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9EE1FB" w14:textId="77777777" w:rsidR="0069556E" w:rsidRPr="00200BFC" w:rsidRDefault="0069556E" w:rsidP="00BA77ED">
      <w:pPr>
        <w:pStyle w:val="NoSpacing"/>
        <w:spacing w:line="240" w:lineRule="auto"/>
        <w:jc w:val="center"/>
        <w:rPr>
          <w:b/>
          <w:sz w:val="28"/>
          <w:szCs w:val="28"/>
          <w:lang w:val="en-US"/>
        </w:rPr>
      </w:pPr>
      <w:r w:rsidRPr="00200BFC">
        <w:rPr>
          <w:b/>
          <w:sz w:val="28"/>
          <w:szCs w:val="28"/>
          <w:lang w:val="en-US"/>
        </w:rPr>
        <w:t>BỘ TÀI CHÍNH</w:t>
      </w:r>
    </w:p>
    <w:p w14:paraId="70502FD3" w14:textId="77777777" w:rsidR="0069556E" w:rsidRPr="00200BFC" w:rsidRDefault="0069556E" w:rsidP="00BA77ED">
      <w:pPr>
        <w:pStyle w:val="NoSpacing"/>
        <w:spacing w:line="240" w:lineRule="auto"/>
        <w:jc w:val="center"/>
        <w:rPr>
          <w:b/>
          <w:sz w:val="28"/>
          <w:szCs w:val="28"/>
          <w:lang w:val="en-US"/>
        </w:rPr>
      </w:pPr>
      <w:r w:rsidRPr="00200BFC">
        <w:rPr>
          <w:b/>
          <w:sz w:val="28"/>
          <w:szCs w:val="28"/>
          <w:lang w:val="en-US"/>
        </w:rPr>
        <w:t>TRƯỜNG ĐẠI HỌC TÀI CHÍNH – MARKETING</w:t>
      </w:r>
    </w:p>
    <w:p w14:paraId="109CA937" w14:textId="651451CF" w:rsidR="0069556E" w:rsidRDefault="0069556E" w:rsidP="0069556E">
      <w:pPr>
        <w:pStyle w:val="NoSpacing"/>
        <w:jc w:val="center"/>
        <w:rPr>
          <w:lang w:val="en-US"/>
        </w:rPr>
      </w:pPr>
      <w:r w:rsidRPr="00200BFC">
        <w:rPr>
          <w:b/>
          <w:sz w:val="28"/>
          <w:szCs w:val="28"/>
          <w:lang w:val="en-US"/>
        </w:rPr>
        <w:t>KHOA CÔNG NGHỆ THÔNG TIN</w:t>
      </w:r>
      <w:r w:rsidRPr="00200BFC">
        <w:rPr>
          <w:sz w:val="28"/>
          <w:szCs w:val="28"/>
          <w:lang w:val="en-US"/>
        </w:rPr>
        <w:cr/>
      </w:r>
      <w:r>
        <w:rPr>
          <w:noProof/>
          <w:lang w:val="vi-VN" w:eastAsia="vi-VN"/>
        </w:rPr>
        <w:drawing>
          <wp:inline distT="0" distB="0" distL="0" distR="0" wp14:anchorId="79C11D7C" wp14:editId="2BB974EA">
            <wp:extent cx="1080000" cy="1080836"/>
            <wp:effectExtent l="0" t="0" r="6350" b="5080"/>
            <wp:docPr id="377687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87494" name="Picture 37768749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80000" cy="1080836"/>
                    </a:xfrm>
                    <a:prstGeom prst="rect">
                      <a:avLst/>
                    </a:prstGeom>
                  </pic:spPr>
                </pic:pic>
              </a:graphicData>
            </a:graphic>
          </wp:inline>
        </w:drawing>
      </w:r>
    </w:p>
    <w:p w14:paraId="1B6D4A20" w14:textId="77777777" w:rsidR="000970BE" w:rsidRPr="000970BE" w:rsidRDefault="00BA77ED" w:rsidP="000970BE">
      <w:pPr>
        <w:pStyle w:val="NoSpacing"/>
        <w:spacing w:line="240" w:lineRule="auto"/>
        <w:jc w:val="center"/>
        <w:rPr>
          <w:b/>
          <w:bCs/>
          <w:sz w:val="36"/>
          <w:szCs w:val="36"/>
          <w:lang w:val="en-US"/>
        </w:rPr>
      </w:pPr>
      <w:r w:rsidRPr="000970BE">
        <w:rPr>
          <w:b/>
          <w:bCs/>
          <w:sz w:val="36"/>
          <w:szCs w:val="36"/>
          <w:lang w:val="en-US"/>
        </w:rPr>
        <w:t>BÁO CÁO</w:t>
      </w:r>
    </w:p>
    <w:p w14:paraId="40F059E6" w14:textId="7CBA8AD7" w:rsidR="00155826" w:rsidRDefault="00BA77ED" w:rsidP="000970BE">
      <w:pPr>
        <w:pStyle w:val="NoSpacing"/>
        <w:spacing w:line="240" w:lineRule="auto"/>
        <w:jc w:val="center"/>
        <w:rPr>
          <w:b/>
          <w:sz w:val="36"/>
          <w:szCs w:val="36"/>
          <w:lang w:val="en-US"/>
        </w:rPr>
      </w:pPr>
      <w:r w:rsidRPr="000970BE">
        <w:rPr>
          <w:b/>
          <w:bCs/>
          <w:sz w:val="36"/>
          <w:szCs w:val="36"/>
          <w:lang w:val="en-US"/>
        </w:rPr>
        <w:t>NGHIÊN CỨU KHOA HỌC</w:t>
      </w:r>
    </w:p>
    <w:p w14:paraId="48B35F98" w14:textId="77777777" w:rsidR="002F3B7B" w:rsidRDefault="002F3B7B" w:rsidP="00A11F0C">
      <w:pPr>
        <w:ind w:firstLine="0"/>
        <w:jc w:val="center"/>
        <w:rPr>
          <w:lang w:val="en-US"/>
        </w:rPr>
      </w:pPr>
    </w:p>
    <w:p w14:paraId="4BDE2A84" w14:textId="2CFC0834" w:rsidR="00BA77ED" w:rsidRPr="0036524D" w:rsidRDefault="000F7CEF" w:rsidP="00BA77ED">
      <w:pPr>
        <w:pStyle w:val="NoSpacing"/>
        <w:rPr>
          <w:b/>
          <w:bCs/>
          <w:i/>
          <w:iCs/>
          <w:sz w:val="28"/>
          <w:szCs w:val="28"/>
          <w:u w:val="single"/>
          <w:lang w:val="en-US"/>
        </w:rPr>
      </w:pPr>
      <w:r w:rsidRPr="0036524D">
        <w:rPr>
          <w:b/>
          <w:bCs/>
          <w:i/>
          <w:iCs/>
          <w:sz w:val="28"/>
          <w:szCs w:val="28"/>
          <w:u w:val="single"/>
          <w:lang w:val="en-US"/>
        </w:rPr>
        <w:t>Đề tài:</w:t>
      </w:r>
    </w:p>
    <w:p w14:paraId="596C85E9" w14:textId="5665FD62" w:rsidR="000F7CEF" w:rsidRDefault="000F7CEF" w:rsidP="000F7CEF">
      <w:pPr>
        <w:pStyle w:val="NoSpacing"/>
        <w:jc w:val="center"/>
        <w:rPr>
          <w:b/>
          <w:bCs/>
          <w:sz w:val="40"/>
          <w:szCs w:val="40"/>
          <w:lang w:val="en-US"/>
        </w:rPr>
      </w:pPr>
      <w:r w:rsidRPr="000F7CEF">
        <w:rPr>
          <w:b/>
          <w:bCs/>
          <w:sz w:val="40"/>
          <w:szCs w:val="40"/>
          <w:lang w:val="en-US"/>
        </w:rPr>
        <w:t>FINDY – KHÁM PHÁ CHÍNH MÌNH</w:t>
      </w:r>
    </w:p>
    <w:p w14:paraId="338E4472" w14:textId="77777777" w:rsidR="00200BFC" w:rsidRDefault="00200BFC" w:rsidP="00200BFC">
      <w:pPr>
        <w:ind w:firstLine="0"/>
        <w:rPr>
          <w:lang w:val="en-US"/>
        </w:rPr>
      </w:pPr>
    </w:p>
    <w:p w14:paraId="2E2050AD" w14:textId="22B5CD81" w:rsidR="00200BFC" w:rsidRDefault="00200BFC" w:rsidP="00E63005">
      <w:pPr>
        <w:tabs>
          <w:tab w:val="left" w:pos="2268"/>
          <w:tab w:val="left" w:pos="4678"/>
        </w:tabs>
        <w:ind w:firstLine="0"/>
        <w:rPr>
          <w:lang w:val="en-US"/>
        </w:rPr>
      </w:pPr>
      <w:r>
        <w:rPr>
          <w:lang w:val="en-US"/>
        </w:rPr>
        <w:tab/>
        <w:t>Giảng viên hướng dẫn</w:t>
      </w:r>
      <w:r w:rsidR="00A57E6D">
        <w:rPr>
          <w:lang w:val="en-US"/>
        </w:rPr>
        <w:tab/>
      </w:r>
      <w:r>
        <w:rPr>
          <w:lang w:val="en-US"/>
        </w:rPr>
        <w:t>: TS. Trương Thành Công</w:t>
      </w:r>
    </w:p>
    <w:p w14:paraId="4D0721F0" w14:textId="4A14A8F7" w:rsidR="00A57E6D" w:rsidRDefault="00A57E6D" w:rsidP="00E63005">
      <w:pPr>
        <w:tabs>
          <w:tab w:val="left" w:pos="2268"/>
          <w:tab w:val="left" w:pos="4678"/>
        </w:tabs>
        <w:ind w:firstLine="0"/>
        <w:rPr>
          <w:lang w:val="en-US"/>
        </w:rPr>
      </w:pPr>
      <w:r>
        <w:rPr>
          <w:lang w:val="en-US"/>
        </w:rPr>
        <w:tab/>
      </w:r>
      <w:r w:rsidR="00234938">
        <w:rPr>
          <w:lang w:val="en-US"/>
        </w:rPr>
        <w:t>Sinh viên thực hiện 1</w:t>
      </w:r>
      <w:r w:rsidR="00234938">
        <w:rPr>
          <w:lang w:val="en-US"/>
        </w:rPr>
        <w:tab/>
        <w:t>: Nguyễn Thị Minh</w:t>
      </w:r>
    </w:p>
    <w:p w14:paraId="233FE6D8" w14:textId="3F0832A8" w:rsidR="00234938" w:rsidRDefault="00234938" w:rsidP="00E63005">
      <w:pPr>
        <w:tabs>
          <w:tab w:val="left" w:pos="2268"/>
          <w:tab w:val="left" w:pos="4678"/>
        </w:tabs>
        <w:ind w:firstLine="0"/>
        <w:rPr>
          <w:lang w:val="en-US"/>
        </w:rPr>
      </w:pPr>
      <w:r>
        <w:rPr>
          <w:lang w:val="en-US"/>
        </w:rPr>
        <w:tab/>
        <w:t>Sinh viên thực hiện 2</w:t>
      </w:r>
      <w:r>
        <w:rPr>
          <w:lang w:val="en-US"/>
        </w:rPr>
        <w:tab/>
        <w:t>: Nguyễn Trà Giang</w:t>
      </w:r>
    </w:p>
    <w:p w14:paraId="7289CBB8" w14:textId="114B9EE1" w:rsidR="00234938" w:rsidRDefault="00234938" w:rsidP="00E63005">
      <w:pPr>
        <w:tabs>
          <w:tab w:val="left" w:pos="2268"/>
          <w:tab w:val="left" w:pos="4678"/>
        </w:tabs>
        <w:ind w:firstLine="0"/>
        <w:rPr>
          <w:lang w:val="en-US"/>
        </w:rPr>
      </w:pPr>
      <w:r>
        <w:rPr>
          <w:lang w:val="en-US"/>
        </w:rPr>
        <w:tab/>
      </w:r>
      <w:r w:rsidRPr="00234938">
        <w:rPr>
          <w:lang w:val="en-US"/>
        </w:rPr>
        <w:t>Sinh viên thực hiện</w:t>
      </w:r>
      <w:r>
        <w:rPr>
          <w:lang w:val="en-US"/>
        </w:rPr>
        <w:t xml:space="preserve"> 3</w:t>
      </w:r>
      <w:r>
        <w:rPr>
          <w:lang w:val="en-US"/>
        </w:rPr>
        <w:tab/>
        <w:t>: Mã Dĩ Hào</w:t>
      </w:r>
    </w:p>
    <w:p w14:paraId="27942B45" w14:textId="6351D47F" w:rsidR="00234938" w:rsidRDefault="00234938" w:rsidP="00E63005">
      <w:pPr>
        <w:tabs>
          <w:tab w:val="left" w:pos="2268"/>
          <w:tab w:val="left" w:pos="4678"/>
        </w:tabs>
        <w:ind w:firstLine="0"/>
        <w:rPr>
          <w:lang w:val="en-US"/>
        </w:rPr>
      </w:pPr>
      <w:r>
        <w:rPr>
          <w:lang w:val="en-US"/>
        </w:rPr>
        <w:tab/>
      </w:r>
      <w:r w:rsidRPr="00234938">
        <w:rPr>
          <w:lang w:val="en-US"/>
        </w:rPr>
        <w:t>Sinh viên thực hiện</w:t>
      </w:r>
      <w:r>
        <w:rPr>
          <w:lang w:val="en-US"/>
        </w:rPr>
        <w:t xml:space="preserve"> 4</w:t>
      </w:r>
      <w:r>
        <w:rPr>
          <w:lang w:val="en-US"/>
        </w:rPr>
        <w:tab/>
        <w:t>: Ngô Nguyễn Tuấn Kiệt</w:t>
      </w:r>
    </w:p>
    <w:p w14:paraId="43F30258" w14:textId="26913820" w:rsidR="00234938" w:rsidRDefault="00234938" w:rsidP="00E63005">
      <w:pPr>
        <w:tabs>
          <w:tab w:val="left" w:pos="2268"/>
          <w:tab w:val="left" w:pos="4678"/>
        </w:tabs>
        <w:ind w:firstLine="0"/>
        <w:rPr>
          <w:lang w:val="en-US"/>
        </w:rPr>
      </w:pPr>
      <w:r>
        <w:rPr>
          <w:lang w:val="en-US"/>
        </w:rPr>
        <w:tab/>
      </w:r>
      <w:r w:rsidRPr="00234938">
        <w:rPr>
          <w:lang w:val="en-US"/>
        </w:rPr>
        <w:t>Sinh viên thực hiện</w:t>
      </w:r>
      <w:r>
        <w:rPr>
          <w:lang w:val="en-US"/>
        </w:rPr>
        <w:t xml:space="preserve"> 5</w:t>
      </w:r>
      <w:r>
        <w:rPr>
          <w:lang w:val="en-US"/>
        </w:rPr>
        <w:tab/>
        <w:t>: Lê Thị Mỹ Hậu</w:t>
      </w:r>
    </w:p>
    <w:p w14:paraId="540F5F29" w14:textId="77777777" w:rsidR="00234938" w:rsidRDefault="00234938" w:rsidP="00323A12">
      <w:pPr>
        <w:spacing w:before="1320" w:after="1320"/>
        <w:ind w:firstLine="0"/>
        <w:jc w:val="center"/>
        <w:rPr>
          <w:lang w:val="en-US"/>
        </w:rPr>
      </w:pPr>
    </w:p>
    <w:p w14:paraId="77D42C94" w14:textId="536AD38D" w:rsidR="008812EE" w:rsidRPr="008812EE" w:rsidRDefault="008812EE" w:rsidP="008812EE">
      <w:pPr>
        <w:ind w:firstLine="0"/>
        <w:jc w:val="center"/>
        <w:rPr>
          <w:b/>
          <w:bCs/>
          <w:lang w:val="en-US"/>
        </w:rPr>
      </w:pPr>
      <w:r w:rsidRPr="008812EE">
        <w:rPr>
          <w:b/>
          <w:bCs/>
          <w:lang w:val="en-US"/>
        </w:rPr>
        <w:t>Thành phố Hồ Chí Minh, tháng 06 năm 2024</w:t>
      </w:r>
    </w:p>
    <w:p w14:paraId="1B804098" w14:textId="77777777" w:rsidR="005742BE" w:rsidRPr="00200BFC" w:rsidRDefault="005742BE" w:rsidP="005742BE">
      <w:pPr>
        <w:pStyle w:val="NoSpacing"/>
        <w:spacing w:line="240" w:lineRule="auto"/>
        <w:jc w:val="center"/>
        <w:rPr>
          <w:b/>
          <w:bCs/>
          <w:sz w:val="28"/>
          <w:szCs w:val="28"/>
          <w:lang w:val="en-US"/>
        </w:rPr>
      </w:pPr>
      <w:r w:rsidRPr="00200BFC">
        <w:rPr>
          <w:b/>
          <w:bCs/>
          <w:sz w:val="28"/>
          <w:szCs w:val="28"/>
          <w:lang w:val="en-US"/>
        </w:rPr>
        <w:lastRenderedPageBreak/>
        <w:t>BỘ TÀI CHÍNH</w:t>
      </w:r>
    </w:p>
    <w:p w14:paraId="223AC436" w14:textId="77777777" w:rsidR="005742BE" w:rsidRPr="00200BFC" w:rsidRDefault="005742BE" w:rsidP="005742BE">
      <w:pPr>
        <w:pStyle w:val="NoSpacing"/>
        <w:spacing w:line="240" w:lineRule="auto"/>
        <w:jc w:val="center"/>
        <w:rPr>
          <w:b/>
          <w:bCs/>
          <w:sz w:val="28"/>
          <w:szCs w:val="28"/>
          <w:lang w:val="en-US"/>
        </w:rPr>
      </w:pPr>
      <w:r w:rsidRPr="00200BFC">
        <w:rPr>
          <w:b/>
          <w:bCs/>
          <w:sz w:val="28"/>
          <w:szCs w:val="28"/>
          <w:lang w:val="en-US"/>
        </w:rPr>
        <w:t>TRƯỜNG ĐẠI HỌC TÀI CHÍNH – MARKETING</w:t>
      </w:r>
    </w:p>
    <w:p w14:paraId="43861FE9" w14:textId="77777777" w:rsidR="005742BE" w:rsidRPr="00200BFC" w:rsidRDefault="005742BE" w:rsidP="005742BE">
      <w:pPr>
        <w:pStyle w:val="NoSpacing"/>
        <w:jc w:val="center"/>
        <w:rPr>
          <w:sz w:val="28"/>
          <w:szCs w:val="28"/>
          <w:lang w:val="en-US"/>
        </w:rPr>
      </w:pPr>
      <w:r w:rsidRPr="00200BFC">
        <w:rPr>
          <w:b/>
          <w:bCs/>
          <w:sz w:val="28"/>
          <w:szCs w:val="28"/>
          <w:lang w:val="en-US"/>
        </w:rPr>
        <w:t>KHOA CÔNG NGHỆ THÔNG TIN</w:t>
      </w:r>
    </w:p>
    <w:p w14:paraId="0B8314C0" w14:textId="77777777" w:rsidR="005742BE" w:rsidRDefault="005742BE" w:rsidP="005742BE">
      <w:pPr>
        <w:pStyle w:val="NoSpacing"/>
        <w:jc w:val="center"/>
        <w:rPr>
          <w:lang w:val="en-US"/>
        </w:rPr>
      </w:pPr>
      <w:r>
        <w:rPr>
          <w:noProof/>
          <w:lang w:val="vi-VN" w:eastAsia="vi-VN"/>
        </w:rPr>
        <w:drawing>
          <wp:inline distT="0" distB="0" distL="0" distR="0" wp14:anchorId="66ADA383" wp14:editId="2E66B940">
            <wp:extent cx="1080000" cy="1080836"/>
            <wp:effectExtent l="0" t="0" r="6350" b="5080"/>
            <wp:docPr id="20530750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87494" name="Picture 37768749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80000" cy="1080836"/>
                    </a:xfrm>
                    <a:prstGeom prst="rect">
                      <a:avLst/>
                    </a:prstGeom>
                  </pic:spPr>
                </pic:pic>
              </a:graphicData>
            </a:graphic>
          </wp:inline>
        </w:drawing>
      </w:r>
    </w:p>
    <w:p w14:paraId="3EBFBAD4" w14:textId="77777777" w:rsidR="005742BE" w:rsidRPr="000970BE" w:rsidRDefault="005742BE" w:rsidP="005742BE">
      <w:pPr>
        <w:pStyle w:val="NoSpacing"/>
        <w:spacing w:line="240" w:lineRule="auto"/>
        <w:jc w:val="center"/>
        <w:rPr>
          <w:b/>
          <w:bCs/>
          <w:sz w:val="36"/>
          <w:szCs w:val="36"/>
          <w:lang w:val="en-US"/>
        </w:rPr>
      </w:pPr>
      <w:r w:rsidRPr="000970BE">
        <w:rPr>
          <w:b/>
          <w:bCs/>
          <w:sz w:val="36"/>
          <w:szCs w:val="36"/>
          <w:lang w:val="en-US"/>
        </w:rPr>
        <w:t>BÁO CÁO</w:t>
      </w:r>
    </w:p>
    <w:p w14:paraId="5C6F2FE1" w14:textId="77777777" w:rsidR="005742BE" w:rsidRDefault="005742BE" w:rsidP="005742BE">
      <w:pPr>
        <w:pStyle w:val="NoSpacing"/>
        <w:spacing w:line="240" w:lineRule="auto"/>
        <w:jc w:val="center"/>
        <w:rPr>
          <w:b/>
          <w:bCs/>
          <w:sz w:val="36"/>
          <w:szCs w:val="36"/>
          <w:lang w:val="en-US"/>
        </w:rPr>
      </w:pPr>
      <w:r w:rsidRPr="000970BE">
        <w:rPr>
          <w:b/>
          <w:bCs/>
          <w:sz w:val="36"/>
          <w:szCs w:val="36"/>
          <w:lang w:val="en-US"/>
        </w:rPr>
        <w:t>NGHIÊN CỨU KHOA HỌC</w:t>
      </w:r>
    </w:p>
    <w:p w14:paraId="308CB4EA" w14:textId="77777777" w:rsidR="005742BE" w:rsidRPr="000970BE" w:rsidRDefault="005742BE" w:rsidP="005742BE">
      <w:pPr>
        <w:ind w:firstLine="0"/>
        <w:jc w:val="center"/>
        <w:rPr>
          <w:lang w:val="en-US"/>
        </w:rPr>
      </w:pPr>
    </w:p>
    <w:p w14:paraId="2105373F" w14:textId="77777777" w:rsidR="005742BE" w:rsidRPr="0036524D" w:rsidRDefault="005742BE" w:rsidP="005742BE">
      <w:pPr>
        <w:pStyle w:val="NoSpacing"/>
        <w:rPr>
          <w:b/>
          <w:bCs/>
          <w:i/>
          <w:iCs/>
          <w:sz w:val="28"/>
          <w:szCs w:val="28"/>
          <w:u w:val="single"/>
          <w:lang w:val="en-US"/>
        </w:rPr>
      </w:pPr>
      <w:r w:rsidRPr="0036524D">
        <w:rPr>
          <w:b/>
          <w:bCs/>
          <w:i/>
          <w:iCs/>
          <w:sz w:val="28"/>
          <w:szCs w:val="28"/>
          <w:u w:val="single"/>
          <w:lang w:val="en-US"/>
        </w:rPr>
        <w:t>Đề tài:</w:t>
      </w:r>
    </w:p>
    <w:p w14:paraId="6025353D" w14:textId="77777777" w:rsidR="005742BE" w:rsidRDefault="005742BE" w:rsidP="005742BE">
      <w:pPr>
        <w:pStyle w:val="NoSpacing"/>
        <w:jc w:val="center"/>
        <w:rPr>
          <w:b/>
          <w:bCs/>
          <w:sz w:val="40"/>
          <w:szCs w:val="40"/>
          <w:lang w:val="en-US"/>
        </w:rPr>
      </w:pPr>
      <w:r w:rsidRPr="000F7CEF">
        <w:rPr>
          <w:b/>
          <w:bCs/>
          <w:sz w:val="40"/>
          <w:szCs w:val="40"/>
          <w:lang w:val="en-US"/>
        </w:rPr>
        <w:t>FINDY – KHÁM PHÁ CHÍNH MÌNH</w:t>
      </w:r>
    </w:p>
    <w:p w14:paraId="0E785EB2" w14:textId="77777777" w:rsidR="005742BE" w:rsidRDefault="005742BE" w:rsidP="005742BE">
      <w:pPr>
        <w:ind w:firstLine="0"/>
        <w:rPr>
          <w:lang w:val="en-US"/>
        </w:rPr>
      </w:pPr>
    </w:p>
    <w:p w14:paraId="3AD59DF8" w14:textId="77777777" w:rsidR="005742BE" w:rsidRDefault="005742BE" w:rsidP="005742BE">
      <w:pPr>
        <w:tabs>
          <w:tab w:val="left" w:pos="2268"/>
          <w:tab w:val="left" w:pos="4678"/>
        </w:tabs>
        <w:ind w:firstLine="0"/>
        <w:rPr>
          <w:lang w:val="en-US"/>
        </w:rPr>
      </w:pPr>
      <w:r>
        <w:rPr>
          <w:lang w:val="en-US"/>
        </w:rPr>
        <w:tab/>
        <w:t>Giảng viên hướng dẫn</w:t>
      </w:r>
      <w:r>
        <w:rPr>
          <w:lang w:val="en-US"/>
        </w:rPr>
        <w:tab/>
        <w:t>: TS. Trương Thành Công</w:t>
      </w:r>
    </w:p>
    <w:p w14:paraId="3019FBA0" w14:textId="77777777" w:rsidR="005742BE" w:rsidRDefault="005742BE" w:rsidP="005742BE">
      <w:pPr>
        <w:tabs>
          <w:tab w:val="left" w:pos="2268"/>
          <w:tab w:val="left" w:pos="4678"/>
        </w:tabs>
        <w:ind w:firstLine="0"/>
        <w:rPr>
          <w:lang w:val="en-US"/>
        </w:rPr>
      </w:pPr>
      <w:r>
        <w:rPr>
          <w:lang w:val="en-US"/>
        </w:rPr>
        <w:tab/>
        <w:t>Sinh viên thực hiện 1</w:t>
      </w:r>
      <w:r>
        <w:rPr>
          <w:lang w:val="en-US"/>
        </w:rPr>
        <w:tab/>
        <w:t>: Nguyễn Thị Minh</w:t>
      </w:r>
    </w:p>
    <w:p w14:paraId="6FD6FC5E" w14:textId="77777777" w:rsidR="005742BE" w:rsidRDefault="005742BE" w:rsidP="005742BE">
      <w:pPr>
        <w:tabs>
          <w:tab w:val="left" w:pos="2268"/>
          <w:tab w:val="left" w:pos="4678"/>
        </w:tabs>
        <w:ind w:firstLine="0"/>
        <w:rPr>
          <w:lang w:val="en-US"/>
        </w:rPr>
      </w:pPr>
      <w:r>
        <w:rPr>
          <w:lang w:val="en-US"/>
        </w:rPr>
        <w:tab/>
        <w:t>Sinh viên thực hiện 2</w:t>
      </w:r>
      <w:r>
        <w:rPr>
          <w:lang w:val="en-US"/>
        </w:rPr>
        <w:tab/>
        <w:t>: Nguyễn Trà Giang</w:t>
      </w:r>
    </w:p>
    <w:p w14:paraId="259C9AC9" w14:textId="77777777" w:rsidR="005742BE" w:rsidRDefault="005742BE" w:rsidP="005742BE">
      <w:pPr>
        <w:tabs>
          <w:tab w:val="left" w:pos="2268"/>
          <w:tab w:val="left" w:pos="4678"/>
        </w:tabs>
        <w:ind w:firstLine="0"/>
        <w:rPr>
          <w:lang w:val="en-US"/>
        </w:rPr>
      </w:pPr>
      <w:r>
        <w:rPr>
          <w:lang w:val="en-US"/>
        </w:rPr>
        <w:tab/>
      </w:r>
      <w:r w:rsidRPr="00234938">
        <w:rPr>
          <w:lang w:val="en-US"/>
        </w:rPr>
        <w:t>Sinh viên thực hiện</w:t>
      </w:r>
      <w:r>
        <w:rPr>
          <w:lang w:val="en-US"/>
        </w:rPr>
        <w:t xml:space="preserve"> 3</w:t>
      </w:r>
      <w:r>
        <w:rPr>
          <w:lang w:val="en-US"/>
        </w:rPr>
        <w:tab/>
        <w:t>: Mã Dĩ Hào</w:t>
      </w:r>
    </w:p>
    <w:p w14:paraId="03EAD595" w14:textId="77777777" w:rsidR="005742BE" w:rsidRDefault="005742BE" w:rsidP="005742BE">
      <w:pPr>
        <w:tabs>
          <w:tab w:val="left" w:pos="2268"/>
          <w:tab w:val="left" w:pos="4678"/>
        </w:tabs>
        <w:ind w:firstLine="0"/>
        <w:rPr>
          <w:lang w:val="en-US"/>
        </w:rPr>
      </w:pPr>
      <w:r>
        <w:rPr>
          <w:lang w:val="en-US"/>
        </w:rPr>
        <w:tab/>
      </w:r>
      <w:r w:rsidRPr="00234938">
        <w:rPr>
          <w:lang w:val="en-US"/>
        </w:rPr>
        <w:t>Sinh viên thực hiện</w:t>
      </w:r>
      <w:r>
        <w:rPr>
          <w:lang w:val="en-US"/>
        </w:rPr>
        <w:t xml:space="preserve"> 4</w:t>
      </w:r>
      <w:r>
        <w:rPr>
          <w:lang w:val="en-US"/>
        </w:rPr>
        <w:tab/>
        <w:t>: Ngô Nguyễn Tuấn Kiệt</w:t>
      </w:r>
    </w:p>
    <w:p w14:paraId="63107052" w14:textId="77777777" w:rsidR="005742BE" w:rsidRDefault="005742BE" w:rsidP="005742BE">
      <w:pPr>
        <w:tabs>
          <w:tab w:val="left" w:pos="2268"/>
          <w:tab w:val="left" w:pos="4678"/>
        </w:tabs>
        <w:ind w:firstLine="0"/>
        <w:rPr>
          <w:lang w:val="en-US"/>
        </w:rPr>
      </w:pPr>
      <w:r>
        <w:rPr>
          <w:lang w:val="en-US"/>
        </w:rPr>
        <w:tab/>
      </w:r>
      <w:r w:rsidRPr="00234938">
        <w:rPr>
          <w:lang w:val="en-US"/>
        </w:rPr>
        <w:t>Sinh viên thực hiện</w:t>
      </w:r>
      <w:r>
        <w:rPr>
          <w:lang w:val="en-US"/>
        </w:rPr>
        <w:t xml:space="preserve"> 5</w:t>
      </w:r>
      <w:r>
        <w:rPr>
          <w:lang w:val="en-US"/>
        </w:rPr>
        <w:tab/>
        <w:t>: Lê Thị Mỹ Hậu</w:t>
      </w:r>
    </w:p>
    <w:p w14:paraId="08B1E6AA" w14:textId="77777777" w:rsidR="005742BE" w:rsidRDefault="005742BE" w:rsidP="005742BE">
      <w:pPr>
        <w:spacing w:before="1320" w:after="1320"/>
        <w:ind w:firstLine="0"/>
        <w:jc w:val="center"/>
        <w:rPr>
          <w:lang w:val="en-US"/>
        </w:rPr>
      </w:pPr>
    </w:p>
    <w:p w14:paraId="7B93A2D2" w14:textId="392EDC84" w:rsidR="00AD6773" w:rsidRDefault="005742BE" w:rsidP="005742BE">
      <w:pPr>
        <w:ind w:firstLine="0"/>
        <w:jc w:val="center"/>
        <w:rPr>
          <w:lang w:val="en-US"/>
        </w:rPr>
      </w:pPr>
      <w:r w:rsidRPr="008812EE">
        <w:rPr>
          <w:b/>
          <w:bCs/>
          <w:lang w:val="en-US"/>
        </w:rPr>
        <w:t>Thành phố Hồ Chí Minh, tháng 06 năm 2024</w:t>
      </w:r>
    </w:p>
    <w:p w14:paraId="719F0487" w14:textId="77777777" w:rsidR="00AD6773" w:rsidRDefault="00AD6773" w:rsidP="0069556E">
      <w:pPr>
        <w:ind w:firstLine="0"/>
        <w:rPr>
          <w:lang w:val="en-US"/>
        </w:rPr>
        <w:sectPr w:rsidR="00AD6773" w:rsidSect="00A5131A">
          <w:footerReference w:type="default" r:id="rId12"/>
          <w:pgSz w:w="11909" w:h="16834" w:code="9"/>
          <w:pgMar w:top="1701" w:right="1134" w:bottom="1134" w:left="1701" w:header="720" w:footer="720" w:gutter="0"/>
          <w:pgBorders w:display="firstPage">
            <w:top w:val="twistedLines1" w:sz="18" w:space="1" w:color="auto"/>
            <w:left w:val="twistedLines1" w:sz="18" w:space="4" w:color="auto"/>
            <w:bottom w:val="twistedLines1" w:sz="18" w:space="1" w:color="auto"/>
            <w:right w:val="twistedLines1" w:sz="18" w:space="4" w:color="auto"/>
          </w:pgBorders>
          <w:pgNumType w:fmt="lowerRoman" w:start="1"/>
          <w:cols w:space="720"/>
        </w:sectPr>
      </w:pPr>
    </w:p>
    <w:p w14:paraId="22776EBB" w14:textId="77777777" w:rsidR="002F4D14" w:rsidRPr="005A1A03" w:rsidRDefault="002F4D14" w:rsidP="005C016D">
      <w:pPr>
        <w:pStyle w:val="Heading1"/>
        <w:numPr>
          <w:ilvl w:val="0"/>
          <w:numId w:val="0"/>
        </w:numPr>
      </w:pPr>
      <w:bookmarkStart w:id="0" w:name="_Toc111927115"/>
      <w:bookmarkStart w:id="1" w:name="_Toc128247296"/>
      <w:bookmarkStart w:id="2" w:name="_Toc164377118"/>
      <w:bookmarkStart w:id="3" w:name="_Toc169255505"/>
      <w:r w:rsidRPr="005A1A03">
        <w:lastRenderedPageBreak/>
        <w:t xml:space="preserve">NHẬN XÉT </w:t>
      </w:r>
      <w:r>
        <w:t>VÀ ĐÁNH GIÁ</w:t>
      </w:r>
      <w:r w:rsidRPr="005A1A03">
        <w:t xml:space="preserve"> </w:t>
      </w:r>
      <w:r w:rsidRPr="008D7D8D">
        <w:t>CỦA</w:t>
      </w:r>
      <w:r w:rsidRPr="005A1A03">
        <w:t xml:space="preserve"> </w:t>
      </w:r>
      <w:r w:rsidRPr="002B3509">
        <w:t>GIẢNG</w:t>
      </w:r>
      <w:r w:rsidRPr="005A1A03">
        <w:t xml:space="preserve"> </w:t>
      </w:r>
      <w:r w:rsidRPr="005C016D">
        <w:t>VIÊN</w:t>
      </w:r>
      <w:bookmarkEnd w:id="0"/>
      <w:bookmarkEnd w:id="1"/>
      <w:r>
        <w:t xml:space="preserve"> 1</w:t>
      </w:r>
      <w:bookmarkEnd w:id="2"/>
      <w:bookmarkEnd w:id="3"/>
    </w:p>
    <w:p w14:paraId="5ADFCC1B" w14:textId="77777777" w:rsidR="002F4D14" w:rsidRPr="00E717AF" w:rsidRDefault="002F4D14" w:rsidP="002F4D14">
      <w:pPr>
        <w:tabs>
          <w:tab w:val="left" w:leader="dot" w:pos="9072"/>
        </w:tabs>
        <w:ind w:firstLine="0"/>
      </w:pPr>
      <w:r w:rsidRPr="00E717AF">
        <w:tab/>
      </w:r>
    </w:p>
    <w:p w14:paraId="56A60F49" w14:textId="77777777" w:rsidR="002F4D14" w:rsidRPr="00E717AF" w:rsidRDefault="002F4D14" w:rsidP="002F4D14">
      <w:pPr>
        <w:tabs>
          <w:tab w:val="left" w:leader="dot" w:pos="9072"/>
        </w:tabs>
        <w:ind w:firstLine="0"/>
      </w:pPr>
      <w:r w:rsidRPr="00E717AF">
        <w:tab/>
      </w:r>
    </w:p>
    <w:p w14:paraId="3BA53771" w14:textId="77777777" w:rsidR="002F4D14" w:rsidRPr="00E717AF" w:rsidRDefault="002F4D14" w:rsidP="002F4D14">
      <w:pPr>
        <w:tabs>
          <w:tab w:val="left" w:leader="dot" w:pos="9072"/>
        </w:tabs>
        <w:ind w:firstLine="0"/>
      </w:pPr>
      <w:r w:rsidRPr="00E717AF">
        <w:tab/>
      </w:r>
    </w:p>
    <w:p w14:paraId="4C4CAE4F" w14:textId="77777777" w:rsidR="002F4D14" w:rsidRPr="00E717AF" w:rsidRDefault="002F4D14" w:rsidP="002F4D14">
      <w:pPr>
        <w:tabs>
          <w:tab w:val="left" w:leader="dot" w:pos="9072"/>
        </w:tabs>
        <w:ind w:firstLine="0"/>
      </w:pPr>
      <w:r w:rsidRPr="00E717AF">
        <w:tab/>
      </w:r>
    </w:p>
    <w:p w14:paraId="34C7F8BF" w14:textId="77777777" w:rsidR="002F4D14" w:rsidRPr="00E717AF" w:rsidRDefault="002F4D14" w:rsidP="002F4D14">
      <w:pPr>
        <w:tabs>
          <w:tab w:val="left" w:leader="dot" w:pos="9072"/>
        </w:tabs>
        <w:ind w:firstLine="0"/>
      </w:pPr>
      <w:r w:rsidRPr="00E717AF">
        <w:tab/>
      </w:r>
    </w:p>
    <w:p w14:paraId="769E8E60" w14:textId="77777777" w:rsidR="002F4D14" w:rsidRPr="00E717AF" w:rsidRDefault="002F4D14" w:rsidP="002F4D14">
      <w:pPr>
        <w:tabs>
          <w:tab w:val="left" w:leader="dot" w:pos="9072"/>
        </w:tabs>
        <w:ind w:firstLine="0"/>
      </w:pPr>
      <w:r w:rsidRPr="00E717AF">
        <w:tab/>
      </w:r>
    </w:p>
    <w:p w14:paraId="3BC8F4A8" w14:textId="77777777" w:rsidR="002F4D14" w:rsidRPr="00E717AF" w:rsidRDefault="002F4D14" w:rsidP="002F4D14">
      <w:pPr>
        <w:tabs>
          <w:tab w:val="left" w:leader="dot" w:pos="9072"/>
        </w:tabs>
        <w:ind w:firstLine="0"/>
      </w:pPr>
      <w:r w:rsidRPr="00E717AF">
        <w:tab/>
      </w:r>
    </w:p>
    <w:p w14:paraId="275EAD92" w14:textId="77777777" w:rsidR="002F4D14" w:rsidRPr="00E717AF" w:rsidRDefault="002F4D14" w:rsidP="002F4D14">
      <w:pPr>
        <w:tabs>
          <w:tab w:val="left" w:leader="dot" w:pos="9072"/>
        </w:tabs>
        <w:ind w:firstLine="0"/>
      </w:pPr>
      <w:r w:rsidRPr="00E717AF">
        <w:tab/>
      </w:r>
    </w:p>
    <w:p w14:paraId="76357A06" w14:textId="77777777" w:rsidR="002F4D14" w:rsidRPr="00E717AF" w:rsidRDefault="002F4D14" w:rsidP="002F4D14">
      <w:pPr>
        <w:tabs>
          <w:tab w:val="left" w:leader="dot" w:pos="9072"/>
        </w:tabs>
        <w:ind w:firstLine="0"/>
      </w:pPr>
      <w:r w:rsidRPr="00E717AF">
        <w:tab/>
      </w:r>
    </w:p>
    <w:p w14:paraId="7C973D06" w14:textId="77777777" w:rsidR="002F4D14" w:rsidRPr="00E717AF" w:rsidRDefault="002F4D14" w:rsidP="002F4D14">
      <w:pPr>
        <w:tabs>
          <w:tab w:val="left" w:leader="dot" w:pos="9072"/>
        </w:tabs>
        <w:ind w:firstLine="0"/>
      </w:pPr>
      <w:r w:rsidRPr="00E717AF">
        <w:tab/>
      </w:r>
    </w:p>
    <w:p w14:paraId="510D1154" w14:textId="77777777" w:rsidR="002F4D14" w:rsidRPr="00E717AF" w:rsidRDefault="002F4D14" w:rsidP="002F4D14">
      <w:pPr>
        <w:tabs>
          <w:tab w:val="left" w:leader="dot" w:pos="9072"/>
        </w:tabs>
        <w:ind w:firstLine="0"/>
      </w:pPr>
      <w:r w:rsidRPr="00E717AF">
        <w:tab/>
      </w:r>
    </w:p>
    <w:p w14:paraId="7D5EB0FC" w14:textId="77777777" w:rsidR="002F4D14" w:rsidRPr="00E717AF" w:rsidRDefault="002F4D14" w:rsidP="002F4D14">
      <w:pPr>
        <w:tabs>
          <w:tab w:val="left" w:leader="dot" w:pos="9072"/>
        </w:tabs>
        <w:ind w:firstLine="0"/>
      </w:pPr>
      <w:r w:rsidRPr="00E717AF">
        <w:tab/>
      </w:r>
    </w:p>
    <w:p w14:paraId="34B89BD9" w14:textId="77777777" w:rsidR="002F4D14" w:rsidRPr="00E717AF" w:rsidRDefault="002F4D14" w:rsidP="002F4D14">
      <w:pPr>
        <w:tabs>
          <w:tab w:val="left" w:leader="dot" w:pos="9072"/>
        </w:tabs>
        <w:ind w:firstLine="0"/>
      </w:pPr>
      <w:r w:rsidRPr="00E717AF">
        <w:tab/>
      </w:r>
    </w:p>
    <w:p w14:paraId="293FA7AE" w14:textId="77777777" w:rsidR="002F4D14" w:rsidRPr="00E717AF" w:rsidRDefault="002F4D14" w:rsidP="002F4D14">
      <w:pPr>
        <w:pStyle w:val="ListParagraph"/>
        <w:numPr>
          <w:ilvl w:val="0"/>
          <w:numId w:val="14"/>
        </w:numPr>
        <w:tabs>
          <w:tab w:val="left" w:leader="dot" w:pos="9072"/>
        </w:tabs>
      </w:pPr>
      <w:r w:rsidRPr="00E717AF">
        <w:t>Điểm số:</w:t>
      </w:r>
      <w:r w:rsidRPr="00E717AF">
        <w:tab/>
      </w:r>
    </w:p>
    <w:p w14:paraId="0A107B82" w14:textId="77777777" w:rsidR="002F4D14" w:rsidRPr="00E717AF" w:rsidRDefault="002F4D14" w:rsidP="002F4D14">
      <w:pPr>
        <w:pStyle w:val="ListParagraph"/>
        <w:numPr>
          <w:ilvl w:val="0"/>
          <w:numId w:val="14"/>
        </w:numPr>
        <w:tabs>
          <w:tab w:val="left" w:leader="dot" w:pos="9072"/>
        </w:tabs>
      </w:pPr>
      <w:r w:rsidRPr="00E717AF">
        <w:t>Điểm chữ:</w:t>
      </w:r>
      <w:r w:rsidRPr="00E717AF">
        <w:tab/>
      </w:r>
    </w:p>
    <w:p w14:paraId="355ECDAB" w14:textId="77777777" w:rsidR="002F4D14" w:rsidRPr="005A1A03" w:rsidRDefault="002F4D14" w:rsidP="002F4D14">
      <w:pPr>
        <w:tabs>
          <w:tab w:val="center" w:pos="6521"/>
          <w:tab w:val="left" w:leader="dot" w:pos="9072"/>
        </w:tabs>
        <w:spacing w:before="0" w:after="0"/>
        <w:rPr>
          <w:i/>
          <w:iCs/>
        </w:rPr>
      </w:pPr>
      <w:r w:rsidRPr="005A1A03">
        <w:tab/>
      </w:r>
      <w:r w:rsidRPr="005A1A03">
        <w:rPr>
          <w:i/>
          <w:iCs/>
        </w:rPr>
        <w:t>Tp</w:t>
      </w:r>
      <w:r>
        <w:rPr>
          <w:i/>
          <w:iCs/>
        </w:rPr>
        <w:t>.</w:t>
      </w:r>
      <w:r w:rsidRPr="005A1A03">
        <w:rPr>
          <w:i/>
          <w:iCs/>
        </w:rPr>
        <w:t xml:space="preserve"> Hồ Chí Minh, ngày … tháng … năm 202</w:t>
      </w:r>
      <w:r>
        <w:rPr>
          <w:i/>
          <w:iCs/>
        </w:rPr>
        <w:t>4</w:t>
      </w:r>
    </w:p>
    <w:p w14:paraId="1104EFBE" w14:textId="77777777" w:rsidR="002F4D14" w:rsidRPr="005A1A03" w:rsidRDefault="002F4D14" w:rsidP="002F4D14">
      <w:pPr>
        <w:tabs>
          <w:tab w:val="center" w:pos="6521"/>
          <w:tab w:val="left" w:leader="dot" w:pos="9072"/>
        </w:tabs>
        <w:spacing w:before="0" w:after="0"/>
      </w:pPr>
      <w:r w:rsidRPr="005A1A03">
        <w:tab/>
        <w:t>Giảng viên</w:t>
      </w:r>
    </w:p>
    <w:p w14:paraId="056DFE9B" w14:textId="77777777" w:rsidR="002F4D14" w:rsidRPr="005A1A03" w:rsidRDefault="002F4D14" w:rsidP="002F4D14">
      <w:pPr>
        <w:tabs>
          <w:tab w:val="center" w:pos="6521"/>
          <w:tab w:val="left" w:leader="dot" w:pos="9072"/>
        </w:tabs>
        <w:spacing w:before="0" w:after="0"/>
        <w:rPr>
          <w:i/>
          <w:iCs/>
        </w:rPr>
      </w:pPr>
      <w:r w:rsidRPr="005A1A03">
        <w:tab/>
      </w:r>
      <w:r w:rsidRPr="005A1A03">
        <w:rPr>
          <w:i/>
          <w:iCs/>
        </w:rPr>
        <w:t>(Ký và ghi rõ họ tên)</w:t>
      </w:r>
    </w:p>
    <w:p w14:paraId="7D16815D" w14:textId="636DC1E5" w:rsidR="002F4D14" w:rsidRDefault="002F4D14">
      <w:pPr>
        <w:spacing w:before="0" w:after="0"/>
        <w:rPr>
          <w:lang w:val="en-US"/>
        </w:rPr>
      </w:pPr>
      <w:r>
        <w:rPr>
          <w:lang w:val="en-US"/>
        </w:rPr>
        <w:br w:type="page"/>
      </w:r>
    </w:p>
    <w:p w14:paraId="6E14B478" w14:textId="36406E23" w:rsidR="000D657C" w:rsidRPr="00497E9F" w:rsidRDefault="000D657C" w:rsidP="000D657C">
      <w:pPr>
        <w:pStyle w:val="Heading1"/>
        <w:numPr>
          <w:ilvl w:val="0"/>
          <w:numId w:val="0"/>
        </w:numPr>
        <w:rPr>
          <w:lang w:val="en-US"/>
        </w:rPr>
      </w:pPr>
      <w:bookmarkStart w:id="4" w:name="_Toc169255506"/>
      <w:r w:rsidRPr="005A1A03">
        <w:lastRenderedPageBreak/>
        <w:t xml:space="preserve">NHẬN XÉT </w:t>
      </w:r>
      <w:r>
        <w:t>VÀ ĐÁNH GIÁ</w:t>
      </w:r>
      <w:r w:rsidRPr="005A1A03">
        <w:t xml:space="preserve"> </w:t>
      </w:r>
      <w:r w:rsidRPr="008D7D8D">
        <w:t>CỦA</w:t>
      </w:r>
      <w:r w:rsidRPr="005A1A03">
        <w:t xml:space="preserve"> </w:t>
      </w:r>
      <w:r w:rsidRPr="002B3509">
        <w:t>GIẢNG</w:t>
      </w:r>
      <w:r w:rsidRPr="005A1A03">
        <w:t xml:space="preserve"> </w:t>
      </w:r>
      <w:r w:rsidRPr="005C016D">
        <w:t>VIÊN</w:t>
      </w:r>
      <w:r>
        <w:t xml:space="preserve"> </w:t>
      </w:r>
      <w:r w:rsidR="00497E9F">
        <w:rPr>
          <w:lang w:val="en-US"/>
        </w:rPr>
        <w:t>2</w:t>
      </w:r>
      <w:bookmarkEnd w:id="4"/>
    </w:p>
    <w:p w14:paraId="2B5C47F8" w14:textId="77777777" w:rsidR="000D657C" w:rsidRPr="00E717AF" w:rsidRDefault="000D657C" w:rsidP="000D657C">
      <w:pPr>
        <w:tabs>
          <w:tab w:val="left" w:leader="dot" w:pos="9072"/>
        </w:tabs>
        <w:ind w:firstLine="0"/>
      </w:pPr>
      <w:r w:rsidRPr="00E717AF">
        <w:tab/>
      </w:r>
    </w:p>
    <w:p w14:paraId="0E41CFFC" w14:textId="77777777" w:rsidR="000D657C" w:rsidRPr="00E717AF" w:rsidRDefault="000D657C" w:rsidP="000D657C">
      <w:pPr>
        <w:tabs>
          <w:tab w:val="left" w:leader="dot" w:pos="9072"/>
        </w:tabs>
        <w:ind w:firstLine="0"/>
      </w:pPr>
      <w:r w:rsidRPr="00E717AF">
        <w:tab/>
      </w:r>
    </w:p>
    <w:p w14:paraId="0DD4B6B0" w14:textId="77777777" w:rsidR="000D657C" w:rsidRPr="00E717AF" w:rsidRDefault="000D657C" w:rsidP="000D657C">
      <w:pPr>
        <w:tabs>
          <w:tab w:val="left" w:leader="dot" w:pos="9072"/>
        </w:tabs>
        <w:ind w:firstLine="0"/>
      </w:pPr>
      <w:r w:rsidRPr="00E717AF">
        <w:tab/>
      </w:r>
    </w:p>
    <w:p w14:paraId="347143FF" w14:textId="77777777" w:rsidR="000D657C" w:rsidRPr="00E717AF" w:rsidRDefault="000D657C" w:rsidP="000D657C">
      <w:pPr>
        <w:tabs>
          <w:tab w:val="left" w:leader="dot" w:pos="9072"/>
        </w:tabs>
        <w:ind w:firstLine="0"/>
      </w:pPr>
      <w:r w:rsidRPr="00E717AF">
        <w:tab/>
      </w:r>
    </w:p>
    <w:p w14:paraId="784A611B" w14:textId="77777777" w:rsidR="000D657C" w:rsidRPr="00E717AF" w:rsidRDefault="000D657C" w:rsidP="000D657C">
      <w:pPr>
        <w:tabs>
          <w:tab w:val="left" w:leader="dot" w:pos="9072"/>
        </w:tabs>
        <w:ind w:firstLine="0"/>
      </w:pPr>
      <w:r w:rsidRPr="00E717AF">
        <w:tab/>
      </w:r>
    </w:p>
    <w:p w14:paraId="587C2FFC" w14:textId="77777777" w:rsidR="000D657C" w:rsidRPr="00E717AF" w:rsidRDefault="000D657C" w:rsidP="000D657C">
      <w:pPr>
        <w:tabs>
          <w:tab w:val="left" w:leader="dot" w:pos="9072"/>
        </w:tabs>
        <w:ind w:firstLine="0"/>
      </w:pPr>
      <w:r w:rsidRPr="00E717AF">
        <w:tab/>
      </w:r>
    </w:p>
    <w:p w14:paraId="2F49B508" w14:textId="77777777" w:rsidR="000D657C" w:rsidRPr="00E717AF" w:rsidRDefault="000D657C" w:rsidP="000D657C">
      <w:pPr>
        <w:tabs>
          <w:tab w:val="left" w:leader="dot" w:pos="9072"/>
        </w:tabs>
        <w:ind w:firstLine="0"/>
      </w:pPr>
      <w:r w:rsidRPr="00E717AF">
        <w:tab/>
      </w:r>
    </w:p>
    <w:p w14:paraId="39B2CF9F" w14:textId="77777777" w:rsidR="000D657C" w:rsidRPr="00E717AF" w:rsidRDefault="000D657C" w:rsidP="000D657C">
      <w:pPr>
        <w:tabs>
          <w:tab w:val="left" w:leader="dot" w:pos="9072"/>
        </w:tabs>
        <w:ind w:firstLine="0"/>
      </w:pPr>
      <w:r w:rsidRPr="00E717AF">
        <w:tab/>
      </w:r>
    </w:p>
    <w:p w14:paraId="1BD3C6D4" w14:textId="77777777" w:rsidR="000D657C" w:rsidRPr="00E717AF" w:rsidRDefault="000D657C" w:rsidP="000D657C">
      <w:pPr>
        <w:tabs>
          <w:tab w:val="left" w:leader="dot" w:pos="9072"/>
        </w:tabs>
        <w:ind w:firstLine="0"/>
      </w:pPr>
      <w:r w:rsidRPr="00E717AF">
        <w:tab/>
      </w:r>
    </w:p>
    <w:p w14:paraId="267F721B" w14:textId="77777777" w:rsidR="000D657C" w:rsidRPr="00E717AF" w:rsidRDefault="000D657C" w:rsidP="000D657C">
      <w:pPr>
        <w:tabs>
          <w:tab w:val="left" w:leader="dot" w:pos="9072"/>
        </w:tabs>
        <w:ind w:firstLine="0"/>
      </w:pPr>
      <w:r w:rsidRPr="00E717AF">
        <w:tab/>
      </w:r>
    </w:p>
    <w:p w14:paraId="02494D67" w14:textId="77777777" w:rsidR="000D657C" w:rsidRPr="00E717AF" w:rsidRDefault="000D657C" w:rsidP="000D657C">
      <w:pPr>
        <w:tabs>
          <w:tab w:val="left" w:leader="dot" w:pos="9072"/>
        </w:tabs>
        <w:ind w:firstLine="0"/>
      </w:pPr>
      <w:r w:rsidRPr="00E717AF">
        <w:tab/>
      </w:r>
    </w:p>
    <w:p w14:paraId="512B28DB" w14:textId="77777777" w:rsidR="000D657C" w:rsidRPr="00E717AF" w:rsidRDefault="000D657C" w:rsidP="000D657C">
      <w:pPr>
        <w:tabs>
          <w:tab w:val="left" w:leader="dot" w:pos="9072"/>
        </w:tabs>
        <w:ind w:firstLine="0"/>
      </w:pPr>
      <w:r w:rsidRPr="00E717AF">
        <w:tab/>
      </w:r>
    </w:p>
    <w:p w14:paraId="7FCB3B7D" w14:textId="77777777" w:rsidR="000D657C" w:rsidRPr="00E717AF" w:rsidRDefault="000D657C" w:rsidP="000D657C">
      <w:pPr>
        <w:tabs>
          <w:tab w:val="left" w:leader="dot" w:pos="9072"/>
        </w:tabs>
        <w:ind w:firstLine="0"/>
      </w:pPr>
      <w:r w:rsidRPr="00E717AF">
        <w:tab/>
      </w:r>
    </w:p>
    <w:p w14:paraId="32B62AC3" w14:textId="77777777" w:rsidR="000D657C" w:rsidRPr="00E717AF" w:rsidRDefault="000D657C" w:rsidP="000D657C">
      <w:pPr>
        <w:pStyle w:val="ListParagraph"/>
        <w:numPr>
          <w:ilvl w:val="0"/>
          <w:numId w:val="14"/>
        </w:numPr>
        <w:tabs>
          <w:tab w:val="left" w:leader="dot" w:pos="9072"/>
        </w:tabs>
      </w:pPr>
      <w:r w:rsidRPr="00E717AF">
        <w:t>Điểm số:</w:t>
      </w:r>
      <w:r w:rsidRPr="00E717AF">
        <w:tab/>
      </w:r>
    </w:p>
    <w:p w14:paraId="11935A87" w14:textId="77777777" w:rsidR="000D657C" w:rsidRPr="00E717AF" w:rsidRDefault="000D657C" w:rsidP="000D657C">
      <w:pPr>
        <w:pStyle w:val="ListParagraph"/>
        <w:numPr>
          <w:ilvl w:val="0"/>
          <w:numId w:val="14"/>
        </w:numPr>
        <w:tabs>
          <w:tab w:val="left" w:leader="dot" w:pos="9072"/>
        </w:tabs>
      </w:pPr>
      <w:r w:rsidRPr="00E717AF">
        <w:t>Điểm chữ:</w:t>
      </w:r>
      <w:r w:rsidRPr="00E717AF">
        <w:tab/>
      </w:r>
    </w:p>
    <w:p w14:paraId="5D049ECB" w14:textId="77777777" w:rsidR="000D657C" w:rsidRPr="005A1A03" w:rsidRDefault="000D657C" w:rsidP="000D657C">
      <w:pPr>
        <w:tabs>
          <w:tab w:val="center" w:pos="6521"/>
          <w:tab w:val="left" w:leader="dot" w:pos="9072"/>
        </w:tabs>
        <w:spacing w:before="0" w:after="0"/>
        <w:rPr>
          <w:i/>
          <w:iCs/>
        </w:rPr>
      </w:pPr>
      <w:r w:rsidRPr="005A1A03">
        <w:tab/>
      </w:r>
      <w:r w:rsidRPr="005A1A03">
        <w:rPr>
          <w:i/>
          <w:iCs/>
        </w:rPr>
        <w:t>Tp</w:t>
      </w:r>
      <w:r>
        <w:rPr>
          <w:i/>
          <w:iCs/>
        </w:rPr>
        <w:t>.</w:t>
      </w:r>
      <w:r w:rsidRPr="005A1A03">
        <w:rPr>
          <w:i/>
          <w:iCs/>
        </w:rPr>
        <w:t xml:space="preserve"> Hồ Chí Minh, ngày … tháng … năm 202</w:t>
      </w:r>
      <w:r>
        <w:rPr>
          <w:i/>
          <w:iCs/>
        </w:rPr>
        <w:t>4</w:t>
      </w:r>
    </w:p>
    <w:p w14:paraId="154CC2F7" w14:textId="77777777" w:rsidR="000D657C" w:rsidRPr="005A1A03" w:rsidRDefault="000D657C" w:rsidP="000D657C">
      <w:pPr>
        <w:tabs>
          <w:tab w:val="center" w:pos="6521"/>
          <w:tab w:val="left" w:leader="dot" w:pos="9072"/>
        </w:tabs>
        <w:spacing w:before="0" w:after="0"/>
      </w:pPr>
      <w:r w:rsidRPr="005A1A03">
        <w:tab/>
        <w:t>Giảng viên</w:t>
      </w:r>
    </w:p>
    <w:p w14:paraId="3CE042D1" w14:textId="77777777" w:rsidR="000D657C" w:rsidRPr="005A1A03" w:rsidRDefault="000D657C" w:rsidP="000D657C">
      <w:pPr>
        <w:tabs>
          <w:tab w:val="center" w:pos="6521"/>
          <w:tab w:val="left" w:leader="dot" w:pos="9072"/>
        </w:tabs>
        <w:spacing w:before="0" w:after="0"/>
        <w:rPr>
          <w:i/>
          <w:iCs/>
        </w:rPr>
      </w:pPr>
      <w:r w:rsidRPr="005A1A03">
        <w:tab/>
      </w:r>
      <w:r w:rsidRPr="005A1A03">
        <w:rPr>
          <w:i/>
          <w:iCs/>
        </w:rPr>
        <w:t>(Ký và ghi rõ họ tên)</w:t>
      </w:r>
    </w:p>
    <w:p w14:paraId="078EABFB" w14:textId="77777777" w:rsidR="000D657C" w:rsidRDefault="000D657C" w:rsidP="000D657C">
      <w:pPr>
        <w:spacing w:before="0" w:after="0"/>
        <w:ind w:firstLine="0"/>
        <w:rPr>
          <w:lang w:val="en-US"/>
        </w:rPr>
      </w:pPr>
    </w:p>
    <w:p w14:paraId="3E9A9A91" w14:textId="0F2B34A1" w:rsidR="000D657C" w:rsidRDefault="000D657C">
      <w:pPr>
        <w:spacing w:before="0" w:after="0"/>
        <w:rPr>
          <w:lang w:val="en-US"/>
        </w:rPr>
      </w:pPr>
      <w:r>
        <w:rPr>
          <w:lang w:val="en-US"/>
        </w:rPr>
        <w:br w:type="page"/>
      </w:r>
    </w:p>
    <w:p w14:paraId="49BA67C1" w14:textId="0F6A1D27" w:rsidR="000D657C" w:rsidRDefault="00DE6AD0" w:rsidP="00DE6AD0">
      <w:pPr>
        <w:pStyle w:val="Heading1"/>
        <w:numPr>
          <w:ilvl w:val="0"/>
          <w:numId w:val="0"/>
        </w:numPr>
        <w:rPr>
          <w:lang w:val="en-US"/>
        </w:rPr>
      </w:pPr>
      <w:bookmarkStart w:id="5" w:name="_Toc169255507"/>
      <w:r>
        <w:rPr>
          <w:lang w:val="en-US"/>
        </w:rPr>
        <w:lastRenderedPageBreak/>
        <w:t>LỜI CẢM ƠN</w:t>
      </w:r>
      <w:bookmarkEnd w:id="5"/>
    </w:p>
    <w:p w14:paraId="46FE9097" w14:textId="576B9FAA" w:rsidR="003A0EE0" w:rsidRDefault="00C521F7" w:rsidP="00C521F7">
      <w:pPr>
        <w:spacing w:before="0" w:after="0"/>
        <w:rPr>
          <w:lang w:val="en-US"/>
        </w:rPr>
      </w:pPr>
      <w:r w:rsidRPr="00C521F7">
        <w:rPr>
          <w:lang w:val="en-US"/>
        </w:rPr>
        <w:t xml:space="preserve">Lời đầu tiên, </w:t>
      </w:r>
      <w:r w:rsidR="003A0EE0">
        <w:rPr>
          <w:lang w:val="en-US"/>
        </w:rPr>
        <w:t xml:space="preserve">chúng em xin </w:t>
      </w:r>
      <w:r w:rsidR="003A0EE0" w:rsidRPr="003A0EE0">
        <w:rPr>
          <w:lang w:val="en-US"/>
        </w:rPr>
        <w:t>gửi lời cảm ơn đến Ban Giám hiệu Trường Đại học</w:t>
      </w:r>
      <w:r w:rsidR="003A0EE0">
        <w:rPr>
          <w:lang w:val="en-US"/>
        </w:rPr>
        <w:t xml:space="preserve"> </w:t>
      </w:r>
      <w:r w:rsidR="003A0EE0" w:rsidRPr="003A0EE0">
        <w:rPr>
          <w:lang w:val="en-US"/>
        </w:rPr>
        <w:t>Tài chính – Marketing, Khoa Công nghệ Thông tin đã tạo điều kiện cho chúng em theo học và hoàn thành đề tài nghiên cứu khoa học này.</w:t>
      </w:r>
    </w:p>
    <w:p w14:paraId="3BC67BFD" w14:textId="77777777" w:rsidR="00DD09C3" w:rsidRDefault="00DD09C3" w:rsidP="00C521F7">
      <w:pPr>
        <w:spacing w:before="0" w:after="0"/>
        <w:rPr>
          <w:lang w:val="en-US"/>
        </w:rPr>
      </w:pPr>
      <w:r>
        <w:rPr>
          <w:lang w:val="en-US"/>
        </w:rPr>
        <w:t>C</w:t>
      </w:r>
      <w:r w:rsidR="00C521F7" w:rsidRPr="00C521F7">
        <w:rPr>
          <w:lang w:val="en-US"/>
        </w:rPr>
        <w:t xml:space="preserve">húng em xin gửi lời cảm ơn đến Quý thầy cô Khoa Công nghệ thông tin trường Đại học Tài chính – Marketing đã dành nhiều thời gian và công sức của mình để giảng dạy và truyền đạt những kiến thức hữu ích cho chúng em. Thầy cô đã tạo cho chúng em những điều kiện thuận lợi nhất để chúng em có thể hoàn thành </w:t>
      </w:r>
      <w:r>
        <w:rPr>
          <w:lang w:val="en-US"/>
        </w:rPr>
        <w:t>báo cáo</w:t>
      </w:r>
      <w:r w:rsidR="00C521F7" w:rsidRPr="00C521F7">
        <w:rPr>
          <w:lang w:val="en-US"/>
        </w:rPr>
        <w:t xml:space="preserve"> này.</w:t>
      </w:r>
    </w:p>
    <w:p w14:paraId="20110989" w14:textId="6531F79E" w:rsidR="00C521F7" w:rsidRPr="00C521F7" w:rsidRDefault="00C521F7" w:rsidP="00C521F7">
      <w:pPr>
        <w:spacing w:before="0" w:after="0"/>
        <w:rPr>
          <w:lang w:val="en-US"/>
        </w:rPr>
      </w:pPr>
      <w:r w:rsidRPr="00C521F7">
        <w:rPr>
          <w:lang w:val="en-US"/>
        </w:rPr>
        <w:t xml:space="preserve">Đặc biệt, chúng em </w:t>
      </w:r>
      <w:r w:rsidR="00FD25A0" w:rsidRPr="00FD25A0">
        <w:rPr>
          <w:lang w:val="en-US"/>
        </w:rPr>
        <w:t xml:space="preserve">xin chân thành cảm ơn </w:t>
      </w:r>
      <w:r w:rsidRPr="00C521F7">
        <w:rPr>
          <w:lang w:val="en-US"/>
        </w:rPr>
        <w:t xml:space="preserve">Thầy Trương Thành Công, người đã tận tình hướng dẫn, giải thích các thắc mắc, góp ý và sửa chữa những phần còn thiếu sót trong quá trình xây dựng kiến thức cũng như trong quá trình thực hiện </w:t>
      </w:r>
      <w:r w:rsidR="00CD47E6">
        <w:rPr>
          <w:lang w:val="en-US"/>
        </w:rPr>
        <w:t>đề tài</w:t>
      </w:r>
      <w:r w:rsidRPr="00C521F7">
        <w:rPr>
          <w:lang w:val="en-US"/>
        </w:rPr>
        <w:t xml:space="preserve"> để em có thể đạt được kết quả tốt nhất.</w:t>
      </w:r>
    </w:p>
    <w:p w14:paraId="5C8E06F4" w14:textId="37C2907F" w:rsidR="00C521F7" w:rsidRPr="00C521F7" w:rsidRDefault="00C521F7" w:rsidP="00C521F7">
      <w:pPr>
        <w:spacing w:before="0" w:after="0"/>
        <w:rPr>
          <w:lang w:val="en-US"/>
        </w:rPr>
      </w:pPr>
      <w:r w:rsidRPr="00C521F7">
        <w:rPr>
          <w:lang w:val="en-US"/>
        </w:rPr>
        <w:t xml:space="preserve">Mặc dù đã có nhiều cố gắng nhưng do hạn chế về thời gian thực hiện, kinh nghiệm cũng như về kiến thức nên không tránh khỏi những sai sót trong bài </w:t>
      </w:r>
      <w:r w:rsidR="0027656C">
        <w:rPr>
          <w:lang w:val="en-US"/>
        </w:rPr>
        <w:t>báo cáo</w:t>
      </w:r>
      <w:r w:rsidRPr="00C521F7">
        <w:rPr>
          <w:lang w:val="en-US"/>
        </w:rPr>
        <w:t>. Rất mong nhận được những ý kiến đóng góp, nhận xét để có thể bổ sung, hoàn thiện kiến thức bản thân.</w:t>
      </w:r>
    </w:p>
    <w:p w14:paraId="132CB205" w14:textId="3FA8AE7A" w:rsidR="00CD4171" w:rsidRDefault="00C521F7">
      <w:pPr>
        <w:spacing w:before="0" w:after="0"/>
        <w:rPr>
          <w:lang w:val="en-US"/>
        </w:rPr>
      </w:pPr>
      <w:r w:rsidRPr="00C521F7">
        <w:rPr>
          <w:lang w:val="en-US"/>
        </w:rPr>
        <w:t>Cuối cùng, kính chúc Thầy Trương Thành Công và các thầy cô trong khoa Công Nghệ Thông Tin trường Đại học Tài chính</w:t>
      </w:r>
      <w:r>
        <w:rPr>
          <w:lang w:val="en-US"/>
        </w:rPr>
        <w:t xml:space="preserve"> –</w:t>
      </w:r>
      <w:r w:rsidRPr="00C521F7">
        <w:rPr>
          <w:lang w:val="en-US"/>
        </w:rPr>
        <w:t xml:space="preserve"> Marketing lời chúc sức khỏe và luôn thành công trong sự nghiệp của mình.</w:t>
      </w:r>
    </w:p>
    <w:p w14:paraId="04B46ACD" w14:textId="3D1614E7" w:rsidR="00DE6AD0" w:rsidRDefault="00DE6AD0">
      <w:pPr>
        <w:spacing w:before="0" w:after="0"/>
        <w:rPr>
          <w:lang w:val="en-US"/>
        </w:rPr>
      </w:pPr>
      <w:r>
        <w:rPr>
          <w:lang w:val="en-US"/>
        </w:rPr>
        <w:br w:type="page"/>
      </w:r>
    </w:p>
    <w:p w14:paraId="72D906DB" w14:textId="402EE19A" w:rsidR="002F4D14" w:rsidRDefault="008D02A8" w:rsidP="008D02A8">
      <w:pPr>
        <w:pStyle w:val="Heading1"/>
        <w:numPr>
          <w:ilvl w:val="0"/>
          <w:numId w:val="0"/>
        </w:numPr>
        <w:rPr>
          <w:lang w:val="en-US"/>
        </w:rPr>
      </w:pPr>
      <w:bookmarkStart w:id="6" w:name="_Toc169255508"/>
      <w:r>
        <w:rPr>
          <w:lang w:val="en-US"/>
        </w:rPr>
        <w:lastRenderedPageBreak/>
        <w:t>DANH MỤC TỪ VIẾT TẮT</w:t>
      </w:r>
      <w:bookmarkEnd w:id="6"/>
    </w:p>
    <w:tbl>
      <w:tblPr>
        <w:tblStyle w:val="TableGrid"/>
        <w:tblW w:w="9098" w:type="dxa"/>
        <w:tblLook w:val="04A0" w:firstRow="1" w:lastRow="0" w:firstColumn="1" w:lastColumn="0" w:noHBand="0" w:noVBand="1"/>
      </w:tblPr>
      <w:tblGrid>
        <w:gridCol w:w="4549"/>
        <w:gridCol w:w="4549"/>
      </w:tblGrid>
      <w:tr w:rsidR="00100F76" w14:paraId="71444439" w14:textId="77777777" w:rsidTr="009E4B1F">
        <w:trPr>
          <w:trHeight w:val="598"/>
        </w:trPr>
        <w:tc>
          <w:tcPr>
            <w:tcW w:w="4549" w:type="dxa"/>
          </w:tcPr>
          <w:p w14:paraId="2715961A" w14:textId="77777777" w:rsidR="00100F76" w:rsidRDefault="00100F76" w:rsidP="00100F76">
            <w:pPr>
              <w:spacing w:before="0" w:after="0"/>
              <w:ind w:firstLine="0"/>
              <w:rPr>
                <w:lang w:val="en-US"/>
              </w:rPr>
            </w:pPr>
          </w:p>
        </w:tc>
        <w:tc>
          <w:tcPr>
            <w:tcW w:w="4549" w:type="dxa"/>
          </w:tcPr>
          <w:p w14:paraId="022C1C3F" w14:textId="77777777" w:rsidR="00100F76" w:rsidRDefault="00100F76" w:rsidP="00100F76">
            <w:pPr>
              <w:spacing w:before="0" w:after="0"/>
              <w:ind w:firstLine="0"/>
              <w:rPr>
                <w:lang w:val="en-US"/>
              </w:rPr>
            </w:pPr>
          </w:p>
        </w:tc>
      </w:tr>
      <w:tr w:rsidR="00100F76" w14:paraId="711D0CBC" w14:textId="77777777" w:rsidTr="00031645">
        <w:trPr>
          <w:trHeight w:val="598"/>
        </w:trPr>
        <w:tc>
          <w:tcPr>
            <w:tcW w:w="4549" w:type="dxa"/>
            <w:vAlign w:val="center"/>
          </w:tcPr>
          <w:p w14:paraId="62FA2669" w14:textId="6CC62050" w:rsidR="00100F76" w:rsidRDefault="00100F76" w:rsidP="00031645">
            <w:pPr>
              <w:spacing w:before="0" w:after="0"/>
              <w:ind w:firstLine="0"/>
              <w:jc w:val="center"/>
              <w:rPr>
                <w:lang w:val="en-US"/>
              </w:rPr>
            </w:pPr>
            <w:r w:rsidRPr="00100F76">
              <w:rPr>
                <w:lang w:val="en-US"/>
              </w:rPr>
              <w:t>SDP</w:t>
            </w:r>
          </w:p>
        </w:tc>
        <w:tc>
          <w:tcPr>
            <w:tcW w:w="4549" w:type="dxa"/>
            <w:vAlign w:val="center"/>
          </w:tcPr>
          <w:p w14:paraId="31A063AF" w14:textId="2B2EFA92" w:rsidR="00100F76" w:rsidRDefault="00100F76" w:rsidP="00031645">
            <w:pPr>
              <w:spacing w:before="0" w:after="0"/>
              <w:ind w:firstLine="0"/>
              <w:jc w:val="center"/>
              <w:rPr>
                <w:lang w:val="en-US"/>
              </w:rPr>
            </w:pPr>
            <w:r w:rsidRPr="00100F76">
              <w:rPr>
                <w:lang w:val="en-US"/>
              </w:rPr>
              <w:t>Software Development Process</w:t>
            </w:r>
          </w:p>
        </w:tc>
      </w:tr>
      <w:tr w:rsidR="00100F76" w14:paraId="2F7FD5D5" w14:textId="77777777" w:rsidTr="00031645">
        <w:trPr>
          <w:trHeight w:val="629"/>
        </w:trPr>
        <w:tc>
          <w:tcPr>
            <w:tcW w:w="4549" w:type="dxa"/>
            <w:vAlign w:val="center"/>
          </w:tcPr>
          <w:p w14:paraId="027E722D" w14:textId="691C2A4D" w:rsidR="00100F76" w:rsidRDefault="00376594" w:rsidP="00031645">
            <w:pPr>
              <w:spacing w:before="0" w:after="0"/>
              <w:ind w:firstLine="0"/>
              <w:jc w:val="center"/>
              <w:rPr>
                <w:lang w:val="en-US"/>
              </w:rPr>
            </w:pPr>
            <w:r>
              <w:rPr>
                <w:lang w:val="en-US"/>
              </w:rPr>
              <w:t>VNĐ</w:t>
            </w:r>
          </w:p>
        </w:tc>
        <w:tc>
          <w:tcPr>
            <w:tcW w:w="4549" w:type="dxa"/>
            <w:vAlign w:val="center"/>
          </w:tcPr>
          <w:p w14:paraId="47EECEC9" w14:textId="3C431F70" w:rsidR="00100F76" w:rsidRDefault="00376594" w:rsidP="00031645">
            <w:pPr>
              <w:spacing w:before="0" w:after="0"/>
              <w:ind w:firstLine="0"/>
              <w:jc w:val="center"/>
              <w:rPr>
                <w:lang w:val="en-US"/>
              </w:rPr>
            </w:pPr>
            <w:r>
              <w:rPr>
                <w:lang w:val="en-US"/>
              </w:rPr>
              <w:t>Việt Nam đồng</w:t>
            </w:r>
          </w:p>
        </w:tc>
      </w:tr>
      <w:tr w:rsidR="00100F76" w14:paraId="5DC64530" w14:textId="77777777" w:rsidTr="00031645">
        <w:trPr>
          <w:trHeight w:val="598"/>
        </w:trPr>
        <w:tc>
          <w:tcPr>
            <w:tcW w:w="4549" w:type="dxa"/>
            <w:vAlign w:val="center"/>
          </w:tcPr>
          <w:p w14:paraId="563B0A92" w14:textId="1358A235" w:rsidR="00100F76" w:rsidRDefault="004E780C" w:rsidP="00031645">
            <w:pPr>
              <w:spacing w:before="0" w:after="0"/>
              <w:ind w:firstLine="0"/>
              <w:jc w:val="center"/>
              <w:rPr>
                <w:lang w:val="en-US"/>
              </w:rPr>
            </w:pPr>
            <w:r w:rsidRPr="004E780C">
              <w:rPr>
                <w:lang w:val="en-US"/>
              </w:rPr>
              <w:t>CAGR</w:t>
            </w:r>
          </w:p>
        </w:tc>
        <w:tc>
          <w:tcPr>
            <w:tcW w:w="4549" w:type="dxa"/>
            <w:vAlign w:val="center"/>
          </w:tcPr>
          <w:p w14:paraId="321153BD" w14:textId="55DCDBFF" w:rsidR="00100F76" w:rsidRDefault="00E2145D" w:rsidP="00031645">
            <w:pPr>
              <w:spacing w:before="0" w:after="0"/>
              <w:ind w:firstLine="0"/>
              <w:jc w:val="center"/>
              <w:rPr>
                <w:lang w:val="en-US"/>
              </w:rPr>
            </w:pPr>
            <w:r>
              <w:rPr>
                <w:lang w:val="en-US"/>
              </w:rPr>
              <w:t>C</w:t>
            </w:r>
            <w:r w:rsidRPr="00E2145D">
              <w:rPr>
                <w:lang w:val="en-US"/>
              </w:rPr>
              <w:t>ompound Annual Growth Rate</w:t>
            </w:r>
          </w:p>
        </w:tc>
      </w:tr>
      <w:tr w:rsidR="00100F76" w14:paraId="78D9065E" w14:textId="77777777" w:rsidTr="00031645">
        <w:trPr>
          <w:trHeight w:val="598"/>
        </w:trPr>
        <w:tc>
          <w:tcPr>
            <w:tcW w:w="4549" w:type="dxa"/>
            <w:vAlign w:val="center"/>
          </w:tcPr>
          <w:p w14:paraId="1A591FE0" w14:textId="01D55C41" w:rsidR="00100F76" w:rsidRDefault="00475052" w:rsidP="00031645">
            <w:pPr>
              <w:spacing w:before="0" w:after="0"/>
              <w:ind w:firstLine="0"/>
              <w:jc w:val="center"/>
              <w:rPr>
                <w:lang w:val="en-US"/>
              </w:rPr>
            </w:pPr>
            <w:r>
              <w:rPr>
                <w:lang w:val="en-US"/>
              </w:rPr>
              <w:t>HTML</w:t>
            </w:r>
          </w:p>
        </w:tc>
        <w:tc>
          <w:tcPr>
            <w:tcW w:w="4549" w:type="dxa"/>
            <w:vAlign w:val="center"/>
          </w:tcPr>
          <w:p w14:paraId="68289B41" w14:textId="75B84B4D" w:rsidR="00100F76" w:rsidRDefault="00475052" w:rsidP="00031645">
            <w:pPr>
              <w:spacing w:before="0" w:after="0"/>
              <w:ind w:firstLine="0"/>
              <w:jc w:val="center"/>
              <w:rPr>
                <w:lang w:val="en-US"/>
              </w:rPr>
            </w:pPr>
            <w:r w:rsidRPr="00475052">
              <w:rPr>
                <w:lang w:val="en-US"/>
              </w:rPr>
              <w:t>Hypertext Markup Language</w:t>
            </w:r>
          </w:p>
        </w:tc>
      </w:tr>
      <w:tr w:rsidR="00D52292" w14:paraId="70FF054B" w14:textId="77777777" w:rsidTr="00031645">
        <w:trPr>
          <w:trHeight w:val="598"/>
        </w:trPr>
        <w:tc>
          <w:tcPr>
            <w:tcW w:w="4549" w:type="dxa"/>
            <w:vAlign w:val="center"/>
          </w:tcPr>
          <w:p w14:paraId="6A9C7A25" w14:textId="6DA16E3C" w:rsidR="00D52292" w:rsidRDefault="00D52292" w:rsidP="00031645">
            <w:pPr>
              <w:spacing w:before="0" w:after="0"/>
              <w:ind w:firstLine="0"/>
              <w:jc w:val="center"/>
              <w:rPr>
                <w:lang w:val="en-US"/>
              </w:rPr>
            </w:pPr>
            <w:r w:rsidRPr="00D52292">
              <w:rPr>
                <w:lang w:val="en-US"/>
              </w:rPr>
              <w:t>CSS</w:t>
            </w:r>
          </w:p>
        </w:tc>
        <w:tc>
          <w:tcPr>
            <w:tcW w:w="4549" w:type="dxa"/>
            <w:vAlign w:val="center"/>
          </w:tcPr>
          <w:p w14:paraId="1006D3FB" w14:textId="293C262E" w:rsidR="00D52292" w:rsidRPr="00475052" w:rsidRDefault="00D52292" w:rsidP="00031645">
            <w:pPr>
              <w:spacing w:before="0" w:after="0"/>
              <w:ind w:firstLine="0"/>
              <w:jc w:val="center"/>
              <w:rPr>
                <w:lang w:val="en-US"/>
              </w:rPr>
            </w:pPr>
            <w:r w:rsidRPr="00D52292">
              <w:rPr>
                <w:lang w:val="en-US"/>
              </w:rPr>
              <w:t>Cascading Style Sheets</w:t>
            </w:r>
          </w:p>
        </w:tc>
      </w:tr>
      <w:tr w:rsidR="00D52292" w14:paraId="6F21E8A6" w14:textId="77777777" w:rsidTr="00031645">
        <w:trPr>
          <w:trHeight w:val="598"/>
        </w:trPr>
        <w:tc>
          <w:tcPr>
            <w:tcW w:w="4549" w:type="dxa"/>
            <w:vAlign w:val="center"/>
          </w:tcPr>
          <w:p w14:paraId="0470C3AD" w14:textId="4FEBAE54" w:rsidR="00D52292" w:rsidRDefault="002D4A50" w:rsidP="00031645">
            <w:pPr>
              <w:spacing w:before="0" w:after="0"/>
              <w:ind w:firstLine="0"/>
              <w:jc w:val="center"/>
              <w:rPr>
                <w:lang w:val="en-US"/>
              </w:rPr>
            </w:pPr>
            <w:r w:rsidRPr="002D4A50">
              <w:rPr>
                <w:lang w:val="en-US"/>
              </w:rPr>
              <w:t>UI</w:t>
            </w:r>
          </w:p>
        </w:tc>
        <w:tc>
          <w:tcPr>
            <w:tcW w:w="4549" w:type="dxa"/>
            <w:vAlign w:val="center"/>
          </w:tcPr>
          <w:p w14:paraId="750F8302" w14:textId="65423B00" w:rsidR="00D52292" w:rsidRDefault="002D4A50" w:rsidP="00031645">
            <w:pPr>
              <w:spacing w:before="0" w:after="0"/>
              <w:ind w:firstLine="0"/>
              <w:jc w:val="center"/>
              <w:rPr>
                <w:lang w:val="en-US"/>
              </w:rPr>
            </w:pPr>
            <w:r w:rsidRPr="002D4A50">
              <w:rPr>
                <w:lang w:val="en-US"/>
              </w:rPr>
              <w:t>User Interface</w:t>
            </w:r>
          </w:p>
        </w:tc>
      </w:tr>
      <w:tr w:rsidR="00D52292" w14:paraId="36A3398A" w14:textId="77777777" w:rsidTr="00031645">
        <w:trPr>
          <w:trHeight w:val="598"/>
        </w:trPr>
        <w:tc>
          <w:tcPr>
            <w:tcW w:w="4549" w:type="dxa"/>
            <w:vAlign w:val="center"/>
          </w:tcPr>
          <w:p w14:paraId="314A21C1" w14:textId="17C6B0DB" w:rsidR="00D52292" w:rsidRDefault="00CE124D" w:rsidP="00031645">
            <w:pPr>
              <w:spacing w:before="0" w:after="0"/>
              <w:ind w:firstLine="0"/>
              <w:jc w:val="center"/>
              <w:rPr>
                <w:lang w:val="en-US"/>
              </w:rPr>
            </w:pPr>
            <w:r>
              <w:rPr>
                <w:lang w:val="en-US"/>
              </w:rPr>
              <w:t>UX</w:t>
            </w:r>
          </w:p>
        </w:tc>
        <w:tc>
          <w:tcPr>
            <w:tcW w:w="4549" w:type="dxa"/>
            <w:vAlign w:val="center"/>
          </w:tcPr>
          <w:p w14:paraId="03FDB206" w14:textId="407CE011" w:rsidR="00D52292" w:rsidRDefault="00CE124D" w:rsidP="00031645">
            <w:pPr>
              <w:spacing w:before="0" w:after="0"/>
              <w:ind w:firstLine="0"/>
              <w:jc w:val="center"/>
              <w:rPr>
                <w:lang w:val="en-US"/>
              </w:rPr>
            </w:pPr>
            <w:r>
              <w:rPr>
                <w:lang w:val="en-US"/>
              </w:rPr>
              <w:t>User Experience</w:t>
            </w:r>
          </w:p>
        </w:tc>
      </w:tr>
      <w:tr w:rsidR="00D52292" w14:paraId="749D99BA" w14:textId="77777777" w:rsidTr="00031645">
        <w:trPr>
          <w:trHeight w:val="629"/>
        </w:trPr>
        <w:tc>
          <w:tcPr>
            <w:tcW w:w="4549" w:type="dxa"/>
            <w:vAlign w:val="center"/>
          </w:tcPr>
          <w:p w14:paraId="5DF44170" w14:textId="63B6D391" w:rsidR="00D52292" w:rsidRDefault="003402B8" w:rsidP="00031645">
            <w:pPr>
              <w:spacing w:before="0" w:after="0"/>
              <w:ind w:firstLine="0"/>
              <w:jc w:val="center"/>
              <w:rPr>
                <w:lang w:val="en-US"/>
              </w:rPr>
            </w:pPr>
            <w:r>
              <w:rPr>
                <w:lang w:val="en-US"/>
              </w:rPr>
              <w:t>TP.Hồ Chí Minh</w:t>
            </w:r>
          </w:p>
        </w:tc>
        <w:tc>
          <w:tcPr>
            <w:tcW w:w="4549" w:type="dxa"/>
            <w:vAlign w:val="center"/>
          </w:tcPr>
          <w:p w14:paraId="7E7F4C43" w14:textId="7A04CCD0" w:rsidR="00D52292" w:rsidRDefault="003402B8" w:rsidP="00031645">
            <w:pPr>
              <w:spacing w:before="0" w:after="0"/>
              <w:ind w:firstLine="0"/>
              <w:jc w:val="center"/>
              <w:rPr>
                <w:lang w:val="en-US"/>
              </w:rPr>
            </w:pPr>
            <w:r>
              <w:rPr>
                <w:lang w:val="en-US"/>
              </w:rPr>
              <w:t>Thành phố Hồ Chí Minh</w:t>
            </w:r>
          </w:p>
        </w:tc>
      </w:tr>
      <w:tr w:rsidR="0067150D" w14:paraId="77C778DF" w14:textId="77777777" w:rsidTr="00031645">
        <w:trPr>
          <w:trHeight w:val="598"/>
        </w:trPr>
        <w:tc>
          <w:tcPr>
            <w:tcW w:w="4549" w:type="dxa"/>
            <w:vAlign w:val="center"/>
          </w:tcPr>
          <w:p w14:paraId="31701ACF" w14:textId="52B51884" w:rsidR="0067150D" w:rsidRDefault="0067150D" w:rsidP="00031645">
            <w:pPr>
              <w:spacing w:before="0" w:after="0"/>
              <w:ind w:firstLine="0"/>
              <w:jc w:val="center"/>
              <w:rPr>
                <w:lang w:val="en-US"/>
              </w:rPr>
            </w:pPr>
            <w:r>
              <w:rPr>
                <w:lang w:val="en-US"/>
              </w:rPr>
              <w:t>SEO</w:t>
            </w:r>
          </w:p>
        </w:tc>
        <w:tc>
          <w:tcPr>
            <w:tcW w:w="4549" w:type="dxa"/>
            <w:vAlign w:val="center"/>
          </w:tcPr>
          <w:p w14:paraId="34C15430" w14:textId="7A9655E4" w:rsidR="0067150D" w:rsidRDefault="004A05F4" w:rsidP="00031645">
            <w:pPr>
              <w:spacing w:before="0" w:after="0"/>
              <w:ind w:firstLine="0"/>
              <w:jc w:val="center"/>
              <w:rPr>
                <w:lang w:val="en-US"/>
              </w:rPr>
            </w:pPr>
            <w:r w:rsidRPr="004A05F4">
              <w:rPr>
                <w:lang w:val="en-US"/>
              </w:rPr>
              <w:t>Search Engine Optimization</w:t>
            </w:r>
          </w:p>
        </w:tc>
      </w:tr>
      <w:tr w:rsidR="0067150D" w14:paraId="3C71704D" w14:textId="77777777" w:rsidTr="00031645">
        <w:trPr>
          <w:trHeight w:val="598"/>
        </w:trPr>
        <w:tc>
          <w:tcPr>
            <w:tcW w:w="4549" w:type="dxa"/>
            <w:vAlign w:val="center"/>
          </w:tcPr>
          <w:p w14:paraId="7D464D1E" w14:textId="4EC10AEA" w:rsidR="0067150D" w:rsidRDefault="009B24AC" w:rsidP="00031645">
            <w:pPr>
              <w:spacing w:before="0" w:after="0"/>
              <w:ind w:firstLine="0"/>
              <w:jc w:val="center"/>
              <w:rPr>
                <w:lang w:val="en-US"/>
              </w:rPr>
            </w:pPr>
            <w:r w:rsidRPr="009B24AC">
              <w:rPr>
                <w:lang w:val="en-US"/>
              </w:rPr>
              <w:t>PHP</w:t>
            </w:r>
          </w:p>
        </w:tc>
        <w:tc>
          <w:tcPr>
            <w:tcW w:w="4549" w:type="dxa"/>
            <w:vAlign w:val="center"/>
          </w:tcPr>
          <w:p w14:paraId="0D0964EC" w14:textId="476D38F8" w:rsidR="0067150D" w:rsidRDefault="009B24AC" w:rsidP="00031645">
            <w:pPr>
              <w:spacing w:before="0" w:after="0"/>
              <w:ind w:firstLine="0"/>
              <w:jc w:val="center"/>
              <w:rPr>
                <w:lang w:val="en-US"/>
              </w:rPr>
            </w:pPr>
            <w:r w:rsidRPr="009B24AC">
              <w:rPr>
                <w:lang w:val="en-US"/>
              </w:rPr>
              <w:t>Hypertext Preprocessor</w:t>
            </w:r>
          </w:p>
        </w:tc>
      </w:tr>
      <w:tr w:rsidR="0067150D" w14:paraId="6BA9916C" w14:textId="77777777" w:rsidTr="00031645">
        <w:trPr>
          <w:trHeight w:val="598"/>
        </w:trPr>
        <w:tc>
          <w:tcPr>
            <w:tcW w:w="4549" w:type="dxa"/>
            <w:vAlign w:val="center"/>
          </w:tcPr>
          <w:p w14:paraId="61CF877E" w14:textId="1CF40A80" w:rsidR="0067150D" w:rsidRDefault="009B4594" w:rsidP="00031645">
            <w:pPr>
              <w:spacing w:before="0" w:after="0"/>
              <w:ind w:firstLine="0"/>
              <w:jc w:val="center"/>
              <w:rPr>
                <w:lang w:val="en-US"/>
              </w:rPr>
            </w:pPr>
            <w:r>
              <w:rPr>
                <w:lang w:val="en-US"/>
              </w:rPr>
              <w:t>BFD</w:t>
            </w:r>
          </w:p>
        </w:tc>
        <w:tc>
          <w:tcPr>
            <w:tcW w:w="4549" w:type="dxa"/>
            <w:vAlign w:val="center"/>
          </w:tcPr>
          <w:p w14:paraId="718DE57B" w14:textId="743D39EB" w:rsidR="0067150D" w:rsidRDefault="0030603D" w:rsidP="00031645">
            <w:pPr>
              <w:spacing w:before="0" w:after="0"/>
              <w:ind w:firstLine="0"/>
              <w:jc w:val="center"/>
              <w:rPr>
                <w:lang w:val="en-US"/>
              </w:rPr>
            </w:pPr>
            <w:r w:rsidRPr="0030603D">
              <w:rPr>
                <w:lang w:val="en-US"/>
              </w:rPr>
              <w:t>Business Function Diagram</w:t>
            </w:r>
          </w:p>
        </w:tc>
      </w:tr>
      <w:tr w:rsidR="0067150D" w14:paraId="0732F24F" w14:textId="77777777" w:rsidTr="00031645">
        <w:trPr>
          <w:trHeight w:val="598"/>
        </w:trPr>
        <w:tc>
          <w:tcPr>
            <w:tcW w:w="4549" w:type="dxa"/>
            <w:vAlign w:val="center"/>
          </w:tcPr>
          <w:p w14:paraId="3DF57F5B" w14:textId="705AA932" w:rsidR="0067150D" w:rsidRDefault="009B4594" w:rsidP="00031645">
            <w:pPr>
              <w:spacing w:before="0" w:after="0"/>
              <w:ind w:firstLine="0"/>
              <w:jc w:val="center"/>
              <w:rPr>
                <w:lang w:val="en-US"/>
              </w:rPr>
            </w:pPr>
            <w:r>
              <w:rPr>
                <w:lang w:val="en-US"/>
              </w:rPr>
              <w:t>DFD</w:t>
            </w:r>
          </w:p>
        </w:tc>
        <w:tc>
          <w:tcPr>
            <w:tcW w:w="4549" w:type="dxa"/>
            <w:vAlign w:val="center"/>
          </w:tcPr>
          <w:p w14:paraId="0E239C61" w14:textId="2DE00063" w:rsidR="0067150D" w:rsidRDefault="00703E5C" w:rsidP="00031645">
            <w:pPr>
              <w:spacing w:before="0" w:after="0"/>
              <w:ind w:firstLine="0"/>
              <w:jc w:val="center"/>
              <w:rPr>
                <w:lang w:val="en-US"/>
              </w:rPr>
            </w:pPr>
            <w:r w:rsidRPr="00703E5C">
              <w:rPr>
                <w:lang w:val="en-US"/>
              </w:rPr>
              <w:t>Data Flow Diagram</w:t>
            </w:r>
          </w:p>
        </w:tc>
      </w:tr>
    </w:tbl>
    <w:p w14:paraId="7722F2A6" w14:textId="77777777" w:rsidR="008D02A8" w:rsidRPr="00DD23E5" w:rsidRDefault="008D02A8" w:rsidP="00100F76">
      <w:pPr>
        <w:spacing w:before="0" w:after="0"/>
        <w:ind w:firstLine="0"/>
        <w:rPr>
          <w:u w:val="single"/>
          <w:lang w:val="en-US"/>
        </w:rPr>
      </w:pPr>
    </w:p>
    <w:p w14:paraId="019F5DE9" w14:textId="2005E9FC" w:rsidR="008D02A8" w:rsidRPr="00DD23E5" w:rsidRDefault="008D02A8">
      <w:pPr>
        <w:spacing w:before="0" w:after="0"/>
        <w:rPr>
          <w:u w:val="single"/>
          <w:lang w:val="en-US"/>
        </w:rPr>
      </w:pPr>
      <w:r w:rsidRPr="00DD23E5">
        <w:rPr>
          <w:u w:val="single"/>
          <w:lang w:val="en-US"/>
        </w:rPr>
        <w:br w:type="page"/>
      </w:r>
    </w:p>
    <w:p w14:paraId="656FC3FB" w14:textId="53EF7563" w:rsidR="00100F76" w:rsidRDefault="008D02A8" w:rsidP="00100F76">
      <w:pPr>
        <w:pStyle w:val="Heading1"/>
        <w:numPr>
          <w:ilvl w:val="0"/>
          <w:numId w:val="0"/>
        </w:numPr>
        <w:rPr>
          <w:lang w:val="en-US"/>
        </w:rPr>
      </w:pPr>
      <w:bookmarkStart w:id="7" w:name="_Toc169255509"/>
      <w:r>
        <w:rPr>
          <w:lang w:val="en-US"/>
        </w:rPr>
        <w:lastRenderedPageBreak/>
        <w:t>DANH MỤC THUẬT NGỮ ANH</w:t>
      </w:r>
      <w:bookmarkEnd w:id="7"/>
      <w:r w:rsidR="00961170">
        <w:rPr>
          <w:lang w:val="en-US"/>
        </w:rPr>
        <w:t xml:space="preserve"> – VIỆT</w:t>
      </w:r>
    </w:p>
    <w:tbl>
      <w:tblPr>
        <w:tblStyle w:val="TableGrid"/>
        <w:tblW w:w="0" w:type="auto"/>
        <w:tblLook w:val="04A0" w:firstRow="1" w:lastRow="0" w:firstColumn="1" w:lastColumn="0" w:noHBand="0" w:noVBand="1"/>
      </w:tblPr>
      <w:tblGrid>
        <w:gridCol w:w="3055"/>
        <w:gridCol w:w="6009"/>
      </w:tblGrid>
      <w:tr w:rsidR="00100F76" w14:paraId="317C1F50" w14:textId="77777777" w:rsidTr="00DD23E5">
        <w:tc>
          <w:tcPr>
            <w:tcW w:w="3055" w:type="dxa"/>
          </w:tcPr>
          <w:p w14:paraId="1CF771E5" w14:textId="77777777" w:rsidR="00100F76" w:rsidRDefault="00100F76" w:rsidP="00100F76">
            <w:pPr>
              <w:rPr>
                <w:lang w:val="en-US"/>
              </w:rPr>
            </w:pPr>
          </w:p>
        </w:tc>
        <w:tc>
          <w:tcPr>
            <w:tcW w:w="6009" w:type="dxa"/>
          </w:tcPr>
          <w:p w14:paraId="5BD9115E" w14:textId="77777777" w:rsidR="00100F76" w:rsidRDefault="00100F76" w:rsidP="00100F76">
            <w:pPr>
              <w:rPr>
                <w:lang w:val="en-US"/>
              </w:rPr>
            </w:pPr>
          </w:p>
        </w:tc>
      </w:tr>
      <w:tr w:rsidR="00100F76" w14:paraId="6B042AD4" w14:textId="77777777" w:rsidTr="00A6251B">
        <w:tc>
          <w:tcPr>
            <w:tcW w:w="3055" w:type="dxa"/>
            <w:vAlign w:val="center"/>
          </w:tcPr>
          <w:p w14:paraId="01CA0394" w14:textId="10B9C995" w:rsidR="00100F76" w:rsidRDefault="00100F76" w:rsidP="009E2E34">
            <w:pPr>
              <w:ind w:firstLine="0"/>
              <w:jc w:val="left"/>
              <w:rPr>
                <w:lang w:val="en-US"/>
              </w:rPr>
            </w:pPr>
            <w:r>
              <w:rPr>
                <w:lang w:val="en-US"/>
              </w:rPr>
              <w:t>Studio</w:t>
            </w:r>
          </w:p>
        </w:tc>
        <w:tc>
          <w:tcPr>
            <w:tcW w:w="6009" w:type="dxa"/>
            <w:vAlign w:val="center"/>
          </w:tcPr>
          <w:p w14:paraId="3DF7EB21" w14:textId="6A44D1A3" w:rsidR="00100F76" w:rsidRDefault="00B4526A" w:rsidP="009E2E34">
            <w:pPr>
              <w:ind w:firstLine="0"/>
              <w:jc w:val="left"/>
              <w:rPr>
                <w:lang w:val="en-US"/>
              </w:rPr>
            </w:pPr>
            <w:r>
              <w:rPr>
                <w:lang w:val="en-US"/>
              </w:rPr>
              <w:t>K</w:t>
            </w:r>
            <w:r w:rsidR="00100F76" w:rsidRPr="00100F76">
              <w:rPr>
                <w:lang w:val="en-US"/>
              </w:rPr>
              <w:t>hông gian sáng tạo (xưởng), phòng làm việc của một nghệ sĩ hay một người thợ</w:t>
            </w:r>
          </w:p>
        </w:tc>
      </w:tr>
      <w:tr w:rsidR="00100F76" w14:paraId="29E78E0C" w14:textId="77777777" w:rsidTr="00A6251B">
        <w:tc>
          <w:tcPr>
            <w:tcW w:w="3055" w:type="dxa"/>
            <w:vAlign w:val="center"/>
          </w:tcPr>
          <w:p w14:paraId="19EBEFB1" w14:textId="45847E2C" w:rsidR="00100F76" w:rsidRDefault="00100F76" w:rsidP="009E2E34">
            <w:pPr>
              <w:ind w:firstLine="0"/>
              <w:jc w:val="left"/>
              <w:rPr>
                <w:lang w:val="en-US"/>
              </w:rPr>
            </w:pPr>
            <w:r w:rsidRPr="00100F76">
              <w:rPr>
                <w:lang w:val="en-US"/>
              </w:rPr>
              <w:t>SDP</w:t>
            </w:r>
          </w:p>
        </w:tc>
        <w:tc>
          <w:tcPr>
            <w:tcW w:w="6009" w:type="dxa"/>
            <w:vAlign w:val="center"/>
          </w:tcPr>
          <w:p w14:paraId="0B5729B4" w14:textId="3B33E661" w:rsidR="00100F76" w:rsidRDefault="00100F76" w:rsidP="009E2E34">
            <w:pPr>
              <w:ind w:firstLine="0"/>
              <w:jc w:val="left"/>
              <w:rPr>
                <w:lang w:val="en-US"/>
              </w:rPr>
            </w:pPr>
            <w:r>
              <w:rPr>
                <w:lang w:val="en-US"/>
              </w:rPr>
              <w:t>Q</w:t>
            </w:r>
            <w:r w:rsidRPr="00100F76">
              <w:rPr>
                <w:lang w:val="en-US"/>
              </w:rPr>
              <w:t>uy trình phát triển phần mềm</w:t>
            </w:r>
          </w:p>
        </w:tc>
      </w:tr>
      <w:tr w:rsidR="00100F76" w14:paraId="0B6E8A99" w14:textId="77777777" w:rsidTr="00A6251B">
        <w:tc>
          <w:tcPr>
            <w:tcW w:w="3055" w:type="dxa"/>
            <w:vAlign w:val="center"/>
          </w:tcPr>
          <w:p w14:paraId="334129EB" w14:textId="16676282" w:rsidR="00100F76" w:rsidRDefault="004E780C" w:rsidP="009E2E34">
            <w:pPr>
              <w:ind w:firstLine="0"/>
              <w:jc w:val="left"/>
              <w:rPr>
                <w:lang w:val="en-US"/>
              </w:rPr>
            </w:pPr>
            <w:r w:rsidRPr="004E780C">
              <w:rPr>
                <w:lang w:val="en-US"/>
              </w:rPr>
              <w:t>CAGR</w:t>
            </w:r>
          </w:p>
        </w:tc>
        <w:tc>
          <w:tcPr>
            <w:tcW w:w="6009" w:type="dxa"/>
            <w:vAlign w:val="center"/>
          </w:tcPr>
          <w:p w14:paraId="65F1E1C1" w14:textId="1AF9F7A2" w:rsidR="00100F76" w:rsidRDefault="00E2145D" w:rsidP="009E2E34">
            <w:pPr>
              <w:ind w:firstLine="0"/>
              <w:jc w:val="left"/>
              <w:rPr>
                <w:lang w:val="en-US"/>
              </w:rPr>
            </w:pPr>
            <w:r>
              <w:rPr>
                <w:lang w:val="en-US"/>
              </w:rPr>
              <w:t>Tỷ lệ tăng trưởng kép hàng năm của một khoản đầu tư theo thời gian</w:t>
            </w:r>
          </w:p>
        </w:tc>
      </w:tr>
      <w:tr w:rsidR="004E780C" w14:paraId="1E6FA7CC" w14:textId="77777777" w:rsidTr="00A6251B">
        <w:tc>
          <w:tcPr>
            <w:tcW w:w="3055" w:type="dxa"/>
            <w:vAlign w:val="center"/>
          </w:tcPr>
          <w:p w14:paraId="7DC41425" w14:textId="368A8550" w:rsidR="004E780C" w:rsidRDefault="00733B63" w:rsidP="009E2E34">
            <w:pPr>
              <w:ind w:firstLine="0"/>
              <w:jc w:val="left"/>
              <w:rPr>
                <w:lang w:val="en-US"/>
              </w:rPr>
            </w:pPr>
            <w:r>
              <w:rPr>
                <w:lang w:val="en-US"/>
              </w:rPr>
              <w:t>Freelance</w:t>
            </w:r>
          </w:p>
        </w:tc>
        <w:tc>
          <w:tcPr>
            <w:tcW w:w="6009" w:type="dxa"/>
            <w:vAlign w:val="center"/>
          </w:tcPr>
          <w:p w14:paraId="6645CA52" w14:textId="6DD4CD58" w:rsidR="004E780C" w:rsidRDefault="00733B63" w:rsidP="009E2E34">
            <w:pPr>
              <w:ind w:firstLine="0"/>
              <w:jc w:val="left"/>
              <w:rPr>
                <w:lang w:val="en-US"/>
              </w:rPr>
            </w:pPr>
            <w:r>
              <w:rPr>
                <w:lang w:val="en-US"/>
              </w:rPr>
              <w:t>Làm việc tự do</w:t>
            </w:r>
          </w:p>
        </w:tc>
      </w:tr>
      <w:tr w:rsidR="004E780C" w14:paraId="71196513" w14:textId="77777777" w:rsidTr="00A6251B">
        <w:tc>
          <w:tcPr>
            <w:tcW w:w="3055" w:type="dxa"/>
            <w:vAlign w:val="center"/>
          </w:tcPr>
          <w:p w14:paraId="10BED78D" w14:textId="467977A6" w:rsidR="004E780C" w:rsidRDefault="00733B63" w:rsidP="009E2E34">
            <w:pPr>
              <w:ind w:firstLine="0"/>
              <w:jc w:val="left"/>
              <w:rPr>
                <w:lang w:val="en-US"/>
              </w:rPr>
            </w:pPr>
            <w:r>
              <w:rPr>
                <w:lang w:val="en-US"/>
              </w:rPr>
              <w:t>Freelancer</w:t>
            </w:r>
          </w:p>
        </w:tc>
        <w:tc>
          <w:tcPr>
            <w:tcW w:w="6009" w:type="dxa"/>
            <w:vAlign w:val="center"/>
          </w:tcPr>
          <w:p w14:paraId="045FFA7E" w14:textId="27A5118E" w:rsidR="004E780C" w:rsidRDefault="00733B63" w:rsidP="009E2E34">
            <w:pPr>
              <w:ind w:firstLine="0"/>
              <w:jc w:val="left"/>
              <w:rPr>
                <w:lang w:val="en-US"/>
              </w:rPr>
            </w:pPr>
            <w:r>
              <w:rPr>
                <w:lang w:val="en-US"/>
              </w:rPr>
              <w:t>Người làm việc tự do</w:t>
            </w:r>
          </w:p>
        </w:tc>
      </w:tr>
      <w:tr w:rsidR="004E780C" w14:paraId="52D20237" w14:textId="77777777" w:rsidTr="00A6251B">
        <w:tc>
          <w:tcPr>
            <w:tcW w:w="3055" w:type="dxa"/>
            <w:vAlign w:val="center"/>
          </w:tcPr>
          <w:p w14:paraId="2622E92A" w14:textId="54FE22E4" w:rsidR="004E780C" w:rsidRDefault="00F235F5" w:rsidP="009E2E34">
            <w:pPr>
              <w:ind w:firstLine="0"/>
              <w:jc w:val="left"/>
              <w:rPr>
                <w:lang w:val="en-US"/>
              </w:rPr>
            </w:pPr>
            <w:r>
              <w:t>Photographer</w:t>
            </w:r>
          </w:p>
        </w:tc>
        <w:tc>
          <w:tcPr>
            <w:tcW w:w="6009" w:type="dxa"/>
            <w:vAlign w:val="center"/>
          </w:tcPr>
          <w:p w14:paraId="2457AE9A" w14:textId="396DB7E4" w:rsidR="004E780C" w:rsidRDefault="00355A80" w:rsidP="009E2E34">
            <w:pPr>
              <w:ind w:firstLine="0"/>
              <w:jc w:val="left"/>
              <w:rPr>
                <w:lang w:val="en-US"/>
              </w:rPr>
            </w:pPr>
            <w:r>
              <w:rPr>
                <w:lang w:val="en-US"/>
              </w:rPr>
              <w:t>Nhiếp ảnh gia</w:t>
            </w:r>
          </w:p>
        </w:tc>
      </w:tr>
      <w:tr w:rsidR="004E780C" w14:paraId="44B650D6" w14:textId="77777777" w:rsidTr="00A6251B">
        <w:tc>
          <w:tcPr>
            <w:tcW w:w="3055" w:type="dxa"/>
            <w:vAlign w:val="center"/>
          </w:tcPr>
          <w:p w14:paraId="38498658" w14:textId="6AF972C6" w:rsidR="004E780C" w:rsidRDefault="00F235F5" w:rsidP="009E2E34">
            <w:pPr>
              <w:ind w:firstLine="0"/>
              <w:jc w:val="left"/>
              <w:rPr>
                <w:lang w:val="en-US"/>
              </w:rPr>
            </w:pPr>
            <w:r w:rsidRPr="00246A0F">
              <w:t>Makeup Artist</w:t>
            </w:r>
          </w:p>
        </w:tc>
        <w:tc>
          <w:tcPr>
            <w:tcW w:w="6009" w:type="dxa"/>
            <w:vAlign w:val="center"/>
          </w:tcPr>
          <w:p w14:paraId="77B3B867" w14:textId="1F0C8EA0" w:rsidR="004E780C" w:rsidRDefault="00355A80" w:rsidP="009E2E34">
            <w:pPr>
              <w:ind w:firstLine="0"/>
              <w:jc w:val="left"/>
              <w:rPr>
                <w:lang w:val="en-US"/>
              </w:rPr>
            </w:pPr>
            <w:r>
              <w:rPr>
                <w:lang w:val="en-US"/>
              </w:rPr>
              <w:t>Chuyên gia trang điểm</w:t>
            </w:r>
          </w:p>
        </w:tc>
      </w:tr>
      <w:tr w:rsidR="004E780C" w14:paraId="165C0F97" w14:textId="77777777" w:rsidTr="00A6251B">
        <w:tc>
          <w:tcPr>
            <w:tcW w:w="3055" w:type="dxa"/>
            <w:vAlign w:val="center"/>
          </w:tcPr>
          <w:p w14:paraId="0A32942C" w14:textId="1746A3C2" w:rsidR="004E780C" w:rsidRDefault="00A33A0F" w:rsidP="009E2E34">
            <w:pPr>
              <w:ind w:firstLine="0"/>
              <w:jc w:val="left"/>
              <w:rPr>
                <w:lang w:val="en-US"/>
              </w:rPr>
            </w:pPr>
            <w:r>
              <w:rPr>
                <w:lang w:val="en-US"/>
              </w:rPr>
              <w:t>Full-time</w:t>
            </w:r>
          </w:p>
        </w:tc>
        <w:tc>
          <w:tcPr>
            <w:tcW w:w="6009" w:type="dxa"/>
            <w:vAlign w:val="center"/>
          </w:tcPr>
          <w:p w14:paraId="516B244A" w14:textId="762EAA06" w:rsidR="004E780C" w:rsidRDefault="00936F7C" w:rsidP="009E2E34">
            <w:pPr>
              <w:ind w:firstLine="0"/>
              <w:jc w:val="left"/>
              <w:rPr>
                <w:lang w:val="en-US"/>
              </w:rPr>
            </w:pPr>
            <w:r>
              <w:rPr>
                <w:lang w:val="en-US"/>
              </w:rPr>
              <w:t>Làm việc t</w:t>
            </w:r>
            <w:r w:rsidR="00A33A0F">
              <w:rPr>
                <w:lang w:val="en-US"/>
              </w:rPr>
              <w:t>oàn thời gian</w:t>
            </w:r>
          </w:p>
        </w:tc>
      </w:tr>
      <w:tr w:rsidR="00475052" w14:paraId="5FBF7012" w14:textId="77777777" w:rsidTr="00A6251B">
        <w:tc>
          <w:tcPr>
            <w:tcW w:w="3055" w:type="dxa"/>
            <w:vAlign w:val="center"/>
          </w:tcPr>
          <w:p w14:paraId="0FC2FBDD" w14:textId="1EF729D9" w:rsidR="00475052" w:rsidRDefault="00475052" w:rsidP="009E2E34">
            <w:pPr>
              <w:ind w:firstLine="0"/>
              <w:jc w:val="left"/>
              <w:rPr>
                <w:lang w:val="en-US"/>
              </w:rPr>
            </w:pPr>
            <w:r>
              <w:rPr>
                <w:lang w:val="en-US"/>
              </w:rPr>
              <w:t>HTML</w:t>
            </w:r>
          </w:p>
        </w:tc>
        <w:tc>
          <w:tcPr>
            <w:tcW w:w="6009" w:type="dxa"/>
            <w:vAlign w:val="center"/>
          </w:tcPr>
          <w:p w14:paraId="4644FD8A" w14:textId="2ACD891B" w:rsidR="00475052" w:rsidRDefault="0006000E" w:rsidP="009E2E34">
            <w:pPr>
              <w:ind w:firstLine="0"/>
              <w:jc w:val="left"/>
              <w:rPr>
                <w:lang w:val="en-US"/>
              </w:rPr>
            </w:pPr>
            <w:r>
              <w:rPr>
                <w:lang w:val="en-US"/>
              </w:rPr>
              <w:t>Ngôn ngữ đánh dấu siêu văn bản</w:t>
            </w:r>
          </w:p>
        </w:tc>
      </w:tr>
      <w:tr w:rsidR="00475052" w14:paraId="786A60F5" w14:textId="77777777" w:rsidTr="00A6251B">
        <w:tc>
          <w:tcPr>
            <w:tcW w:w="3055" w:type="dxa"/>
            <w:vAlign w:val="center"/>
          </w:tcPr>
          <w:p w14:paraId="214AED7F" w14:textId="2EAC2069" w:rsidR="00475052" w:rsidRDefault="00D52292" w:rsidP="009E2E34">
            <w:pPr>
              <w:ind w:firstLine="0"/>
              <w:jc w:val="left"/>
              <w:rPr>
                <w:lang w:val="en-US"/>
              </w:rPr>
            </w:pPr>
            <w:r w:rsidRPr="00D52292">
              <w:rPr>
                <w:lang w:val="en-US"/>
              </w:rPr>
              <w:t>CSS</w:t>
            </w:r>
          </w:p>
        </w:tc>
        <w:tc>
          <w:tcPr>
            <w:tcW w:w="6009" w:type="dxa"/>
            <w:vAlign w:val="center"/>
          </w:tcPr>
          <w:p w14:paraId="5285F73B" w14:textId="031A80D8" w:rsidR="00475052" w:rsidRDefault="00643DCE" w:rsidP="009E2E34">
            <w:pPr>
              <w:ind w:firstLine="0"/>
              <w:jc w:val="left"/>
              <w:rPr>
                <w:lang w:val="en-US"/>
              </w:rPr>
            </w:pPr>
            <w:r>
              <w:rPr>
                <w:lang w:val="en-US"/>
              </w:rPr>
              <w:t>Ngôn ngữ được sử dụng để tìm và định dạng lại các phần tử được tạo ra bởi các ngôn ngữ đánh dấu</w:t>
            </w:r>
          </w:p>
        </w:tc>
      </w:tr>
      <w:tr w:rsidR="00475052" w14:paraId="7EBBD06C" w14:textId="77777777" w:rsidTr="00A6251B">
        <w:tc>
          <w:tcPr>
            <w:tcW w:w="3055" w:type="dxa"/>
            <w:vAlign w:val="center"/>
          </w:tcPr>
          <w:p w14:paraId="6D3C03AB" w14:textId="16490D5E" w:rsidR="00475052" w:rsidRDefault="00E35F2C" w:rsidP="009E2E34">
            <w:pPr>
              <w:ind w:firstLine="0"/>
              <w:jc w:val="left"/>
              <w:rPr>
                <w:lang w:val="en-US"/>
              </w:rPr>
            </w:pPr>
            <w:r w:rsidRPr="00E35F2C">
              <w:rPr>
                <w:lang w:val="en-US"/>
              </w:rPr>
              <w:t>Bootstrap</w:t>
            </w:r>
          </w:p>
        </w:tc>
        <w:tc>
          <w:tcPr>
            <w:tcW w:w="6009" w:type="dxa"/>
            <w:vAlign w:val="center"/>
          </w:tcPr>
          <w:p w14:paraId="3265996E" w14:textId="38C866AB" w:rsidR="00475052" w:rsidRDefault="00083246" w:rsidP="009E2E34">
            <w:pPr>
              <w:ind w:firstLine="0"/>
              <w:jc w:val="left"/>
              <w:rPr>
                <w:lang w:val="en-US"/>
              </w:rPr>
            </w:pPr>
            <w:r>
              <w:rPr>
                <w:lang w:val="en-US"/>
              </w:rPr>
              <w:t>Framework front-end miễn phí</w:t>
            </w:r>
          </w:p>
        </w:tc>
      </w:tr>
      <w:tr w:rsidR="00475052" w14:paraId="40BEE547" w14:textId="77777777" w:rsidTr="00A6251B">
        <w:tc>
          <w:tcPr>
            <w:tcW w:w="3055" w:type="dxa"/>
            <w:vAlign w:val="center"/>
          </w:tcPr>
          <w:p w14:paraId="538E741A" w14:textId="7922CDA8" w:rsidR="00475052" w:rsidRDefault="00E35F2C" w:rsidP="009E2E34">
            <w:pPr>
              <w:ind w:firstLine="0"/>
              <w:jc w:val="left"/>
              <w:rPr>
                <w:lang w:val="en-US"/>
              </w:rPr>
            </w:pPr>
            <w:r w:rsidRPr="00E35F2C">
              <w:rPr>
                <w:lang w:val="en-US"/>
              </w:rPr>
              <w:t>JavaScript</w:t>
            </w:r>
          </w:p>
        </w:tc>
        <w:tc>
          <w:tcPr>
            <w:tcW w:w="6009" w:type="dxa"/>
            <w:vAlign w:val="center"/>
          </w:tcPr>
          <w:p w14:paraId="1B08EED3" w14:textId="1583FA22" w:rsidR="00475052" w:rsidRDefault="00083246" w:rsidP="009E2E34">
            <w:pPr>
              <w:ind w:firstLine="0"/>
              <w:jc w:val="left"/>
              <w:rPr>
                <w:lang w:val="en-US"/>
              </w:rPr>
            </w:pPr>
            <w:r w:rsidRPr="00083246">
              <w:rPr>
                <w:lang w:val="en-US"/>
              </w:rPr>
              <w:t>Ngôn ngữ lập trình của HTML và web</w:t>
            </w:r>
          </w:p>
        </w:tc>
      </w:tr>
      <w:tr w:rsidR="00E35F2C" w14:paraId="258C49FF" w14:textId="77777777" w:rsidTr="00A6251B">
        <w:tc>
          <w:tcPr>
            <w:tcW w:w="3055" w:type="dxa"/>
            <w:vAlign w:val="center"/>
          </w:tcPr>
          <w:p w14:paraId="7E9EA7CF" w14:textId="56AB423E" w:rsidR="00E35F2C" w:rsidRDefault="00534E92" w:rsidP="009E2E34">
            <w:pPr>
              <w:ind w:firstLine="0"/>
              <w:jc w:val="left"/>
              <w:rPr>
                <w:lang w:val="en-US"/>
              </w:rPr>
            </w:pPr>
            <w:r>
              <w:rPr>
                <w:lang w:val="en-US"/>
              </w:rPr>
              <w:t>Famework</w:t>
            </w:r>
          </w:p>
        </w:tc>
        <w:tc>
          <w:tcPr>
            <w:tcW w:w="6009" w:type="dxa"/>
            <w:vAlign w:val="center"/>
          </w:tcPr>
          <w:p w14:paraId="2798A204" w14:textId="2D8A32F9" w:rsidR="00E35F2C" w:rsidRDefault="00534E92" w:rsidP="009E2E34">
            <w:pPr>
              <w:ind w:firstLine="0"/>
              <w:jc w:val="left"/>
              <w:rPr>
                <w:lang w:val="en-US"/>
              </w:rPr>
            </w:pPr>
            <w:r>
              <w:rPr>
                <w:lang w:val="en-US"/>
              </w:rPr>
              <w:t>C</w:t>
            </w:r>
            <w:r w:rsidRPr="00534E92">
              <w:rPr>
                <w:lang w:val="en-US"/>
              </w:rPr>
              <w:t>ác đoạn code đã được viết sẵn, cấu thành nên một bộ khung và các thư viện lập trình được đóng gói</w:t>
            </w:r>
          </w:p>
        </w:tc>
      </w:tr>
      <w:tr w:rsidR="00E35F2C" w14:paraId="2BCF15DC" w14:textId="77777777" w:rsidTr="00A6251B">
        <w:tc>
          <w:tcPr>
            <w:tcW w:w="3055" w:type="dxa"/>
            <w:vAlign w:val="center"/>
          </w:tcPr>
          <w:p w14:paraId="7C20B0AE" w14:textId="5750666C" w:rsidR="00E35F2C" w:rsidRDefault="005B7316" w:rsidP="009E2E34">
            <w:pPr>
              <w:ind w:firstLine="0"/>
              <w:jc w:val="left"/>
              <w:rPr>
                <w:lang w:val="en-US"/>
              </w:rPr>
            </w:pPr>
            <w:r>
              <w:rPr>
                <w:lang w:val="en-US"/>
              </w:rPr>
              <w:t>F</w:t>
            </w:r>
            <w:r w:rsidRPr="005B7316">
              <w:rPr>
                <w:lang w:val="en-US"/>
              </w:rPr>
              <w:t>ront-end</w:t>
            </w:r>
          </w:p>
        </w:tc>
        <w:tc>
          <w:tcPr>
            <w:tcW w:w="6009" w:type="dxa"/>
            <w:vAlign w:val="center"/>
          </w:tcPr>
          <w:p w14:paraId="0D26FD46" w14:textId="2950E448" w:rsidR="00E35F2C" w:rsidRDefault="005B7316" w:rsidP="009E2E34">
            <w:pPr>
              <w:ind w:firstLine="0"/>
              <w:jc w:val="left"/>
              <w:rPr>
                <w:lang w:val="en-US"/>
              </w:rPr>
            </w:pPr>
            <w:r>
              <w:rPr>
                <w:lang w:val="en-US"/>
              </w:rPr>
              <w:t>Giao diện của website người dùng có thể nhìn thấy và tương tác</w:t>
            </w:r>
          </w:p>
        </w:tc>
      </w:tr>
      <w:tr w:rsidR="00E35F2C" w14:paraId="2C3A9949" w14:textId="77777777" w:rsidTr="00A6251B">
        <w:tc>
          <w:tcPr>
            <w:tcW w:w="3055" w:type="dxa"/>
            <w:vAlign w:val="center"/>
          </w:tcPr>
          <w:p w14:paraId="219D6B97" w14:textId="2A9C47DD" w:rsidR="00E35F2C" w:rsidRDefault="00AA3C50" w:rsidP="009E2E34">
            <w:pPr>
              <w:ind w:firstLine="0"/>
              <w:jc w:val="left"/>
              <w:rPr>
                <w:lang w:val="en-US"/>
              </w:rPr>
            </w:pPr>
            <w:r>
              <w:rPr>
                <w:lang w:val="en-US"/>
              </w:rPr>
              <w:t>B</w:t>
            </w:r>
            <w:r w:rsidRPr="00AA3C50">
              <w:rPr>
                <w:lang w:val="en-US"/>
              </w:rPr>
              <w:t>ack-end</w:t>
            </w:r>
          </w:p>
        </w:tc>
        <w:tc>
          <w:tcPr>
            <w:tcW w:w="6009" w:type="dxa"/>
            <w:vAlign w:val="center"/>
          </w:tcPr>
          <w:p w14:paraId="2F355640" w14:textId="5BD862F3" w:rsidR="00E35F2C" w:rsidRDefault="00AA3C50" w:rsidP="009E2E34">
            <w:pPr>
              <w:ind w:firstLine="0"/>
              <w:jc w:val="left"/>
              <w:rPr>
                <w:lang w:val="en-US"/>
              </w:rPr>
            </w:pPr>
            <w:r>
              <w:rPr>
                <w:lang w:val="en-US"/>
              </w:rPr>
              <w:t>Phần người dùng không thể nhìn thấy, có nhiệm vụ xử lý các nghiệp vụ phức tạp giúp phần front-end hoạt động trơn tru</w:t>
            </w:r>
          </w:p>
        </w:tc>
      </w:tr>
      <w:tr w:rsidR="00E35F2C" w14:paraId="2EABE07F" w14:textId="77777777" w:rsidTr="00A6251B">
        <w:tc>
          <w:tcPr>
            <w:tcW w:w="3055" w:type="dxa"/>
            <w:vAlign w:val="center"/>
          </w:tcPr>
          <w:p w14:paraId="7E7712D1" w14:textId="1C90082F" w:rsidR="00E35F2C" w:rsidRDefault="002D4A50" w:rsidP="009E2E34">
            <w:pPr>
              <w:ind w:firstLine="0"/>
              <w:jc w:val="left"/>
              <w:rPr>
                <w:lang w:val="en-US"/>
              </w:rPr>
            </w:pPr>
            <w:r w:rsidRPr="002D4A50">
              <w:rPr>
                <w:lang w:val="en-US"/>
              </w:rPr>
              <w:t>UI</w:t>
            </w:r>
          </w:p>
        </w:tc>
        <w:tc>
          <w:tcPr>
            <w:tcW w:w="6009" w:type="dxa"/>
            <w:vAlign w:val="center"/>
          </w:tcPr>
          <w:p w14:paraId="3919D277" w14:textId="1C12E849" w:rsidR="00E35F2C" w:rsidRDefault="00CE124D" w:rsidP="009E2E34">
            <w:pPr>
              <w:ind w:firstLine="0"/>
              <w:jc w:val="left"/>
              <w:rPr>
                <w:lang w:val="en-US"/>
              </w:rPr>
            </w:pPr>
            <w:r>
              <w:rPr>
                <w:lang w:val="en-US"/>
              </w:rPr>
              <w:t>Giao diện người dùng</w:t>
            </w:r>
          </w:p>
        </w:tc>
      </w:tr>
      <w:tr w:rsidR="002D4A50" w14:paraId="4193B9AD" w14:textId="77777777" w:rsidTr="00A6251B">
        <w:tc>
          <w:tcPr>
            <w:tcW w:w="3055" w:type="dxa"/>
            <w:vAlign w:val="center"/>
          </w:tcPr>
          <w:p w14:paraId="24A5DEF8" w14:textId="24B789F9" w:rsidR="002D4A50" w:rsidRDefault="00CE124D" w:rsidP="009E2E34">
            <w:pPr>
              <w:ind w:firstLine="0"/>
              <w:jc w:val="left"/>
              <w:rPr>
                <w:lang w:val="en-US"/>
              </w:rPr>
            </w:pPr>
            <w:r>
              <w:rPr>
                <w:lang w:val="en-US"/>
              </w:rPr>
              <w:t>UX</w:t>
            </w:r>
          </w:p>
        </w:tc>
        <w:tc>
          <w:tcPr>
            <w:tcW w:w="6009" w:type="dxa"/>
            <w:vAlign w:val="center"/>
          </w:tcPr>
          <w:p w14:paraId="0A678CDD" w14:textId="58EE443C" w:rsidR="002D4A50" w:rsidRDefault="00CE124D" w:rsidP="009E2E34">
            <w:pPr>
              <w:ind w:firstLine="0"/>
              <w:jc w:val="left"/>
              <w:rPr>
                <w:lang w:val="en-US"/>
              </w:rPr>
            </w:pPr>
            <w:r>
              <w:rPr>
                <w:lang w:val="en-US"/>
              </w:rPr>
              <w:t>Trải nghiệm người dùng</w:t>
            </w:r>
          </w:p>
        </w:tc>
      </w:tr>
      <w:tr w:rsidR="0067150D" w14:paraId="1B8A3A0B" w14:textId="77777777" w:rsidTr="00A6251B">
        <w:tc>
          <w:tcPr>
            <w:tcW w:w="3055" w:type="dxa"/>
            <w:vAlign w:val="center"/>
          </w:tcPr>
          <w:p w14:paraId="7CA8211C" w14:textId="28C05598" w:rsidR="0067150D" w:rsidRDefault="0067150D" w:rsidP="009E2E34">
            <w:pPr>
              <w:ind w:firstLine="0"/>
              <w:jc w:val="left"/>
              <w:rPr>
                <w:lang w:val="en-US"/>
              </w:rPr>
            </w:pPr>
            <w:r>
              <w:rPr>
                <w:lang w:val="en-US"/>
              </w:rPr>
              <w:t>SEO</w:t>
            </w:r>
          </w:p>
        </w:tc>
        <w:tc>
          <w:tcPr>
            <w:tcW w:w="6009" w:type="dxa"/>
            <w:vAlign w:val="center"/>
          </w:tcPr>
          <w:p w14:paraId="590B24A9" w14:textId="32CA2BC0" w:rsidR="0067150D" w:rsidRDefault="00EB1459" w:rsidP="009E2E34">
            <w:pPr>
              <w:ind w:firstLine="0"/>
              <w:jc w:val="left"/>
              <w:rPr>
                <w:lang w:val="en-US"/>
              </w:rPr>
            </w:pPr>
            <w:r w:rsidRPr="00EB1459">
              <w:rPr>
                <w:lang w:val="en-US"/>
              </w:rPr>
              <w:t>Tối ưu hóa công cụ tìm kiếm</w:t>
            </w:r>
          </w:p>
        </w:tc>
      </w:tr>
      <w:tr w:rsidR="0067150D" w14:paraId="58202D31" w14:textId="77777777" w:rsidTr="00A6251B">
        <w:tc>
          <w:tcPr>
            <w:tcW w:w="3055" w:type="dxa"/>
            <w:vAlign w:val="center"/>
          </w:tcPr>
          <w:p w14:paraId="63B49F0A" w14:textId="0A8F4DF1" w:rsidR="0067150D" w:rsidRDefault="00E617FD" w:rsidP="009E2E34">
            <w:pPr>
              <w:ind w:firstLine="0"/>
              <w:jc w:val="left"/>
              <w:rPr>
                <w:lang w:val="en-US"/>
              </w:rPr>
            </w:pPr>
            <w:r>
              <w:rPr>
                <w:lang w:val="en-US"/>
              </w:rPr>
              <w:t>G</w:t>
            </w:r>
            <w:r w:rsidRPr="00E617FD">
              <w:rPr>
                <w:lang w:val="en-US"/>
              </w:rPr>
              <w:t>ameshow</w:t>
            </w:r>
          </w:p>
        </w:tc>
        <w:tc>
          <w:tcPr>
            <w:tcW w:w="6009" w:type="dxa"/>
            <w:vAlign w:val="center"/>
          </w:tcPr>
          <w:p w14:paraId="234639B2" w14:textId="725A1F9A" w:rsidR="0067150D" w:rsidRDefault="00E617FD" w:rsidP="009E2E34">
            <w:pPr>
              <w:ind w:firstLine="0"/>
              <w:jc w:val="left"/>
              <w:rPr>
                <w:lang w:val="en-US"/>
              </w:rPr>
            </w:pPr>
            <w:r>
              <w:rPr>
                <w:lang w:val="en-US"/>
              </w:rPr>
              <w:t>Trò chơi truyền hình</w:t>
            </w:r>
          </w:p>
        </w:tc>
      </w:tr>
      <w:tr w:rsidR="0067150D" w14:paraId="00CCD002" w14:textId="77777777" w:rsidTr="00A6251B">
        <w:tc>
          <w:tcPr>
            <w:tcW w:w="3055" w:type="dxa"/>
            <w:vAlign w:val="center"/>
          </w:tcPr>
          <w:p w14:paraId="4C933DED" w14:textId="593B5D1C" w:rsidR="0067150D" w:rsidRDefault="009B24AC" w:rsidP="009E2E34">
            <w:pPr>
              <w:ind w:firstLine="0"/>
              <w:jc w:val="left"/>
              <w:rPr>
                <w:lang w:val="en-US"/>
              </w:rPr>
            </w:pPr>
            <w:r w:rsidRPr="009B24AC">
              <w:rPr>
                <w:lang w:val="en-US"/>
              </w:rPr>
              <w:lastRenderedPageBreak/>
              <w:t>PHP</w:t>
            </w:r>
          </w:p>
        </w:tc>
        <w:tc>
          <w:tcPr>
            <w:tcW w:w="6009" w:type="dxa"/>
            <w:vAlign w:val="center"/>
          </w:tcPr>
          <w:p w14:paraId="47BB8AE8" w14:textId="240DCEA2" w:rsidR="0067150D" w:rsidRDefault="001371D5" w:rsidP="009E2E34">
            <w:pPr>
              <w:ind w:firstLine="0"/>
              <w:jc w:val="left"/>
              <w:rPr>
                <w:lang w:val="en-US"/>
              </w:rPr>
            </w:pPr>
            <w:r>
              <w:rPr>
                <w:lang w:val="en-US"/>
              </w:rPr>
              <w:t>Ngôn ngữ lập trình kịch bản mã nguồn mở, tập hợp con của các ngôn ngữ script (JavaScript, Python)</w:t>
            </w:r>
          </w:p>
        </w:tc>
      </w:tr>
      <w:tr w:rsidR="0067150D" w14:paraId="6D4DAF8D" w14:textId="77777777" w:rsidTr="00A6251B">
        <w:tc>
          <w:tcPr>
            <w:tcW w:w="3055" w:type="dxa"/>
            <w:vAlign w:val="center"/>
          </w:tcPr>
          <w:p w14:paraId="5490A487" w14:textId="3341770B" w:rsidR="0067150D" w:rsidRDefault="0030603D" w:rsidP="009E2E34">
            <w:pPr>
              <w:ind w:firstLine="0"/>
              <w:jc w:val="left"/>
              <w:rPr>
                <w:lang w:val="en-US"/>
              </w:rPr>
            </w:pPr>
            <w:r w:rsidRPr="0030603D">
              <w:rPr>
                <w:lang w:val="en-US"/>
              </w:rPr>
              <w:t>Business Function Diagram</w:t>
            </w:r>
          </w:p>
        </w:tc>
        <w:tc>
          <w:tcPr>
            <w:tcW w:w="6009" w:type="dxa"/>
            <w:vAlign w:val="center"/>
          </w:tcPr>
          <w:p w14:paraId="4C04C02F" w14:textId="084B19EC" w:rsidR="0067150D" w:rsidRDefault="00F45A98" w:rsidP="009E2E34">
            <w:pPr>
              <w:ind w:firstLine="0"/>
              <w:jc w:val="left"/>
              <w:rPr>
                <w:lang w:val="en-US"/>
              </w:rPr>
            </w:pPr>
            <w:r w:rsidRPr="00F45A98">
              <w:rPr>
                <w:lang w:val="en-US"/>
              </w:rPr>
              <w:t>Sơ đồ chức năng kinh doanh</w:t>
            </w:r>
          </w:p>
        </w:tc>
      </w:tr>
      <w:tr w:rsidR="0067150D" w14:paraId="3E706018" w14:textId="77777777" w:rsidTr="00A6251B">
        <w:tc>
          <w:tcPr>
            <w:tcW w:w="3055" w:type="dxa"/>
            <w:vAlign w:val="center"/>
          </w:tcPr>
          <w:p w14:paraId="65C66B07" w14:textId="79D6CC4B" w:rsidR="0067150D" w:rsidRDefault="00703E5C" w:rsidP="009E2E34">
            <w:pPr>
              <w:ind w:firstLine="0"/>
              <w:jc w:val="left"/>
              <w:rPr>
                <w:lang w:val="en-US"/>
              </w:rPr>
            </w:pPr>
            <w:r w:rsidRPr="00703E5C">
              <w:rPr>
                <w:lang w:val="en-US"/>
              </w:rPr>
              <w:t>Data Flow Diagram</w:t>
            </w:r>
          </w:p>
        </w:tc>
        <w:tc>
          <w:tcPr>
            <w:tcW w:w="6009" w:type="dxa"/>
            <w:vAlign w:val="center"/>
          </w:tcPr>
          <w:p w14:paraId="0804E275" w14:textId="32A3BBDB" w:rsidR="0067150D" w:rsidRDefault="00B4526A" w:rsidP="009E2E34">
            <w:pPr>
              <w:ind w:firstLine="0"/>
              <w:jc w:val="left"/>
              <w:rPr>
                <w:lang w:val="en-US"/>
              </w:rPr>
            </w:pPr>
            <w:r w:rsidRPr="00B4526A">
              <w:rPr>
                <w:lang w:val="en-US"/>
              </w:rPr>
              <w:t>Sơ đồ luồng dữ liệu</w:t>
            </w:r>
          </w:p>
        </w:tc>
      </w:tr>
    </w:tbl>
    <w:p w14:paraId="635E2ABB" w14:textId="4ACAE995" w:rsidR="008D02A8" w:rsidRDefault="008D02A8" w:rsidP="00100F76">
      <w:pPr>
        <w:rPr>
          <w:lang w:val="en-US"/>
        </w:rPr>
      </w:pPr>
    </w:p>
    <w:p w14:paraId="7DA11EEF" w14:textId="7AB09557" w:rsidR="008D02A8" w:rsidRDefault="008D02A8">
      <w:pPr>
        <w:spacing w:before="0" w:after="0"/>
        <w:rPr>
          <w:lang w:val="en-US"/>
        </w:rPr>
      </w:pPr>
      <w:r>
        <w:rPr>
          <w:lang w:val="en-US"/>
        </w:rPr>
        <w:br w:type="page"/>
      </w:r>
    </w:p>
    <w:p w14:paraId="32990353" w14:textId="3BD5A46C" w:rsidR="008D02A8" w:rsidRDefault="00D3799B" w:rsidP="00D3799B">
      <w:pPr>
        <w:pStyle w:val="Heading1"/>
        <w:numPr>
          <w:ilvl w:val="0"/>
          <w:numId w:val="0"/>
        </w:numPr>
        <w:rPr>
          <w:lang w:val="en-US"/>
        </w:rPr>
      </w:pPr>
      <w:bookmarkStart w:id="8" w:name="_Toc169255510"/>
      <w:r>
        <w:rPr>
          <w:lang w:val="en-US"/>
        </w:rPr>
        <w:lastRenderedPageBreak/>
        <w:t>MỤC LỤC</w:t>
      </w:r>
      <w:bookmarkEnd w:id="8"/>
    </w:p>
    <w:p w14:paraId="1B645257" w14:textId="4F7A171A" w:rsidR="0022065F" w:rsidRDefault="0022065F" w:rsidP="0022065F">
      <w:pPr>
        <w:pStyle w:val="TOC1"/>
        <w:tabs>
          <w:tab w:val="right" w:leader="dot" w:pos="9064"/>
        </w:tabs>
        <w:ind w:firstLine="0"/>
        <w:rPr>
          <w:noProof/>
        </w:rPr>
      </w:pPr>
      <w:r>
        <w:rPr>
          <w:lang w:val="en-US"/>
        </w:rPr>
        <w:fldChar w:fldCharType="begin"/>
      </w:r>
      <w:r>
        <w:rPr>
          <w:lang w:val="en-US"/>
        </w:rPr>
        <w:instrText xml:space="preserve"> TOC \o "1-4" \h \z \u </w:instrText>
      </w:r>
      <w:r>
        <w:rPr>
          <w:lang w:val="en-US"/>
        </w:rPr>
        <w:fldChar w:fldCharType="separate"/>
      </w:r>
      <w:hyperlink w:anchor="_Toc169255505" w:history="1">
        <w:r w:rsidRPr="007E1232">
          <w:rPr>
            <w:rStyle w:val="Hyperlink"/>
            <w:noProof/>
          </w:rPr>
          <w:t>NHẬN XÉT VÀ ĐÁNH GIÁ CỦA GIẢNG VIÊN 1</w:t>
        </w:r>
        <w:r>
          <w:rPr>
            <w:noProof/>
            <w:webHidden/>
          </w:rPr>
          <w:tab/>
        </w:r>
        <w:r>
          <w:rPr>
            <w:noProof/>
            <w:webHidden/>
          </w:rPr>
          <w:fldChar w:fldCharType="begin"/>
        </w:r>
        <w:r>
          <w:rPr>
            <w:noProof/>
            <w:webHidden/>
          </w:rPr>
          <w:instrText xml:space="preserve"> PAGEREF _Toc169255505 \h </w:instrText>
        </w:r>
        <w:r>
          <w:rPr>
            <w:noProof/>
            <w:webHidden/>
          </w:rPr>
        </w:r>
        <w:r>
          <w:rPr>
            <w:noProof/>
            <w:webHidden/>
          </w:rPr>
          <w:fldChar w:fldCharType="separate"/>
        </w:r>
        <w:r>
          <w:rPr>
            <w:noProof/>
            <w:webHidden/>
          </w:rPr>
          <w:t>i</w:t>
        </w:r>
        <w:r>
          <w:rPr>
            <w:noProof/>
            <w:webHidden/>
          </w:rPr>
          <w:fldChar w:fldCharType="end"/>
        </w:r>
      </w:hyperlink>
    </w:p>
    <w:p w14:paraId="72B78548" w14:textId="503BAA13" w:rsidR="0022065F" w:rsidRDefault="00D82A34" w:rsidP="0022065F">
      <w:pPr>
        <w:pStyle w:val="TOC1"/>
        <w:tabs>
          <w:tab w:val="right" w:leader="dot" w:pos="9064"/>
        </w:tabs>
        <w:ind w:firstLine="0"/>
        <w:rPr>
          <w:noProof/>
        </w:rPr>
      </w:pPr>
      <w:hyperlink w:anchor="_Toc169255506" w:history="1">
        <w:r w:rsidR="0022065F" w:rsidRPr="007E1232">
          <w:rPr>
            <w:rStyle w:val="Hyperlink"/>
            <w:noProof/>
          </w:rPr>
          <w:t xml:space="preserve">NHẬN XÉT VÀ ĐÁNH GIÁ CỦA GIẢNG VIÊN </w:t>
        </w:r>
        <w:r w:rsidR="0022065F" w:rsidRPr="007E1232">
          <w:rPr>
            <w:rStyle w:val="Hyperlink"/>
            <w:noProof/>
            <w:lang w:val="en-US"/>
          </w:rPr>
          <w:t>2</w:t>
        </w:r>
        <w:r w:rsidR="0022065F">
          <w:rPr>
            <w:noProof/>
            <w:webHidden/>
          </w:rPr>
          <w:tab/>
        </w:r>
        <w:r w:rsidR="0022065F">
          <w:rPr>
            <w:noProof/>
            <w:webHidden/>
          </w:rPr>
          <w:fldChar w:fldCharType="begin"/>
        </w:r>
        <w:r w:rsidR="0022065F">
          <w:rPr>
            <w:noProof/>
            <w:webHidden/>
          </w:rPr>
          <w:instrText xml:space="preserve"> PAGEREF _Toc169255506 \h </w:instrText>
        </w:r>
        <w:r w:rsidR="0022065F">
          <w:rPr>
            <w:noProof/>
            <w:webHidden/>
          </w:rPr>
        </w:r>
        <w:r w:rsidR="0022065F">
          <w:rPr>
            <w:noProof/>
            <w:webHidden/>
          </w:rPr>
          <w:fldChar w:fldCharType="separate"/>
        </w:r>
        <w:r w:rsidR="0022065F">
          <w:rPr>
            <w:noProof/>
            <w:webHidden/>
          </w:rPr>
          <w:t>ii</w:t>
        </w:r>
        <w:r w:rsidR="0022065F">
          <w:rPr>
            <w:noProof/>
            <w:webHidden/>
          </w:rPr>
          <w:fldChar w:fldCharType="end"/>
        </w:r>
      </w:hyperlink>
    </w:p>
    <w:p w14:paraId="05810569" w14:textId="50A1B762" w:rsidR="0022065F" w:rsidRDefault="00D82A34" w:rsidP="0022065F">
      <w:pPr>
        <w:pStyle w:val="TOC1"/>
        <w:tabs>
          <w:tab w:val="right" w:leader="dot" w:pos="9064"/>
        </w:tabs>
        <w:ind w:firstLine="0"/>
        <w:rPr>
          <w:noProof/>
        </w:rPr>
      </w:pPr>
      <w:hyperlink w:anchor="_Toc169255507" w:history="1">
        <w:r w:rsidR="0022065F" w:rsidRPr="007E1232">
          <w:rPr>
            <w:rStyle w:val="Hyperlink"/>
            <w:noProof/>
            <w:lang w:val="en-US"/>
          </w:rPr>
          <w:t>LỜI CẢM ƠN</w:t>
        </w:r>
        <w:r w:rsidR="0022065F">
          <w:rPr>
            <w:noProof/>
            <w:webHidden/>
          </w:rPr>
          <w:tab/>
        </w:r>
        <w:r w:rsidR="0022065F">
          <w:rPr>
            <w:noProof/>
            <w:webHidden/>
          </w:rPr>
          <w:fldChar w:fldCharType="begin"/>
        </w:r>
        <w:r w:rsidR="0022065F">
          <w:rPr>
            <w:noProof/>
            <w:webHidden/>
          </w:rPr>
          <w:instrText xml:space="preserve"> PAGEREF _Toc169255507 \h </w:instrText>
        </w:r>
        <w:r w:rsidR="0022065F">
          <w:rPr>
            <w:noProof/>
            <w:webHidden/>
          </w:rPr>
        </w:r>
        <w:r w:rsidR="0022065F">
          <w:rPr>
            <w:noProof/>
            <w:webHidden/>
          </w:rPr>
          <w:fldChar w:fldCharType="separate"/>
        </w:r>
        <w:r w:rsidR="0022065F">
          <w:rPr>
            <w:noProof/>
            <w:webHidden/>
          </w:rPr>
          <w:t>iii</w:t>
        </w:r>
        <w:r w:rsidR="0022065F">
          <w:rPr>
            <w:noProof/>
            <w:webHidden/>
          </w:rPr>
          <w:fldChar w:fldCharType="end"/>
        </w:r>
      </w:hyperlink>
    </w:p>
    <w:p w14:paraId="41B93023" w14:textId="0F9D8233" w:rsidR="0022065F" w:rsidRDefault="00D82A34" w:rsidP="0022065F">
      <w:pPr>
        <w:pStyle w:val="TOC1"/>
        <w:tabs>
          <w:tab w:val="right" w:leader="dot" w:pos="9064"/>
        </w:tabs>
        <w:ind w:firstLine="0"/>
        <w:rPr>
          <w:noProof/>
        </w:rPr>
      </w:pPr>
      <w:hyperlink w:anchor="_Toc169255508" w:history="1">
        <w:r w:rsidR="0022065F" w:rsidRPr="007E1232">
          <w:rPr>
            <w:rStyle w:val="Hyperlink"/>
            <w:noProof/>
            <w:lang w:val="en-US"/>
          </w:rPr>
          <w:t>DANH MỤC TỪ VIẾT TẮT</w:t>
        </w:r>
        <w:r w:rsidR="0022065F">
          <w:rPr>
            <w:noProof/>
            <w:webHidden/>
          </w:rPr>
          <w:tab/>
        </w:r>
        <w:r w:rsidR="0022065F">
          <w:rPr>
            <w:noProof/>
            <w:webHidden/>
          </w:rPr>
          <w:fldChar w:fldCharType="begin"/>
        </w:r>
        <w:r w:rsidR="0022065F">
          <w:rPr>
            <w:noProof/>
            <w:webHidden/>
          </w:rPr>
          <w:instrText xml:space="preserve"> PAGEREF _Toc169255508 \h </w:instrText>
        </w:r>
        <w:r w:rsidR="0022065F">
          <w:rPr>
            <w:noProof/>
            <w:webHidden/>
          </w:rPr>
        </w:r>
        <w:r w:rsidR="0022065F">
          <w:rPr>
            <w:noProof/>
            <w:webHidden/>
          </w:rPr>
          <w:fldChar w:fldCharType="separate"/>
        </w:r>
        <w:r w:rsidR="0022065F">
          <w:rPr>
            <w:noProof/>
            <w:webHidden/>
          </w:rPr>
          <w:t>iv</w:t>
        </w:r>
        <w:r w:rsidR="0022065F">
          <w:rPr>
            <w:noProof/>
            <w:webHidden/>
          </w:rPr>
          <w:fldChar w:fldCharType="end"/>
        </w:r>
      </w:hyperlink>
    </w:p>
    <w:p w14:paraId="787881E2" w14:textId="0DFD4196" w:rsidR="0022065F" w:rsidRDefault="00D82A34" w:rsidP="0022065F">
      <w:pPr>
        <w:pStyle w:val="TOC1"/>
        <w:tabs>
          <w:tab w:val="right" w:leader="dot" w:pos="9064"/>
        </w:tabs>
        <w:ind w:firstLine="0"/>
        <w:rPr>
          <w:noProof/>
        </w:rPr>
      </w:pPr>
      <w:hyperlink w:anchor="_Toc169255509" w:history="1">
        <w:r w:rsidR="0022065F" w:rsidRPr="007E1232">
          <w:rPr>
            <w:rStyle w:val="Hyperlink"/>
            <w:noProof/>
            <w:lang w:val="en-US"/>
          </w:rPr>
          <w:t>DANH MỤC THUẬT NGỮ VIỆT – ANH</w:t>
        </w:r>
        <w:r w:rsidR="0022065F">
          <w:rPr>
            <w:noProof/>
            <w:webHidden/>
          </w:rPr>
          <w:tab/>
        </w:r>
        <w:r w:rsidR="0022065F">
          <w:rPr>
            <w:noProof/>
            <w:webHidden/>
          </w:rPr>
          <w:fldChar w:fldCharType="begin"/>
        </w:r>
        <w:r w:rsidR="0022065F">
          <w:rPr>
            <w:noProof/>
            <w:webHidden/>
          </w:rPr>
          <w:instrText xml:space="preserve"> PAGEREF _Toc169255509 \h </w:instrText>
        </w:r>
        <w:r w:rsidR="0022065F">
          <w:rPr>
            <w:noProof/>
            <w:webHidden/>
          </w:rPr>
        </w:r>
        <w:r w:rsidR="0022065F">
          <w:rPr>
            <w:noProof/>
            <w:webHidden/>
          </w:rPr>
          <w:fldChar w:fldCharType="separate"/>
        </w:r>
        <w:r w:rsidR="0022065F">
          <w:rPr>
            <w:noProof/>
            <w:webHidden/>
          </w:rPr>
          <w:t>v</w:t>
        </w:r>
        <w:r w:rsidR="0022065F">
          <w:rPr>
            <w:noProof/>
            <w:webHidden/>
          </w:rPr>
          <w:fldChar w:fldCharType="end"/>
        </w:r>
      </w:hyperlink>
    </w:p>
    <w:p w14:paraId="421BACC5" w14:textId="7662C946" w:rsidR="0022065F" w:rsidRDefault="00D82A34" w:rsidP="0022065F">
      <w:pPr>
        <w:pStyle w:val="TOC1"/>
        <w:tabs>
          <w:tab w:val="right" w:leader="dot" w:pos="9064"/>
        </w:tabs>
        <w:ind w:firstLine="0"/>
        <w:rPr>
          <w:noProof/>
        </w:rPr>
      </w:pPr>
      <w:hyperlink w:anchor="_Toc169255510" w:history="1">
        <w:r w:rsidR="0022065F" w:rsidRPr="007E1232">
          <w:rPr>
            <w:rStyle w:val="Hyperlink"/>
            <w:noProof/>
            <w:lang w:val="en-US"/>
          </w:rPr>
          <w:t>MỤC LỤC</w:t>
        </w:r>
        <w:r w:rsidR="0022065F">
          <w:rPr>
            <w:noProof/>
            <w:webHidden/>
          </w:rPr>
          <w:tab/>
        </w:r>
        <w:r w:rsidR="0022065F">
          <w:rPr>
            <w:noProof/>
            <w:webHidden/>
          </w:rPr>
          <w:fldChar w:fldCharType="begin"/>
        </w:r>
        <w:r w:rsidR="0022065F">
          <w:rPr>
            <w:noProof/>
            <w:webHidden/>
          </w:rPr>
          <w:instrText xml:space="preserve"> PAGEREF _Toc169255510 \h </w:instrText>
        </w:r>
        <w:r w:rsidR="0022065F">
          <w:rPr>
            <w:noProof/>
            <w:webHidden/>
          </w:rPr>
        </w:r>
        <w:r w:rsidR="0022065F">
          <w:rPr>
            <w:noProof/>
            <w:webHidden/>
          </w:rPr>
          <w:fldChar w:fldCharType="separate"/>
        </w:r>
        <w:r w:rsidR="0022065F">
          <w:rPr>
            <w:noProof/>
            <w:webHidden/>
          </w:rPr>
          <w:t>vi</w:t>
        </w:r>
        <w:r w:rsidR="0022065F">
          <w:rPr>
            <w:noProof/>
            <w:webHidden/>
          </w:rPr>
          <w:fldChar w:fldCharType="end"/>
        </w:r>
      </w:hyperlink>
    </w:p>
    <w:p w14:paraId="3ABFCA2C" w14:textId="3074CB2F" w:rsidR="0022065F" w:rsidRDefault="00D82A34" w:rsidP="0022065F">
      <w:pPr>
        <w:pStyle w:val="TOC1"/>
        <w:tabs>
          <w:tab w:val="right" w:leader="dot" w:pos="9064"/>
        </w:tabs>
        <w:ind w:firstLine="0"/>
        <w:rPr>
          <w:noProof/>
        </w:rPr>
      </w:pPr>
      <w:hyperlink w:anchor="_Toc169255511" w:history="1">
        <w:r w:rsidR="0022065F" w:rsidRPr="007E1232">
          <w:rPr>
            <w:rStyle w:val="Hyperlink"/>
            <w:noProof/>
            <w:lang w:val="en-US"/>
          </w:rPr>
          <w:t>DANH MỤC HÌNH ẢNH</w:t>
        </w:r>
        <w:r w:rsidR="0022065F">
          <w:rPr>
            <w:noProof/>
            <w:webHidden/>
          </w:rPr>
          <w:tab/>
        </w:r>
        <w:r w:rsidR="0022065F">
          <w:rPr>
            <w:noProof/>
            <w:webHidden/>
          </w:rPr>
          <w:fldChar w:fldCharType="begin"/>
        </w:r>
        <w:r w:rsidR="0022065F">
          <w:rPr>
            <w:noProof/>
            <w:webHidden/>
          </w:rPr>
          <w:instrText xml:space="preserve"> PAGEREF _Toc169255511 \h </w:instrText>
        </w:r>
        <w:r w:rsidR="0022065F">
          <w:rPr>
            <w:noProof/>
            <w:webHidden/>
          </w:rPr>
        </w:r>
        <w:r w:rsidR="0022065F">
          <w:rPr>
            <w:noProof/>
            <w:webHidden/>
          </w:rPr>
          <w:fldChar w:fldCharType="separate"/>
        </w:r>
        <w:r w:rsidR="0022065F">
          <w:rPr>
            <w:noProof/>
            <w:webHidden/>
          </w:rPr>
          <w:t>xi</w:t>
        </w:r>
        <w:r w:rsidR="0022065F">
          <w:rPr>
            <w:noProof/>
            <w:webHidden/>
          </w:rPr>
          <w:fldChar w:fldCharType="end"/>
        </w:r>
      </w:hyperlink>
    </w:p>
    <w:p w14:paraId="6ABBD432" w14:textId="38C2B4D1" w:rsidR="0022065F" w:rsidRDefault="00D82A34" w:rsidP="0022065F">
      <w:pPr>
        <w:pStyle w:val="TOC1"/>
        <w:tabs>
          <w:tab w:val="right" w:leader="dot" w:pos="9064"/>
        </w:tabs>
        <w:ind w:firstLine="0"/>
        <w:rPr>
          <w:noProof/>
        </w:rPr>
      </w:pPr>
      <w:hyperlink w:anchor="_Toc169255512" w:history="1">
        <w:r w:rsidR="0022065F" w:rsidRPr="007E1232">
          <w:rPr>
            <w:rStyle w:val="Hyperlink"/>
            <w:noProof/>
            <w:lang w:val="en-US"/>
          </w:rPr>
          <w:t>DANH MỰC BẢNG BIỂU</w:t>
        </w:r>
        <w:r w:rsidR="0022065F">
          <w:rPr>
            <w:noProof/>
            <w:webHidden/>
          </w:rPr>
          <w:tab/>
        </w:r>
        <w:r w:rsidR="0022065F">
          <w:rPr>
            <w:noProof/>
            <w:webHidden/>
          </w:rPr>
          <w:fldChar w:fldCharType="begin"/>
        </w:r>
        <w:r w:rsidR="0022065F">
          <w:rPr>
            <w:noProof/>
            <w:webHidden/>
          </w:rPr>
          <w:instrText xml:space="preserve"> PAGEREF _Toc169255512 \h </w:instrText>
        </w:r>
        <w:r w:rsidR="0022065F">
          <w:rPr>
            <w:noProof/>
            <w:webHidden/>
          </w:rPr>
        </w:r>
        <w:r w:rsidR="0022065F">
          <w:rPr>
            <w:noProof/>
            <w:webHidden/>
          </w:rPr>
          <w:fldChar w:fldCharType="separate"/>
        </w:r>
        <w:r w:rsidR="0022065F">
          <w:rPr>
            <w:noProof/>
            <w:webHidden/>
          </w:rPr>
          <w:t>xii</w:t>
        </w:r>
        <w:r w:rsidR="0022065F">
          <w:rPr>
            <w:noProof/>
            <w:webHidden/>
          </w:rPr>
          <w:fldChar w:fldCharType="end"/>
        </w:r>
      </w:hyperlink>
    </w:p>
    <w:p w14:paraId="42C876AD" w14:textId="78E94CCF" w:rsidR="0022065F" w:rsidRDefault="00D82A34" w:rsidP="0022065F">
      <w:pPr>
        <w:pStyle w:val="TOC1"/>
        <w:tabs>
          <w:tab w:val="right" w:leader="dot" w:pos="9064"/>
        </w:tabs>
        <w:ind w:firstLine="0"/>
        <w:rPr>
          <w:noProof/>
        </w:rPr>
      </w:pPr>
      <w:hyperlink w:anchor="_Toc169255513" w:history="1">
        <w:r w:rsidR="0022065F" w:rsidRPr="007E1232">
          <w:rPr>
            <w:rStyle w:val="Hyperlink"/>
            <w:noProof/>
          </w:rPr>
          <w:t>TÓM TẮT NỘI DUNG ĐỀ TÀI</w:t>
        </w:r>
        <w:r w:rsidR="0022065F">
          <w:rPr>
            <w:noProof/>
            <w:webHidden/>
          </w:rPr>
          <w:tab/>
        </w:r>
        <w:r w:rsidR="0022065F">
          <w:rPr>
            <w:noProof/>
            <w:webHidden/>
          </w:rPr>
          <w:fldChar w:fldCharType="begin"/>
        </w:r>
        <w:r w:rsidR="0022065F">
          <w:rPr>
            <w:noProof/>
            <w:webHidden/>
          </w:rPr>
          <w:instrText xml:space="preserve"> PAGEREF _Toc169255513 \h </w:instrText>
        </w:r>
        <w:r w:rsidR="0022065F">
          <w:rPr>
            <w:noProof/>
            <w:webHidden/>
          </w:rPr>
        </w:r>
        <w:r w:rsidR="0022065F">
          <w:rPr>
            <w:noProof/>
            <w:webHidden/>
          </w:rPr>
          <w:fldChar w:fldCharType="separate"/>
        </w:r>
        <w:r w:rsidR="0022065F">
          <w:rPr>
            <w:noProof/>
            <w:webHidden/>
          </w:rPr>
          <w:t>1</w:t>
        </w:r>
        <w:r w:rsidR="0022065F">
          <w:rPr>
            <w:noProof/>
            <w:webHidden/>
          </w:rPr>
          <w:fldChar w:fldCharType="end"/>
        </w:r>
      </w:hyperlink>
    </w:p>
    <w:p w14:paraId="1F7DB5FF" w14:textId="5CABEBCD" w:rsidR="0022065F" w:rsidRDefault="00D82A34" w:rsidP="0022065F">
      <w:pPr>
        <w:pStyle w:val="TOC1"/>
        <w:tabs>
          <w:tab w:val="left" w:pos="1680"/>
          <w:tab w:val="right" w:leader="dot" w:pos="9064"/>
        </w:tabs>
        <w:ind w:firstLine="0"/>
        <w:rPr>
          <w:noProof/>
        </w:rPr>
      </w:pPr>
      <w:hyperlink w:anchor="_Toc169255514" w:history="1">
        <w:r w:rsidR="0022065F" w:rsidRPr="007E1232">
          <w:rPr>
            <w:rStyle w:val="Hyperlink"/>
            <w:noProof/>
          </w:rPr>
          <w:t>CHƯƠNG 1.</w:t>
        </w:r>
        <w:r w:rsidR="0022065F">
          <w:rPr>
            <w:noProof/>
          </w:rPr>
          <w:tab/>
        </w:r>
        <w:r w:rsidR="0022065F" w:rsidRPr="007E1232">
          <w:rPr>
            <w:rStyle w:val="Hyperlink"/>
            <w:noProof/>
          </w:rPr>
          <w:t>GIỚI THIỆU VỀ VẤN ĐỀ NGHIÊN CỨU</w:t>
        </w:r>
        <w:r w:rsidR="0022065F">
          <w:rPr>
            <w:noProof/>
            <w:webHidden/>
          </w:rPr>
          <w:tab/>
        </w:r>
        <w:r w:rsidR="0022065F">
          <w:rPr>
            <w:noProof/>
            <w:webHidden/>
          </w:rPr>
          <w:fldChar w:fldCharType="begin"/>
        </w:r>
        <w:r w:rsidR="0022065F">
          <w:rPr>
            <w:noProof/>
            <w:webHidden/>
          </w:rPr>
          <w:instrText xml:space="preserve"> PAGEREF _Toc169255514 \h </w:instrText>
        </w:r>
        <w:r w:rsidR="0022065F">
          <w:rPr>
            <w:noProof/>
            <w:webHidden/>
          </w:rPr>
        </w:r>
        <w:r w:rsidR="0022065F">
          <w:rPr>
            <w:noProof/>
            <w:webHidden/>
          </w:rPr>
          <w:fldChar w:fldCharType="separate"/>
        </w:r>
        <w:r w:rsidR="0022065F">
          <w:rPr>
            <w:noProof/>
            <w:webHidden/>
          </w:rPr>
          <w:t>2</w:t>
        </w:r>
        <w:r w:rsidR="0022065F">
          <w:rPr>
            <w:noProof/>
            <w:webHidden/>
          </w:rPr>
          <w:fldChar w:fldCharType="end"/>
        </w:r>
      </w:hyperlink>
    </w:p>
    <w:p w14:paraId="34BBC7BC" w14:textId="6342A299" w:rsidR="0022065F" w:rsidRDefault="00D82A34" w:rsidP="0022065F">
      <w:pPr>
        <w:pStyle w:val="TOC2"/>
        <w:tabs>
          <w:tab w:val="left" w:pos="960"/>
          <w:tab w:val="right" w:leader="dot" w:pos="9064"/>
        </w:tabs>
        <w:ind w:firstLine="0"/>
        <w:rPr>
          <w:noProof/>
        </w:rPr>
      </w:pPr>
      <w:hyperlink w:anchor="_Toc169255515" w:history="1">
        <w:r w:rsidR="0022065F" w:rsidRPr="007E1232">
          <w:rPr>
            <w:rStyle w:val="Hyperlink"/>
            <w:noProof/>
          </w:rPr>
          <w:t>1.1.</w:t>
        </w:r>
        <w:r w:rsidR="0022065F">
          <w:rPr>
            <w:noProof/>
          </w:rPr>
          <w:tab/>
        </w:r>
        <w:r w:rsidR="0022065F" w:rsidRPr="007E1232">
          <w:rPr>
            <w:rStyle w:val="Hyperlink"/>
            <w:noProof/>
          </w:rPr>
          <w:t>Tính cấp thiết đề tài</w:t>
        </w:r>
        <w:r w:rsidR="0022065F">
          <w:rPr>
            <w:noProof/>
            <w:webHidden/>
          </w:rPr>
          <w:tab/>
        </w:r>
        <w:r w:rsidR="0022065F">
          <w:rPr>
            <w:noProof/>
            <w:webHidden/>
          </w:rPr>
          <w:fldChar w:fldCharType="begin"/>
        </w:r>
        <w:r w:rsidR="0022065F">
          <w:rPr>
            <w:noProof/>
            <w:webHidden/>
          </w:rPr>
          <w:instrText xml:space="preserve"> PAGEREF _Toc169255515 \h </w:instrText>
        </w:r>
        <w:r w:rsidR="0022065F">
          <w:rPr>
            <w:noProof/>
            <w:webHidden/>
          </w:rPr>
        </w:r>
        <w:r w:rsidR="0022065F">
          <w:rPr>
            <w:noProof/>
            <w:webHidden/>
          </w:rPr>
          <w:fldChar w:fldCharType="separate"/>
        </w:r>
        <w:r w:rsidR="0022065F">
          <w:rPr>
            <w:noProof/>
            <w:webHidden/>
          </w:rPr>
          <w:t>2</w:t>
        </w:r>
        <w:r w:rsidR="0022065F">
          <w:rPr>
            <w:noProof/>
            <w:webHidden/>
          </w:rPr>
          <w:fldChar w:fldCharType="end"/>
        </w:r>
      </w:hyperlink>
    </w:p>
    <w:p w14:paraId="22EA57CE" w14:textId="28365110" w:rsidR="0022065F" w:rsidRDefault="00D82A34" w:rsidP="0022065F">
      <w:pPr>
        <w:pStyle w:val="TOC2"/>
        <w:tabs>
          <w:tab w:val="left" w:pos="960"/>
          <w:tab w:val="right" w:leader="dot" w:pos="9064"/>
        </w:tabs>
        <w:ind w:firstLine="0"/>
        <w:rPr>
          <w:noProof/>
        </w:rPr>
      </w:pPr>
      <w:hyperlink w:anchor="_Toc169255516" w:history="1">
        <w:r w:rsidR="0022065F" w:rsidRPr="007E1232">
          <w:rPr>
            <w:rStyle w:val="Hyperlink"/>
            <w:noProof/>
          </w:rPr>
          <w:t>1.2.</w:t>
        </w:r>
        <w:r w:rsidR="0022065F">
          <w:rPr>
            <w:noProof/>
          </w:rPr>
          <w:tab/>
        </w:r>
        <w:r w:rsidR="0022065F" w:rsidRPr="007E1232">
          <w:rPr>
            <w:rStyle w:val="Hyperlink"/>
            <w:noProof/>
          </w:rPr>
          <w:t>Mục tiêu nghiên cứu</w:t>
        </w:r>
        <w:r w:rsidR="0022065F">
          <w:rPr>
            <w:noProof/>
            <w:webHidden/>
          </w:rPr>
          <w:tab/>
        </w:r>
        <w:r w:rsidR="0022065F">
          <w:rPr>
            <w:noProof/>
            <w:webHidden/>
          </w:rPr>
          <w:fldChar w:fldCharType="begin"/>
        </w:r>
        <w:r w:rsidR="0022065F">
          <w:rPr>
            <w:noProof/>
            <w:webHidden/>
          </w:rPr>
          <w:instrText xml:space="preserve"> PAGEREF _Toc169255516 \h </w:instrText>
        </w:r>
        <w:r w:rsidR="0022065F">
          <w:rPr>
            <w:noProof/>
            <w:webHidden/>
          </w:rPr>
        </w:r>
        <w:r w:rsidR="0022065F">
          <w:rPr>
            <w:noProof/>
            <w:webHidden/>
          </w:rPr>
          <w:fldChar w:fldCharType="separate"/>
        </w:r>
        <w:r w:rsidR="0022065F">
          <w:rPr>
            <w:noProof/>
            <w:webHidden/>
          </w:rPr>
          <w:t>3</w:t>
        </w:r>
        <w:r w:rsidR="0022065F">
          <w:rPr>
            <w:noProof/>
            <w:webHidden/>
          </w:rPr>
          <w:fldChar w:fldCharType="end"/>
        </w:r>
      </w:hyperlink>
    </w:p>
    <w:p w14:paraId="133751E1" w14:textId="03E29DCF" w:rsidR="0022065F" w:rsidRDefault="00D82A34" w:rsidP="0022065F">
      <w:pPr>
        <w:pStyle w:val="TOC2"/>
        <w:tabs>
          <w:tab w:val="left" w:pos="960"/>
          <w:tab w:val="right" w:leader="dot" w:pos="9064"/>
        </w:tabs>
        <w:ind w:firstLine="0"/>
        <w:rPr>
          <w:noProof/>
        </w:rPr>
      </w:pPr>
      <w:hyperlink w:anchor="_Toc169255517" w:history="1">
        <w:r w:rsidR="0022065F" w:rsidRPr="007E1232">
          <w:rPr>
            <w:rStyle w:val="Hyperlink"/>
            <w:noProof/>
          </w:rPr>
          <w:t>1.3.</w:t>
        </w:r>
        <w:r w:rsidR="0022065F">
          <w:rPr>
            <w:noProof/>
          </w:rPr>
          <w:tab/>
        </w:r>
        <w:r w:rsidR="0022065F" w:rsidRPr="007E1232">
          <w:rPr>
            <w:rStyle w:val="Hyperlink"/>
            <w:noProof/>
          </w:rPr>
          <w:t>Phương pháp nghiên cứu</w:t>
        </w:r>
        <w:r w:rsidR="0022065F">
          <w:rPr>
            <w:noProof/>
            <w:webHidden/>
          </w:rPr>
          <w:tab/>
        </w:r>
        <w:r w:rsidR="0022065F">
          <w:rPr>
            <w:noProof/>
            <w:webHidden/>
          </w:rPr>
          <w:fldChar w:fldCharType="begin"/>
        </w:r>
        <w:r w:rsidR="0022065F">
          <w:rPr>
            <w:noProof/>
            <w:webHidden/>
          </w:rPr>
          <w:instrText xml:space="preserve"> PAGEREF _Toc169255517 \h </w:instrText>
        </w:r>
        <w:r w:rsidR="0022065F">
          <w:rPr>
            <w:noProof/>
            <w:webHidden/>
          </w:rPr>
        </w:r>
        <w:r w:rsidR="0022065F">
          <w:rPr>
            <w:noProof/>
            <w:webHidden/>
          </w:rPr>
          <w:fldChar w:fldCharType="separate"/>
        </w:r>
        <w:r w:rsidR="0022065F">
          <w:rPr>
            <w:noProof/>
            <w:webHidden/>
          </w:rPr>
          <w:t>4</w:t>
        </w:r>
        <w:r w:rsidR="0022065F">
          <w:rPr>
            <w:noProof/>
            <w:webHidden/>
          </w:rPr>
          <w:fldChar w:fldCharType="end"/>
        </w:r>
      </w:hyperlink>
    </w:p>
    <w:p w14:paraId="4C4CE89F" w14:textId="52E833CC" w:rsidR="0022065F" w:rsidRDefault="00D82A34" w:rsidP="0022065F">
      <w:pPr>
        <w:pStyle w:val="TOC2"/>
        <w:tabs>
          <w:tab w:val="left" w:pos="960"/>
          <w:tab w:val="right" w:leader="dot" w:pos="9064"/>
        </w:tabs>
        <w:ind w:firstLine="0"/>
        <w:rPr>
          <w:noProof/>
        </w:rPr>
      </w:pPr>
      <w:hyperlink w:anchor="_Toc169255518" w:history="1">
        <w:r w:rsidR="0022065F" w:rsidRPr="007E1232">
          <w:rPr>
            <w:rStyle w:val="Hyperlink"/>
            <w:noProof/>
          </w:rPr>
          <w:t>1.4.</w:t>
        </w:r>
        <w:r w:rsidR="0022065F">
          <w:rPr>
            <w:noProof/>
          </w:rPr>
          <w:tab/>
        </w:r>
        <w:r w:rsidR="0022065F" w:rsidRPr="007E1232">
          <w:rPr>
            <w:rStyle w:val="Hyperlink"/>
            <w:noProof/>
          </w:rPr>
          <w:t>Đối tượng và phạm vi nghiên cứu</w:t>
        </w:r>
        <w:r w:rsidR="0022065F">
          <w:rPr>
            <w:noProof/>
            <w:webHidden/>
          </w:rPr>
          <w:tab/>
        </w:r>
        <w:r w:rsidR="0022065F">
          <w:rPr>
            <w:noProof/>
            <w:webHidden/>
          </w:rPr>
          <w:fldChar w:fldCharType="begin"/>
        </w:r>
        <w:r w:rsidR="0022065F">
          <w:rPr>
            <w:noProof/>
            <w:webHidden/>
          </w:rPr>
          <w:instrText xml:space="preserve"> PAGEREF _Toc169255518 \h </w:instrText>
        </w:r>
        <w:r w:rsidR="0022065F">
          <w:rPr>
            <w:noProof/>
            <w:webHidden/>
          </w:rPr>
        </w:r>
        <w:r w:rsidR="0022065F">
          <w:rPr>
            <w:noProof/>
            <w:webHidden/>
          </w:rPr>
          <w:fldChar w:fldCharType="separate"/>
        </w:r>
        <w:r w:rsidR="0022065F">
          <w:rPr>
            <w:noProof/>
            <w:webHidden/>
          </w:rPr>
          <w:t>6</w:t>
        </w:r>
        <w:r w:rsidR="0022065F">
          <w:rPr>
            <w:noProof/>
            <w:webHidden/>
          </w:rPr>
          <w:fldChar w:fldCharType="end"/>
        </w:r>
      </w:hyperlink>
    </w:p>
    <w:p w14:paraId="3D850B55" w14:textId="3F041AFE" w:rsidR="0022065F" w:rsidRDefault="00D82A34" w:rsidP="0022065F">
      <w:pPr>
        <w:pStyle w:val="TOC3"/>
        <w:tabs>
          <w:tab w:val="left" w:pos="1440"/>
          <w:tab w:val="right" w:leader="dot" w:pos="9064"/>
        </w:tabs>
        <w:ind w:firstLine="0"/>
        <w:rPr>
          <w:noProof/>
        </w:rPr>
      </w:pPr>
      <w:hyperlink w:anchor="_Toc169255519" w:history="1">
        <w:r w:rsidR="0022065F" w:rsidRPr="007E1232">
          <w:rPr>
            <w:rStyle w:val="Hyperlink"/>
            <w:noProof/>
          </w:rPr>
          <w:t>1.4.1.</w:t>
        </w:r>
        <w:r w:rsidR="0022065F">
          <w:rPr>
            <w:noProof/>
          </w:rPr>
          <w:tab/>
        </w:r>
        <w:r w:rsidR="0022065F" w:rsidRPr="007E1232">
          <w:rPr>
            <w:rStyle w:val="Hyperlink"/>
            <w:noProof/>
          </w:rPr>
          <w:t>Phạm vi</w:t>
        </w:r>
        <w:r w:rsidR="0022065F">
          <w:rPr>
            <w:noProof/>
            <w:webHidden/>
          </w:rPr>
          <w:tab/>
        </w:r>
        <w:r w:rsidR="0022065F">
          <w:rPr>
            <w:noProof/>
            <w:webHidden/>
          </w:rPr>
          <w:fldChar w:fldCharType="begin"/>
        </w:r>
        <w:r w:rsidR="0022065F">
          <w:rPr>
            <w:noProof/>
            <w:webHidden/>
          </w:rPr>
          <w:instrText xml:space="preserve"> PAGEREF _Toc169255519 \h </w:instrText>
        </w:r>
        <w:r w:rsidR="0022065F">
          <w:rPr>
            <w:noProof/>
            <w:webHidden/>
          </w:rPr>
        </w:r>
        <w:r w:rsidR="0022065F">
          <w:rPr>
            <w:noProof/>
            <w:webHidden/>
          </w:rPr>
          <w:fldChar w:fldCharType="separate"/>
        </w:r>
        <w:r w:rsidR="0022065F">
          <w:rPr>
            <w:noProof/>
            <w:webHidden/>
          </w:rPr>
          <w:t>6</w:t>
        </w:r>
        <w:r w:rsidR="0022065F">
          <w:rPr>
            <w:noProof/>
            <w:webHidden/>
          </w:rPr>
          <w:fldChar w:fldCharType="end"/>
        </w:r>
      </w:hyperlink>
    </w:p>
    <w:p w14:paraId="3410811D" w14:textId="59974B73" w:rsidR="0022065F" w:rsidRDefault="00D82A34" w:rsidP="0022065F">
      <w:pPr>
        <w:pStyle w:val="TOC3"/>
        <w:tabs>
          <w:tab w:val="left" w:pos="1440"/>
          <w:tab w:val="right" w:leader="dot" w:pos="9064"/>
        </w:tabs>
        <w:ind w:firstLine="0"/>
        <w:rPr>
          <w:noProof/>
        </w:rPr>
      </w:pPr>
      <w:hyperlink w:anchor="_Toc169255520" w:history="1">
        <w:r w:rsidR="0022065F" w:rsidRPr="007E1232">
          <w:rPr>
            <w:rStyle w:val="Hyperlink"/>
            <w:noProof/>
          </w:rPr>
          <w:t>1.4.2.</w:t>
        </w:r>
        <w:r w:rsidR="0022065F">
          <w:rPr>
            <w:noProof/>
          </w:rPr>
          <w:tab/>
        </w:r>
        <w:r w:rsidR="0022065F" w:rsidRPr="007E1232">
          <w:rPr>
            <w:rStyle w:val="Hyperlink"/>
            <w:noProof/>
          </w:rPr>
          <w:t>Đối tượng</w:t>
        </w:r>
        <w:r w:rsidR="0022065F">
          <w:rPr>
            <w:noProof/>
            <w:webHidden/>
          </w:rPr>
          <w:tab/>
        </w:r>
        <w:r w:rsidR="0022065F">
          <w:rPr>
            <w:noProof/>
            <w:webHidden/>
          </w:rPr>
          <w:fldChar w:fldCharType="begin"/>
        </w:r>
        <w:r w:rsidR="0022065F">
          <w:rPr>
            <w:noProof/>
            <w:webHidden/>
          </w:rPr>
          <w:instrText xml:space="preserve"> PAGEREF _Toc169255520 \h </w:instrText>
        </w:r>
        <w:r w:rsidR="0022065F">
          <w:rPr>
            <w:noProof/>
            <w:webHidden/>
          </w:rPr>
        </w:r>
        <w:r w:rsidR="0022065F">
          <w:rPr>
            <w:noProof/>
            <w:webHidden/>
          </w:rPr>
          <w:fldChar w:fldCharType="separate"/>
        </w:r>
        <w:r w:rsidR="0022065F">
          <w:rPr>
            <w:noProof/>
            <w:webHidden/>
          </w:rPr>
          <w:t>6</w:t>
        </w:r>
        <w:r w:rsidR="0022065F">
          <w:rPr>
            <w:noProof/>
            <w:webHidden/>
          </w:rPr>
          <w:fldChar w:fldCharType="end"/>
        </w:r>
      </w:hyperlink>
    </w:p>
    <w:p w14:paraId="78360914" w14:textId="177FC128" w:rsidR="0022065F" w:rsidRDefault="00D82A34" w:rsidP="0022065F">
      <w:pPr>
        <w:pStyle w:val="TOC2"/>
        <w:tabs>
          <w:tab w:val="left" w:pos="960"/>
          <w:tab w:val="right" w:leader="dot" w:pos="9064"/>
        </w:tabs>
        <w:ind w:firstLine="0"/>
        <w:rPr>
          <w:noProof/>
        </w:rPr>
      </w:pPr>
      <w:hyperlink w:anchor="_Toc169255521" w:history="1">
        <w:r w:rsidR="0022065F" w:rsidRPr="007E1232">
          <w:rPr>
            <w:rStyle w:val="Hyperlink"/>
            <w:noProof/>
          </w:rPr>
          <w:t>1.5.</w:t>
        </w:r>
        <w:r w:rsidR="0022065F">
          <w:rPr>
            <w:noProof/>
          </w:rPr>
          <w:tab/>
        </w:r>
        <w:r w:rsidR="0022065F" w:rsidRPr="007E1232">
          <w:rPr>
            <w:rStyle w:val="Hyperlink"/>
            <w:noProof/>
          </w:rPr>
          <w:t>Đóng góp đề tài nghiên cứu</w:t>
        </w:r>
        <w:r w:rsidR="0022065F">
          <w:rPr>
            <w:noProof/>
            <w:webHidden/>
          </w:rPr>
          <w:tab/>
        </w:r>
        <w:r w:rsidR="0022065F">
          <w:rPr>
            <w:noProof/>
            <w:webHidden/>
          </w:rPr>
          <w:fldChar w:fldCharType="begin"/>
        </w:r>
        <w:r w:rsidR="0022065F">
          <w:rPr>
            <w:noProof/>
            <w:webHidden/>
          </w:rPr>
          <w:instrText xml:space="preserve"> PAGEREF _Toc169255521 \h </w:instrText>
        </w:r>
        <w:r w:rsidR="0022065F">
          <w:rPr>
            <w:noProof/>
            <w:webHidden/>
          </w:rPr>
        </w:r>
        <w:r w:rsidR="0022065F">
          <w:rPr>
            <w:noProof/>
            <w:webHidden/>
          </w:rPr>
          <w:fldChar w:fldCharType="separate"/>
        </w:r>
        <w:r w:rsidR="0022065F">
          <w:rPr>
            <w:noProof/>
            <w:webHidden/>
          </w:rPr>
          <w:t>6</w:t>
        </w:r>
        <w:r w:rsidR="0022065F">
          <w:rPr>
            <w:noProof/>
            <w:webHidden/>
          </w:rPr>
          <w:fldChar w:fldCharType="end"/>
        </w:r>
      </w:hyperlink>
    </w:p>
    <w:p w14:paraId="4C073269" w14:textId="13CBAB62" w:rsidR="0022065F" w:rsidRDefault="00D82A34" w:rsidP="0022065F">
      <w:pPr>
        <w:pStyle w:val="TOC3"/>
        <w:tabs>
          <w:tab w:val="left" w:pos="1440"/>
          <w:tab w:val="right" w:leader="dot" w:pos="9064"/>
        </w:tabs>
        <w:ind w:firstLine="0"/>
        <w:rPr>
          <w:noProof/>
        </w:rPr>
      </w:pPr>
      <w:hyperlink w:anchor="_Toc169255522" w:history="1">
        <w:r w:rsidR="0022065F" w:rsidRPr="007E1232">
          <w:rPr>
            <w:rStyle w:val="Hyperlink"/>
            <w:noProof/>
          </w:rPr>
          <w:t>1.5.1.</w:t>
        </w:r>
        <w:r w:rsidR="0022065F">
          <w:rPr>
            <w:noProof/>
          </w:rPr>
          <w:tab/>
        </w:r>
        <w:r w:rsidR="0022065F" w:rsidRPr="007E1232">
          <w:rPr>
            <w:rStyle w:val="Hyperlink"/>
            <w:noProof/>
          </w:rPr>
          <w:t>Tác động đến xã hội (cộng đồng)</w:t>
        </w:r>
        <w:r w:rsidR="0022065F">
          <w:rPr>
            <w:noProof/>
            <w:webHidden/>
          </w:rPr>
          <w:tab/>
        </w:r>
        <w:r w:rsidR="0022065F">
          <w:rPr>
            <w:noProof/>
            <w:webHidden/>
          </w:rPr>
          <w:fldChar w:fldCharType="begin"/>
        </w:r>
        <w:r w:rsidR="0022065F">
          <w:rPr>
            <w:noProof/>
            <w:webHidden/>
          </w:rPr>
          <w:instrText xml:space="preserve"> PAGEREF _Toc169255522 \h </w:instrText>
        </w:r>
        <w:r w:rsidR="0022065F">
          <w:rPr>
            <w:noProof/>
            <w:webHidden/>
          </w:rPr>
        </w:r>
        <w:r w:rsidR="0022065F">
          <w:rPr>
            <w:noProof/>
            <w:webHidden/>
          </w:rPr>
          <w:fldChar w:fldCharType="separate"/>
        </w:r>
        <w:r w:rsidR="0022065F">
          <w:rPr>
            <w:noProof/>
            <w:webHidden/>
          </w:rPr>
          <w:t>6</w:t>
        </w:r>
        <w:r w:rsidR="0022065F">
          <w:rPr>
            <w:noProof/>
            <w:webHidden/>
          </w:rPr>
          <w:fldChar w:fldCharType="end"/>
        </w:r>
      </w:hyperlink>
    </w:p>
    <w:p w14:paraId="4B25C095" w14:textId="44EF131D" w:rsidR="0022065F" w:rsidRDefault="00D82A34" w:rsidP="0022065F">
      <w:pPr>
        <w:pStyle w:val="TOC3"/>
        <w:tabs>
          <w:tab w:val="left" w:pos="1440"/>
          <w:tab w:val="right" w:leader="dot" w:pos="9064"/>
        </w:tabs>
        <w:ind w:firstLine="0"/>
        <w:rPr>
          <w:noProof/>
        </w:rPr>
      </w:pPr>
      <w:hyperlink w:anchor="_Toc169255523" w:history="1">
        <w:r w:rsidR="0022065F" w:rsidRPr="007E1232">
          <w:rPr>
            <w:rStyle w:val="Hyperlink"/>
            <w:noProof/>
          </w:rPr>
          <w:t>1.5.2.</w:t>
        </w:r>
        <w:r w:rsidR="0022065F">
          <w:rPr>
            <w:noProof/>
          </w:rPr>
          <w:tab/>
        </w:r>
        <w:r w:rsidR="0022065F" w:rsidRPr="007E1232">
          <w:rPr>
            <w:rStyle w:val="Hyperlink"/>
            <w:noProof/>
          </w:rPr>
          <w:t>Tác động đến cá nhân tác giả</w:t>
        </w:r>
        <w:r w:rsidR="0022065F">
          <w:rPr>
            <w:noProof/>
            <w:webHidden/>
          </w:rPr>
          <w:tab/>
        </w:r>
        <w:r w:rsidR="0022065F">
          <w:rPr>
            <w:noProof/>
            <w:webHidden/>
          </w:rPr>
          <w:fldChar w:fldCharType="begin"/>
        </w:r>
        <w:r w:rsidR="0022065F">
          <w:rPr>
            <w:noProof/>
            <w:webHidden/>
          </w:rPr>
          <w:instrText xml:space="preserve"> PAGEREF _Toc169255523 \h </w:instrText>
        </w:r>
        <w:r w:rsidR="0022065F">
          <w:rPr>
            <w:noProof/>
            <w:webHidden/>
          </w:rPr>
        </w:r>
        <w:r w:rsidR="0022065F">
          <w:rPr>
            <w:noProof/>
            <w:webHidden/>
          </w:rPr>
          <w:fldChar w:fldCharType="separate"/>
        </w:r>
        <w:r w:rsidR="0022065F">
          <w:rPr>
            <w:noProof/>
            <w:webHidden/>
          </w:rPr>
          <w:t>7</w:t>
        </w:r>
        <w:r w:rsidR="0022065F">
          <w:rPr>
            <w:noProof/>
            <w:webHidden/>
          </w:rPr>
          <w:fldChar w:fldCharType="end"/>
        </w:r>
      </w:hyperlink>
    </w:p>
    <w:p w14:paraId="0259F730" w14:textId="15FF96DF" w:rsidR="0022065F" w:rsidRDefault="00D82A34" w:rsidP="0022065F">
      <w:pPr>
        <w:pStyle w:val="TOC2"/>
        <w:tabs>
          <w:tab w:val="left" w:pos="960"/>
          <w:tab w:val="right" w:leader="dot" w:pos="9064"/>
        </w:tabs>
        <w:ind w:firstLine="0"/>
        <w:rPr>
          <w:noProof/>
        </w:rPr>
      </w:pPr>
      <w:hyperlink w:anchor="_Toc169255524" w:history="1">
        <w:r w:rsidR="0022065F" w:rsidRPr="007E1232">
          <w:rPr>
            <w:rStyle w:val="Hyperlink"/>
            <w:noProof/>
          </w:rPr>
          <w:t>1.6.</w:t>
        </w:r>
        <w:r w:rsidR="0022065F">
          <w:rPr>
            <w:noProof/>
          </w:rPr>
          <w:tab/>
        </w:r>
        <w:r w:rsidR="0022065F" w:rsidRPr="007E1232">
          <w:rPr>
            <w:rStyle w:val="Hyperlink"/>
            <w:noProof/>
          </w:rPr>
          <w:t>Khả năng thương mại hóa</w:t>
        </w:r>
        <w:r w:rsidR="0022065F">
          <w:rPr>
            <w:noProof/>
            <w:webHidden/>
          </w:rPr>
          <w:tab/>
        </w:r>
        <w:r w:rsidR="0022065F">
          <w:rPr>
            <w:noProof/>
            <w:webHidden/>
          </w:rPr>
          <w:fldChar w:fldCharType="begin"/>
        </w:r>
        <w:r w:rsidR="0022065F">
          <w:rPr>
            <w:noProof/>
            <w:webHidden/>
          </w:rPr>
          <w:instrText xml:space="preserve"> PAGEREF _Toc169255524 \h </w:instrText>
        </w:r>
        <w:r w:rsidR="0022065F">
          <w:rPr>
            <w:noProof/>
            <w:webHidden/>
          </w:rPr>
        </w:r>
        <w:r w:rsidR="0022065F">
          <w:rPr>
            <w:noProof/>
            <w:webHidden/>
          </w:rPr>
          <w:fldChar w:fldCharType="separate"/>
        </w:r>
        <w:r w:rsidR="0022065F">
          <w:rPr>
            <w:noProof/>
            <w:webHidden/>
          </w:rPr>
          <w:t>7</w:t>
        </w:r>
        <w:r w:rsidR="0022065F">
          <w:rPr>
            <w:noProof/>
            <w:webHidden/>
          </w:rPr>
          <w:fldChar w:fldCharType="end"/>
        </w:r>
      </w:hyperlink>
    </w:p>
    <w:p w14:paraId="506CA4DC" w14:textId="15633B05" w:rsidR="0022065F" w:rsidRDefault="00D82A34" w:rsidP="0022065F">
      <w:pPr>
        <w:pStyle w:val="TOC2"/>
        <w:tabs>
          <w:tab w:val="left" w:pos="960"/>
          <w:tab w:val="right" w:leader="dot" w:pos="9064"/>
        </w:tabs>
        <w:ind w:firstLine="0"/>
        <w:rPr>
          <w:noProof/>
        </w:rPr>
      </w:pPr>
      <w:hyperlink w:anchor="_Toc169255525" w:history="1">
        <w:r w:rsidR="0022065F" w:rsidRPr="007E1232">
          <w:rPr>
            <w:rStyle w:val="Hyperlink"/>
            <w:noProof/>
          </w:rPr>
          <w:t>1.7.</w:t>
        </w:r>
        <w:r w:rsidR="0022065F">
          <w:rPr>
            <w:noProof/>
          </w:rPr>
          <w:tab/>
        </w:r>
        <w:r w:rsidR="0022065F" w:rsidRPr="007E1232">
          <w:rPr>
            <w:rStyle w:val="Hyperlink"/>
            <w:noProof/>
          </w:rPr>
          <w:t>Kết cấu đề tài</w:t>
        </w:r>
        <w:r w:rsidR="0022065F">
          <w:rPr>
            <w:noProof/>
            <w:webHidden/>
          </w:rPr>
          <w:tab/>
        </w:r>
        <w:r w:rsidR="0022065F">
          <w:rPr>
            <w:noProof/>
            <w:webHidden/>
          </w:rPr>
          <w:fldChar w:fldCharType="begin"/>
        </w:r>
        <w:r w:rsidR="0022065F">
          <w:rPr>
            <w:noProof/>
            <w:webHidden/>
          </w:rPr>
          <w:instrText xml:space="preserve"> PAGEREF _Toc169255525 \h </w:instrText>
        </w:r>
        <w:r w:rsidR="0022065F">
          <w:rPr>
            <w:noProof/>
            <w:webHidden/>
          </w:rPr>
        </w:r>
        <w:r w:rsidR="0022065F">
          <w:rPr>
            <w:noProof/>
            <w:webHidden/>
          </w:rPr>
          <w:fldChar w:fldCharType="separate"/>
        </w:r>
        <w:r w:rsidR="0022065F">
          <w:rPr>
            <w:noProof/>
            <w:webHidden/>
          </w:rPr>
          <w:t>8</w:t>
        </w:r>
        <w:r w:rsidR="0022065F">
          <w:rPr>
            <w:noProof/>
            <w:webHidden/>
          </w:rPr>
          <w:fldChar w:fldCharType="end"/>
        </w:r>
      </w:hyperlink>
    </w:p>
    <w:p w14:paraId="72FD5D25" w14:textId="7FACE6B6" w:rsidR="0022065F" w:rsidRDefault="00D82A34" w:rsidP="0022065F">
      <w:pPr>
        <w:pStyle w:val="TOC1"/>
        <w:tabs>
          <w:tab w:val="left" w:pos="1680"/>
          <w:tab w:val="right" w:leader="dot" w:pos="9064"/>
        </w:tabs>
        <w:ind w:firstLine="0"/>
        <w:rPr>
          <w:noProof/>
        </w:rPr>
      </w:pPr>
      <w:hyperlink w:anchor="_Toc169255526" w:history="1">
        <w:r w:rsidR="0022065F" w:rsidRPr="007E1232">
          <w:rPr>
            <w:rStyle w:val="Hyperlink"/>
            <w:noProof/>
          </w:rPr>
          <w:t>CHƯƠNG 2.</w:t>
        </w:r>
        <w:r w:rsidR="0022065F">
          <w:rPr>
            <w:noProof/>
          </w:rPr>
          <w:tab/>
        </w:r>
        <w:r w:rsidR="0022065F" w:rsidRPr="007E1232">
          <w:rPr>
            <w:rStyle w:val="Hyperlink"/>
            <w:noProof/>
          </w:rPr>
          <w:t>CƠ SỞ LÝ THUYẾT</w:t>
        </w:r>
        <w:r w:rsidR="0022065F">
          <w:rPr>
            <w:noProof/>
            <w:webHidden/>
          </w:rPr>
          <w:tab/>
        </w:r>
        <w:r w:rsidR="0022065F">
          <w:rPr>
            <w:noProof/>
            <w:webHidden/>
          </w:rPr>
          <w:fldChar w:fldCharType="begin"/>
        </w:r>
        <w:r w:rsidR="0022065F">
          <w:rPr>
            <w:noProof/>
            <w:webHidden/>
          </w:rPr>
          <w:instrText xml:space="preserve"> PAGEREF _Toc169255526 \h </w:instrText>
        </w:r>
        <w:r w:rsidR="0022065F">
          <w:rPr>
            <w:noProof/>
            <w:webHidden/>
          </w:rPr>
        </w:r>
        <w:r w:rsidR="0022065F">
          <w:rPr>
            <w:noProof/>
            <w:webHidden/>
          </w:rPr>
          <w:fldChar w:fldCharType="separate"/>
        </w:r>
        <w:r w:rsidR="0022065F">
          <w:rPr>
            <w:noProof/>
            <w:webHidden/>
          </w:rPr>
          <w:t>9</w:t>
        </w:r>
        <w:r w:rsidR="0022065F">
          <w:rPr>
            <w:noProof/>
            <w:webHidden/>
          </w:rPr>
          <w:fldChar w:fldCharType="end"/>
        </w:r>
      </w:hyperlink>
    </w:p>
    <w:p w14:paraId="7CEB4162" w14:textId="079ABFEF" w:rsidR="0022065F" w:rsidRDefault="00D82A34" w:rsidP="0022065F">
      <w:pPr>
        <w:pStyle w:val="TOC2"/>
        <w:tabs>
          <w:tab w:val="left" w:pos="960"/>
          <w:tab w:val="right" w:leader="dot" w:pos="9064"/>
        </w:tabs>
        <w:ind w:firstLine="0"/>
        <w:rPr>
          <w:noProof/>
        </w:rPr>
      </w:pPr>
      <w:hyperlink w:anchor="_Toc169255527" w:history="1">
        <w:r w:rsidR="0022065F" w:rsidRPr="007E1232">
          <w:rPr>
            <w:rStyle w:val="Hyperlink"/>
            <w:noProof/>
          </w:rPr>
          <w:t>2.1.</w:t>
        </w:r>
        <w:r w:rsidR="0022065F">
          <w:rPr>
            <w:noProof/>
          </w:rPr>
          <w:tab/>
        </w:r>
        <w:r w:rsidR="0022065F" w:rsidRPr="007E1232">
          <w:rPr>
            <w:rStyle w:val="Hyperlink"/>
            <w:noProof/>
          </w:rPr>
          <w:t>Một số lý thuyết nền có liên quan</w:t>
        </w:r>
        <w:r w:rsidR="0022065F">
          <w:rPr>
            <w:noProof/>
            <w:webHidden/>
          </w:rPr>
          <w:tab/>
        </w:r>
        <w:r w:rsidR="0022065F">
          <w:rPr>
            <w:noProof/>
            <w:webHidden/>
          </w:rPr>
          <w:fldChar w:fldCharType="begin"/>
        </w:r>
        <w:r w:rsidR="0022065F">
          <w:rPr>
            <w:noProof/>
            <w:webHidden/>
          </w:rPr>
          <w:instrText xml:space="preserve"> PAGEREF _Toc169255527 \h </w:instrText>
        </w:r>
        <w:r w:rsidR="0022065F">
          <w:rPr>
            <w:noProof/>
            <w:webHidden/>
          </w:rPr>
        </w:r>
        <w:r w:rsidR="0022065F">
          <w:rPr>
            <w:noProof/>
            <w:webHidden/>
          </w:rPr>
          <w:fldChar w:fldCharType="separate"/>
        </w:r>
        <w:r w:rsidR="0022065F">
          <w:rPr>
            <w:noProof/>
            <w:webHidden/>
          </w:rPr>
          <w:t>9</w:t>
        </w:r>
        <w:r w:rsidR="0022065F">
          <w:rPr>
            <w:noProof/>
            <w:webHidden/>
          </w:rPr>
          <w:fldChar w:fldCharType="end"/>
        </w:r>
      </w:hyperlink>
    </w:p>
    <w:p w14:paraId="683850FF" w14:textId="7FB2CE16" w:rsidR="0022065F" w:rsidRDefault="00D82A34" w:rsidP="0022065F">
      <w:pPr>
        <w:pStyle w:val="TOC3"/>
        <w:tabs>
          <w:tab w:val="left" w:pos="1440"/>
          <w:tab w:val="right" w:leader="dot" w:pos="9064"/>
        </w:tabs>
        <w:ind w:firstLine="0"/>
        <w:rPr>
          <w:noProof/>
        </w:rPr>
      </w:pPr>
      <w:hyperlink w:anchor="_Toc169255528" w:history="1">
        <w:r w:rsidR="0022065F" w:rsidRPr="007E1232">
          <w:rPr>
            <w:rStyle w:val="Hyperlink"/>
            <w:noProof/>
          </w:rPr>
          <w:t>2.1.1.</w:t>
        </w:r>
        <w:r w:rsidR="0022065F">
          <w:rPr>
            <w:noProof/>
          </w:rPr>
          <w:tab/>
        </w:r>
        <w:r w:rsidR="0022065F" w:rsidRPr="007E1232">
          <w:rPr>
            <w:rStyle w:val="Hyperlink"/>
            <w:noProof/>
          </w:rPr>
          <w:t>Quy trình phát triển phần mềm là gì</w:t>
        </w:r>
        <w:r w:rsidR="0022065F">
          <w:rPr>
            <w:noProof/>
            <w:webHidden/>
          </w:rPr>
          <w:tab/>
        </w:r>
        <w:r w:rsidR="0022065F">
          <w:rPr>
            <w:noProof/>
            <w:webHidden/>
          </w:rPr>
          <w:fldChar w:fldCharType="begin"/>
        </w:r>
        <w:r w:rsidR="0022065F">
          <w:rPr>
            <w:noProof/>
            <w:webHidden/>
          </w:rPr>
          <w:instrText xml:space="preserve"> PAGEREF _Toc169255528 \h </w:instrText>
        </w:r>
        <w:r w:rsidR="0022065F">
          <w:rPr>
            <w:noProof/>
            <w:webHidden/>
          </w:rPr>
        </w:r>
        <w:r w:rsidR="0022065F">
          <w:rPr>
            <w:noProof/>
            <w:webHidden/>
          </w:rPr>
          <w:fldChar w:fldCharType="separate"/>
        </w:r>
        <w:r w:rsidR="0022065F">
          <w:rPr>
            <w:noProof/>
            <w:webHidden/>
          </w:rPr>
          <w:t>9</w:t>
        </w:r>
        <w:r w:rsidR="0022065F">
          <w:rPr>
            <w:noProof/>
            <w:webHidden/>
          </w:rPr>
          <w:fldChar w:fldCharType="end"/>
        </w:r>
      </w:hyperlink>
    </w:p>
    <w:p w14:paraId="53884557" w14:textId="1E5FA2D3" w:rsidR="0022065F" w:rsidRDefault="00D82A34" w:rsidP="0022065F">
      <w:pPr>
        <w:pStyle w:val="TOC3"/>
        <w:tabs>
          <w:tab w:val="left" w:pos="1440"/>
          <w:tab w:val="right" w:leader="dot" w:pos="9064"/>
        </w:tabs>
        <w:ind w:firstLine="0"/>
        <w:rPr>
          <w:noProof/>
        </w:rPr>
      </w:pPr>
      <w:hyperlink w:anchor="_Toc169255529" w:history="1">
        <w:r w:rsidR="0022065F" w:rsidRPr="007E1232">
          <w:rPr>
            <w:rStyle w:val="Hyperlink"/>
            <w:noProof/>
          </w:rPr>
          <w:t>2.1.2.</w:t>
        </w:r>
        <w:r w:rsidR="0022065F">
          <w:rPr>
            <w:noProof/>
          </w:rPr>
          <w:tab/>
        </w:r>
        <w:r w:rsidR="0022065F" w:rsidRPr="007E1232">
          <w:rPr>
            <w:rStyle w:val="Hyperlink"/>
            <w:noProof/>
          </w:rPr>
          <w:t>Thiết kế phần mềm là gì</w:t>
        </w:r>
        <w:r w:rsidR="0022065F">
          <w:rPr>
            <w:noProof/>
            <w:webHidden/>
          </w:rPr>
          <w:tab/>
        </w:r>
        <w:r w:rsidR="0022065F">
          <w:rPr>
            <w:noProof/>
            <w:webHidden/>
          </w:rPr>
          <w:fldChar w:fldCharType="begin"/>
        </w:r>
        <w:r w:rsidR="0022065F">
          <w:rPr>
            <w:noProof/>
            <w:webHidden/>
          </w:rPr>
          <w:instrText xml:space="preserve"> PAGEREF _Toc169255529 \h </w:instrText>
        </w:r>
        <w:r w:rsidR="0022065F">
          <w:rPr>
            <w:noProof/>
            <w:webHidden/>
          </w:rPr>
        </w:r>
        <w:r w:rsidR="0022065F">
          <w:rPr>
            <w:noProof/>
            <w:webHidden/>
          </w:rPr>
          <w:fldChar w:fldCharType="separate"/>
        </w:r>
        <w:r w:rsidR="0022065F">
          <w:rPr>
            <w:noProof/>
            <w:webHidden/>
          </w:rPr>
          <w:t>9</w:t>
        </w:r>
        <w:r w:rsidR="0022065F">
          <w:rPr>
            <w:noProof/>
            <w:webHidden/>
          </w:rPr>
          <w:fldChar w:fldCharType="end"/>
        </w:r>
      </w:hyperlink>
    </w:p>
    <w:p w14:paraId="2DD8FA5E" w14:textId="15C93045" w:rsidR="0022065F" w:rsidRDefault="00D82A34" w:rsidP="0022065F">
      <w:pPr>
        <w:pStyle w:val="TOC3"/>
        <w:tabs>
          <w:tab w:val="left" w:pos="1440"/>
          <w:tab w:val="right" w:leader="dot" w:pos="9064"/>
        </w:tabs>
        <w:ind w:firstLine="0"/>
        <w:rPr>
          <w:noProof/>
        </w:rPr>
      </w:pPr>
      <w:hyperlink w:anchor="_Toc169255530" w:history="1">
        <w:r w:rsidR="0022065F" w:rsidRPr="007E1232">
          <w:rPr>
            <w:rStyle w:val="Hyperlink"/>
            <w:noProof/>
          </w:rPr>
          <w:t>2.1.3.</w:t>
        </w:r>
        <w:r w:rsidR="0022065F">
          <w:rPr>
            <w:noProof/>
          </w:rPr>
          <w:tab/>
        </w:r>
        <w:r w:rsidR="0022065F" w:rsidRPr="007E1232">
          <w:rPr>
            <w:rStyle w:val="Hyperlink"/>
            <w:noProof/>
          </w:rPr>
          <w:t>Giải thích các thuật ngữ</w:t>
        </w:r>
        <w:r w:rsidR="0022065F">
          <w:rPr>
            <w:noProof/>
            <w:webHidden/>
          </w:rPr>
          <w:tab/>
        </w:r>
        <w:r w:rsidR="0022065F">
          <w:rPr>
            <w:noProof/>
            <w:webHidden/>
          </w:rPr>
          <w:fldChar w:fldCharType="begin"/>
        </w:r>
        <w:r w:rsidR="0022065F">
          <w:rPr>
            <w:noProof/>
            <w:webHidden/>
          </w:rPr>
          <w:instrText xml:space="preserve"> PAGEREF _Toc169255530 \h </w:instrText>
        </w:r>
        <w:r w:rsidR="0022065F">
          <w:rPr>
            <w:noProof/>
            <w:webHidden/>
          </w:rPr>
        </w:r>
        <w:r w:rsidR="0022065F">
          <w:rPr>
            <w:noProof/>
            <w:webHidden/>
          </w:rPr>
          <w:fldChar w:fldCharType="separate"/>
        </w:r>
        <w:r w:rsidR="0022065F">
          <w:rPr>
            <w:noProof/>
            <w:webHidden/>
          </w:rPr>
          <w:t>9</w:t>
        </w:r>
        <w:r w:rsidR="0022065F">
          <w:rPr>
            <w:noProof/>
            <w:webHidden/>
          </w:rPr>
          <w:fldChar w:fldCharType="end"/>
        </w:r>
      </w:hyperlink>
    </w:p>
    <w:p w14:paraId="7809A0DE" w14:textId="29151052" w:rsidR="0022065F" w:rsidRDefault="00D82A34" w:rsidP="0022065F">
      <w:pPr>
        <w:pStyle w:val="TOC3"/>
        <w:tabs>
          <w:tab w:val="left" w:pos="1440"/>
          <w:tab w:val="right" w:leader="dot" w:pos="9064"/>
        </w:tabs>
        <w:ind w:firstLine="0"/>
        <w:rPr>
          <w:noProof/>
        </w:rPr>
      </w:pPr>
      <w:hyperlink w:anchor="_Toc169255531" w:history="1">
        <w:r w:rsidR="0022065F" w:rsidRPr="007E1232">
          <w:rPr>
            <w:rStyle w:val="Hyperlink"/>
            <w:noProof/>
          </w:rPr>
          <w:t>2.1.4.</w:t>
        </w:r>
        <w:r w:rsidR="0022065F">
          <w:rPr>
            <w:noProof/>
          </w:rPr>
          <w:tab/>
        </w:r>
        <w:r w:rsidR="0022065F" w:rsidRPr="007E1232">
          <w:rPr>
            <w:rStyle w:val="Hyperlink"/>
            <w:noProof/>
          </w:rPr>
          <w:t>Triết lý Wabi-sabi</w:t>
        </w:r>
        <w:r w:rsidR="0022065F">
          <w:rPr>
            <w:noProof/>
            <w:webHidden/>
          </w:rPr>
          <w:tab/>
        </w:r>
        <w:r w:rsidR="0022065F">
          <w:rPr>
            <w:noProof/>
            <w:webHidden/>
          </w:rPr>
          <w:fldChar w:fldCharType="begin"/>
        </w:r>
        <w:r w:rsidR="0022065F">
          <w:rPr>
            <w:noProof/>
            <w:webHidden/>
          </w:rPr>
          <w:instrText xml:space="preserve"> PAGEREF _Toc169255531 \h </w:instrText>
        </w:r>
        <w:r w:rsidR="0022065F">
          <w:rPr>
            <w:noProof/>
            <w:webHidden/>
          </w:rPr>
        </w:r>
        <w:r w:rsidR="0022065F">
          <w:rPr>
            <w:noProof/>
            <w:webHidden/>
          </w:rPr>
          <w:fldChar w:fldCharType="separate"/>
        </w:r>
        <w:r w:rsidR="0022065F">
          <w:rPr>
            <w:noProof/>
            <w:webHidden/>
          </w:rPr>
          <w:t>10</w:t>
        </w:r>
        <w:r w:rsidR="0022065F">
          <w:rPr>
            <w:noProof/>
            <w:webHidden/>
          </w:rPr>
          <w:fldChar w:fldCharType="end"/>
        </w:r>
      </w:hyperlink>
    </w:p>
    <w:p w14:paraId="246D51BF" w14:textId="69FEA0B6" w:rsidR="0022065F" w:rsidRDefault="00D82A34" w:rsidP="0022065F">
      <w:pPr>
        <w:pStyle w:val="TOC2"/>
        <w:tabs>
          <w:tab w:val="left" w:pos="960"/>
          <w:tab w:val="right" w:leader="dot" w:pos="9064"/>
        </w:tabs>
        <w:ind w:firstLine="0"/>
        <w:rPr>
          <w:noProof/>
        </w:rPr>
      </w:pPr>
      <w:hyperlink w:anchor="_Toc169255532" w:history="1">
        <w:r w:rsidR="0022065F" w:rsidRPr="007E1232">
          <w:rPr>
            <w:rStyle w:val="Hyperlink"/>
            <w:noProof/>
          </w:rPr>
          <w:t>2.2.</w:t>
        </w:r>
        <w:r w:rsidR="0022065F">
          <w:rPr>
            <w:noProof/>
          </w:rPr>
          <w:tab/>
        </w:r>
        <w:r w:rsidR="0022065F" w:rsidRPr="007E1232">
          <w:rPr>
            <w:rStyle w:val="Hyperlink"/>
            <w:noProof/>
          </w:rPr>
          <w:t>Các công nghệ/ kỹ thuật thiết kế ứng dụng</w:t>
        </w:r>
        <w:r w:rsidR="0022065F">
          <w:rPr>
            <w:noProof/>
            <w:webHidden/>
          </w:rPr>
          <w:tab/>
        </w:r>
        <w:r w:rsidR="0022065F">
          <w:rPr>
            <w:noProof/>
            <w:webHidden/>
          </w:rPr>
          <w:fldChar w:fldCharType="begin"/>
        </w:r>
        <w:r w:rsidR="0022065F">
          <w:rPr>
            <w:noProof/>
            <w:webHidden/>
          </w:rPr>
          <w:instrText xml:space="preserve"> PAGEREF _Toc169255532 \h </w:instrText>
        </w:r>
        <w:r w:rsidR="0022065F">
          <w:rPr>
            <w:noProof/>
            <w:webHidden/>
          </w:rPr>
        </w:r>
        <w:r w:rsidR="0022065F">
          <w:rPr>
            <w:noProof/>
            <w:webHidden/>
          </w:rPr>
          <w:fldChar w:fldCharType="separate"/>
        </w:r>
        <w:r w:rsidR="0022065F">
          <w:rPr>
            <w:noProof/>
            <w:webHidden/>
          </w:rPr>
          <w:t>10</w:t>
        </w:r>
        <w:r w:rsidR="0022065F">
          <w:rPr>
            <w:noProof/>
            <w:webHidden/>
          </w:rPr>
          <w:fldChar w:fldCharType="end"/>
        </w:r>
      </w:hyperlink>
    </w:p>
    <w:p w14:paraId="10E5D1D9" w14:textId="03FD8366" w:rsidR="0022065F" w:rsidRDefault="00D82A34" w:rsidP="0022065F">
      <w:pPr>
        <w:pStyle w:val="TOC1"/>
        <w:tabs>
          <w:tab w:val="left" w:pos="1680"/>
          <w:tab w:val="right" w:leader="dot" w:pos="9064"/>
        </w:tabs>
        <w:ind w:firstLine="0"/>
        <w:rPr>
          <w:noProof/>
        </w:rPr>
      </w:pPr>
      <w:hyperlink w:anchor="_Toc169255533" w:history="1">
        <w:r w:rsidR="0022065F" w:rsidRPr="007E1232">
          <w:rPr>
            <w:rStyle w:val="Hyperlink"/>
            <w:noProof/>
          </w:rPr>
          <w:t>CHƯƠNG 3.</w:t>
        </w:r>
        <w:r w:rsidR="0022065F">
          <w:rPr>
            <w:noProof/>
          </w:rPr>
          <w:tab/>
        </w:r>
        <w:r w:rsidR="0022065F" w:rsidRPr="007E1232">
          <w:rPr>
            <w:rStyle w:val="Hyperlink"/>
            <w:noProof/>
          </w:rPr>
          <w:t>PHƯƠNG PHÁP LUẬN NGHIÊN CỨU</w:t>
        </w:r>
        <w:r w:rsidR="0022065F">
          <w:rPr>
            <w:noProof/>
            <w:webHidden/>
          </w:rPr>
          <w:tab/>
        </w:r>
        <w:r w:rsidR="0022065F">
          <w:rPr>
            <w:noProof/>
            <w:webHidden/>
          </w:rPr>
          <w:fldChar w:fldCharType="begin"/>
        </w:r>
        <w:r w:rsidR="0022065F">
          <w:rPr>
            <w:noProof/>
            <w:webHidden/>
          </w:rPr>
          <w:instrText xml:space="preserve"> PAGEREF _Toc169255533 \h </w:instrText>
        </w:r>
        <w:r w:rsidR="0022065F">
          <w:rPr>
            <w:noProof/>
            <w:webHidden/>
          </w:rPr>
        </w:r>
        <w:r w:rsidR="0022065F">
          <w:rPr>
            <w:noProof/>
            <w:webHidden/>
          </w:rPr>
          <w:fldChar w:fldCharType="separate"/>
        </w:r>
        <w:r w:rsidR="0022065F">
          <w:rPr>
            <w:noProof/>
            <w:webHidden/>
          </w:rPr>
          <w:t>14</w:t>
        </w:r>
        <w:r w:rsidR="0022065F">
          <w:rPr>
            <w:noProof/>
            <w:webHidden/>
          </w:rPr>
          <w:fldChar w:fldCharType="end"/>
        </w:r>
      </w:hyperlink>
    </w:p>
    <w:p w14:paraId="5BB033EB" w14:textId="2A8BE44E" w:rsidR="0022065F" w:rsidRDefault="00D82A34" w:rsidP="0022065F">
      <w:pPr>
        <w:pStyle w:val="TOC2"/>
        <w:tabs>
          <w:tab w:val="left" w:pos="960"/>
          <w:tab w:val="right" w:leader="dot" w:pos="9064"/>
        </w:tabs>
        <w:ind w:firstLine="0"/>
        <w:rPr>
          <w:noProof/>
        </w:rPr>
      </w:pPr>
      <w:hyperlink w:anchor="_Toc169255534" w:history="1">
        <w:r w:rsidR="0022065F" w:rsidRPr="007E1232">
          <w:rPr>
            <w:rStyle w:val="Hyperlink"/>
            <w:noProof/>
          </w:rPr>
          <w:t>3.1.</w:t>
        </w:r>
        <w:r w:rsidR="0022065F">
          <w:rPr>
            <w:noProof/>
          </w:rPr>
          <w:tab/>
        </w:r>
        <w:r w:rsidR="0022065F" w:rsidRPr="007E1232">
          <w:rPr>
            <w:rStyle w:val="Hyperlink"/>
            <w:noProof/>
          </w:rPr>
          <w:t>Nghiên cứu thị trường và nhu cầu người dùng</w:t>
        </w:r>
        <w:r w:rsidR="0022065F">
          <w:rPr>
            <w:noProof/>
            <w:webHidden/>
          </w:rPr>
          <w:tab/>
        </w:r>
        <w:r w:rsidR="0022065F">
          <w:rPr>
            <w:noProof/>
            <w:webHidden/>
          </w:rPr>
          <w:fldChar w:fldCharType="begin"/>
        </w:r>
        <w:r w:rsidR="0022065F">
          <w:rPr>
            <w:noProof/>
            <w:webHidden/>
          </w:rPr>
          <w:instrText xml:space="preserve"> PAGEREF _Toc169255534 \h </w:instrText>
        </w:r>
        <w:r w:rsidR="0022065F">
          <w:rPr>
            <w:noProof/>
            <w:webHidden/>
          </w:rPr>
        </w:r>
        <w:r w:rsidR="0022065F">
          <w:rPr>
            <w:noProof/>
            <w:webHidden/>
          </w:rPr>
          <w:fldChar w:fldCharType="separate"/>
        </w:r>
        <w:r w:rsidR="0022065F">
          <w:rPr>
            <w:noProof/>
            <w:webHidden/>
          </w:rPr>
          <w:t>14</w:t>
        </w:r>
        <w:r w:rsidR="0022065F">
          <w:rPr>
            <w:noProof/>
            <w:webHidden/>
          </w:rPr>
          <w:fldChar w:fldCharType="end"/>
        </w:r>
      </w:hyperlink>
    </w:p>
    <w:p w14:paraId="11C4A028" w14:textId="1E42AA70" w:rsidR="0022065F" w:rsidRDefault="00D82A34" w:rsidP="0022065F">
      <w:pPr>
        <w:pStyle w:val="TOC3"/>
        <w:tabs>
          <w:tab w:val="left" w:pos="1440"/>
          <w:tab w:val="right" w:leader="dot" w:pos="9064"/>
        </w:tabs>
        <w:ind w:firstLine="0"/>
        <w:rPr>
          <w:noProof/>
        </w:rPr>
      </w:pPr>
      <w:hyperlink w:anchor="_Toc169255535" w:history="1">
        <w:r w:rsidR="0022065F" w:rsidRPr="007E1232">
          <w:rPr>
            <w:rStyle w:val="Hyperlink"/>
            <w:noProof/>
          </w:rPr>
          <w:t>3.1.1.</w:t>
        </w:r>
        <w:r w:rsidR="0022065F">
          <w:rPr>
            <w:noProof/>
          </w:rPr>
          <w:tab/>
        </w:r>
        <w:r w:rsidR="0022065F" w:rsidRPr="007E1232">
          <w:rPr>
            <w:rStyle w:val="Hyperlink"/>
            <w:noProof/>
          </w:rPr>
          <w:t>Nghiên cứu thị trường</w:t>
        </w:r>
        <w:r w:rsidR="0022065F">
          <w:rPr>
            <w:noProof/>
            <w:webHidden/>
          </w:rPr>
          <w:tab/>
        </w:r>
        <w:r w:rsidR="0022065F">
          <w:rPr>
            <w:noProof/>
            <w:webHidden/>
          </w:rPr>
          <w:fldChar w:fldCharType="begin"/>
        </w:r>
        <w:r w:rsidR="0022065F">
          <w:rPr>
            <w:noProof/>
            <w:webHidden/>
          </w:rPr>
          <w:instrText xml:space="preserve"> PAGEREF _Toc169255535 \h </w:instrText>
        </w:r>
        <w:r w:rsidR="0022065F">
          <w:rPr>
            <w:noProof/>
            <w:webHidden/>
          </w:rPr>
        </w:r>
        <w:r w:rsidR="0022065F">
          <w:rPr>
            <w:noProof/>
            <w:webHidden/>
          </w:rPr>
          <w:fldChar w:fldCharType="separate"/>
        </w:r>
        <w:r w:rsidR="0022065F">
          <w:rPr>
            <w:noProof/>
            <w:webHidden/>
          </w:rPr>
          <w:t>14</w:t>
        </w:r>
        <w:r w:rsidR="0022065F">
          <w:rPr>
            <w:noProof/>
            <w:webHidden/>
          </w:rPr>
          <w:fldChar w:fldCharType="end"/>
        </w:r>
      </w:hyperlink>
    </w:p>
    <w:p w14:paraId="3F40D395" w14:textId="5CB69122" w:rsidR="0022065F" w:rsidRDefault="00D82A34" w:rsidP="0022065F">
      <w:pPr>
        <w:pStyle w:val="TOC3"/>
        <w:tabs>
          <w:tab w:val="left" w:pos="1440"/>
          <w:tab w:val="right" w:leader="dot" w:pos="9064"/>
        </w:tabs>
        <w:ind w:firstLine="0"/>
        <w:rPr>
          <w:noProof/>
        </w:rPr>
      </w:pPr>
      <w:hyperlink w:anchor="_Toc169255536" w:history="1">
        <w:r w:rsidR="0022065F" w:rsidRPr="007E1232">
          <w:rPr>
            <w:rStyle w:val="Hyperlink"/>
            <w:noProof/>
          </w:rPr>
          <w:t>3.1.2.</w:t>
        </w:r>
        <w:r w:rsidR="0022065F">
          <w:rPr>
            <w:noProof/>
          </w:rPr>
          <w:tab/>
        </w:r>
        <w:r w:rsidR="0022065F" w:rsidRPr="007E1232">
          <w:rPr>
            <w:rStyle w:val="Hyperlink"/>
            <w:noProof/>
          </w:rPr>
          <w:t>Nhu cầu người dùng</w:t>
        </w:r>
        <w:r w:rsidR="0022065F">
          <w:rPr>
            <w:noProof/>
            <w:webHidden/>
          </w:rPr>
          <w:tab/>
        </w:r>
        <w:r w:rsidR="0022065F">
          <w:rPr>
            <w:noProof/>
            <w:webHidden/>
          </w:rPr>
          <w:fldChar w:fldCharType="begin"/>
        </w:r>
        <w:r w:rsidR="0022065F">
          <w:rPr>
            <w:noProof/>
            <w:webHidden/>
          </w:rPr>
          <w:instrText xml:space="preserve"> PAGEREF _Toc169255536 \h </w:instrText>
        </w:r>
        <w:r w:rsidR="0022065F">
          <w:rPr>
            <w:noProof/>
            <w:webHidden/>
          </w:rPr>
        </w:r>
        <w:r w:rsidR="0022065F">
          <w:rPr>
            <w:noProof/>
            <w:webHidden/>
          </w:rPr>
          <w:fldChar w:fldCharType="separate"/>
        </w:r>
        <w:r w:rsidR="0022065F">
          <w:rPr>
            <w:noProof/>
            <w:webHidden/>
          </w:rPr>
          <w:t>15</w:t>
        </w:r>
        <w:r w:rsidR="0022065F">
          <w:rPr>
            <w:noProof/>
            <w:webHidden/>
          </w:rPr>
          <w:fldChar w:fldCharType="end"/>
        </w:r>
      </w:hyperlink>
    </w:p>
    <w:p w14:paraId="3501C5AF" w14:textId="4E12F998" w:rsidR="0022065F" w:rsidRDefault="00D82A34" w:rsidP="0022065F">
      <w:pPr>
        <w:pStyle w:val="TOC2"/>
        <w:tabs>
          <w:tab w:val="left" w:pos="960"/>
          <w:tab w:val="right" w:leader="dot" w:pos="9064"/>
        </w:tabs>
        <w:ind w:firstLine="0"/>
        <w:rPr>
          <w:noProof/>
        </w:rPr>
      </w:pPr>
      <w:hyperlink w:anchor="_Toc169255537" w:history="1">
        <w:r w:rsidR="0022065F" w:rsidRPr="007E1232">
          <w:rPr>
            <w:rStyle w:val="Hyperlink"/>
            <w:noProof/>
          </w:rPr>
          <w:t>3.2.</w:t>
        </w:r>
        <w:r w:rsidR="0022065F">
          <w:rPr>
            <w:noProof/>
          </w:rPr>
          <w:tab/>
        </w:r>
        <w:r w:rsidR="0022065F" w:rsidRPr="007E1232">
          <w:rPr>
            <w:rStyle w:val="Hyperlink"/>
            <w:noProof/>
          </w:rPr>
          <w:t xml:space="preserve">Phân tích </w:t>
        </w:r>
        <w:r w:rsidR="0022065F" w:rsidRPr="007E1232">
          <w:rPr>
            <w:rStyle w:val="Hyperlink"/>
            <w:noProof/>
            <w:lang w:val="en-US"/>
          </w:rPr>
          <w:t>t</w:t>
        </w:r>
        <w:r w:rsidR="0022065F" w:rsidRPr="007E1232">
          <w:rPr>
            <w:rStyle w:val="Hyperlink"/>
            <w:noProof/>
          </w:rPr>
          <w:t>hiết kế và hệ thống</w:t>
        </w:r>
        <w:r w:rsidR="0022065F">
          <w:rPr>
            <w:noProof/>
            <w:webHidden/>
          </w:rPr>
          <w:tab/>
        </w:r>
        <w:r w:rsidR="0022065F">
          <w:rPr>
            <w:noProof/>
            <w:webHidden/>
          </w:rPr>
          <w:fldChar w:fldCharType="begin"/>
        </w:r>
        <w:r w:rsidR="0022065F">
          <w:rPr>
            <w:noProof/>
            <w:webHidden/>
          </w:rPr>
          <w:instrText xml:space="preserve"> PAGEREF _Toc169255537 \h </w:instrText>
        </w:r>
        <w:r w:rsidR="0022065F">
          <w:rPr>
            <w:noProof/>
            <w:webHidden/>
          </w:rPr>
        </w:r>
        <w:r w:rsidR="0022065F">
          <w:rPr>
            <w:noProof/>
            <w:webHidden/>
          </w:rPr>
          <w:fldChar w:fldCharType="separate"/>
        </w:r>
        <w:r w:rsidR="0022065F">
          <w:rPr>
            <w:noProof/>
            <w:webHidden/>
          </w:rPr>
          <w:t>16</w:t>
        </w:r>
        <w:r w:rsidR="0022065F">
          <w:rPr>
            <w:noProof/>
            <w:webHidden/>
          </w:rPr>
          <w:fldChar w:fldCharType="end"/>
        </w:r>
      </w:hyperlink>
    </w:p>
    <w:p w14:paraId="20099A26" w14:textId="5C66C7C6" w:rsidR="0022065F" w:rsidRDefault="00D82A34" w:rsidP="0022065F">
      <w:pPr>
        <w:pStyle w:val="TOC3"/>
        <w:tabs>
          <w:tab w:val="left" w:pos="1440"/>
          <w:tab w:val="right" w:leader="dot" w:pos="9064"/>
        </w:tabs>
        <w:ind w:firstLine="0"/>
        <w:rPr>
          <w:noProof/>
        </w:rPr>
      </w:pPr>
      <w:hyperlink w:anchor="_Toc169255538" w:history="1">
        <w:r w:rsidR="0022065F" w:rsidRPr="007E1232">
          <w:rPr>
            <w:rStyle w:val="Hyperlink"/>
            <w:noProof/>
          </w:rPr>
          <w:t>3.2.1.</w:t>
        </w:r>
        <w:r w:rsidR="0022065F">
          <w:rPr>
            <w:noProof/>
          </w:rPr>
          <w:tab/>
        </w:r>
        <w:r w:rsidR="0022065F" w:rsidRPr="007E1232">
          <w:rPr>
            <w:rStyle w:val="Hyperlink"/>
            <w:noProof/>
          </w:rPr>
          <w:t>Khảo sát hiện trạng</w:t>
        </w:r>
        <w:r w:rsidR="0022065F">
          <w:rPr>
            <w:noProof/>
            <w:webHidden/>
          </w:rPr>
          <w:tab/>
        </w:r>
        <w:r w:rsidR="0022065F">
          <w:rPr>
            <w:noProof/>
            <w:webHidden/>
          </w:rPr>
          <w:fldChar w:fldCharType="begin"/>
        </w:r>
        <w:r w:rsidR="0022065F">
          <w:rPr>
            <w:noProof/>
            <w:webHidden/>
          </w:rPr>
          <w:instrText xml:space="preserve"> PAGEREF _Toc169255538 \h </w:instrText>
        </w:r>
        <w:r w:rsidR="0022065F">
          <w:rPr>
            <w:noProof/>
            <w:webHidden/>
          </w:rPr>
        </w:r>
        <w:r w:rsidR="0022065F">
          <w:rPr>
            <w:noProof/>
            <w:webHidden/>
          </w:rPr>
          <w:fldChar w:fldCharType="separate"/>
        </w:r>
        <w:r w:rsidR="0022065F">
          <w:rPr>
            <w:noProof/>
            <w:webHidden/>
          </w:rPr>
          <w:t>16</w:t>
        </w:r>
        <w:r w:rsidR="0022065F">
          <w:rPr>
            <w:noProof/>
            <w:webHidden/>
          </w:rPr>
          <w:fldChar w:fldCharType="end"/>
        </w:r>
      </w:hyperlink>
    </w:p>
    <w:p w14:paraId="2B6B79E6" w14:textId="7F9CC234" w:rsidR="0022065F" w:rsidRDefault="00D82A34" w:rsidP="0022065F">
      <w:pPr>
        <w:pStyle w:val="TOC3"/>
        <w:tabs>
          <w:tab w:val="left" w:pos="1440"/>
          <w:tab w:val="right" w:leader="dot" w:pos="9064"/>
        </w:tabs>
        <w:ind w:firstLine="0"/>
        <w:rPr>
          <w:noProof/>
        </w:rPr>
      </w:pPr>
      <w:hyperlink w:anchor="_Toc169255539" w:history="1">
        <w:r w:rsidR="0022065F" w:rsidRPr="007E1232">
          <w:rPr>
            <w:rStyle w:val="Hyperlink"/>
            <w:noProof/>
          </w:rPr>
          <w:t>3.2.2.</w:t>
        </w:r>
        <w:r w:rsidR="0022065F">
          <w:rPr>
            <w:noProof/>
          </w:rPr>
          <w:tab/>
        </w:r>
        <w:r w:rsidR="0022065F" w:rsidRPr="007E1232">
          <w:rPr>
            <w:rStyle w:val="Hyperlink"/>
            <w:noProof/>
          </w:rPr>
          <w:t>Mục tiêu FINDY</w:t>
        </w:r>
        <w:r w:rsidR="0022065F">
          <w:rPr>
            <w:noProof/>
            <w:webHidden/>
          </w:rPr>
          <w:tab/>
        </w:r>
        <w:r w:rsidR="0022065F">
          <w:rPr>
            <w:noProof/>
            <w:webHidden/>
          </w:rPr>
          <w:fldChar w:fldCharType="begin"/>
        </w:r>
        <w:r w:rsidR="0022065F">
          <w:rPr>
            <w:noProof/>
            <w:webHidden/>
          </w:rPr>
          <w:instrText xml:space="preserve"> PAGEREF _Toc169255539 \h </w:instrText>
        </w:r>
        <w:r w:rsidR="0022065F">
          <w:rPr>
            <w:noProof/>
            <w:webHidden/>
          </w:rPr>
        </w:r>
        <w:r w:rsidR="0022065F">
          <w:rPr>
            <w:noProof/>
            <w:webHidden/>
          </w:rPr>
          <w:fldChar w:fldCharType="separate"/>
        </w:r>
        <w:r w:rsidR="0022065F">
          <w:rPr>
            <w:noProof/>
            <w:webHidden/>
          </w:rPr>
          <w:t>18</w:t>
        </w:r>
        <w:r w:rsidR="0022065F">
          <w:rPr>
            <w:noProof/>
            <w:webHidden/>
          </w:rPr>
          <w:fldChar w:fldCharType="end"/>
        </w:r>
      </w:hyperlink>
    </w:p>
    <w:p w14:paraId="55303B14" w14:textId="63AA171F" w:rsidR="0022065F" w:rsidRDefault="00D82A34" w:rsidP="0022065F">
      <w:pPr>
        <w:pStyle w:val="TOC3"/>
        <w:tabs>
          <w:tab w:val="left" w:pos="1440"/>
          <w:tab w:val="right" w:leader="dot" w:pos="9064"/>
        </w:tabs>
        <w:ind w:firstLine="0"/>
        <w:rPr>
          <w:noProof/>
        </w:rPr>
      </w:pPr>
      <w:hyperlink w:anchor="_Toc169255540" w:history="1">
        <w:r w:rsidR="0022065F" w:rsidRPr="007E1232">
          <w:rPr>
            <w:rStyle w:val="Hyperlink"/>
            <w:noProof/>
          </w:rPr>
          <w:t>3.2.3.</w:t>
        </w:r>
        <w:r w:rsidR="0022065F">
          <w:rPr>
            <w:noProof/>
          </w:rPr>
          <w:tab/>
        </w:r>
        <w:r w:rsidR="0022065F" w:rsidRPr="007E1232">
          <w:rPr>
            <w:rStyle w:val="Hyperlink"/>
            <w:noProof/>
          </w:rPr>
          <w:t>Phân tích chức năng</w:t>
        </w:r>
        <w:r w:rsidR="0022065F">
          <w:rPr>
            <w:noProof/>
            <w:webHidden/>
          </w:rPr>
          <w:tab/>
        </w:r>
        <w:r w:rsidR="0022065F">
          <w:rPr>
            <w:noProof/>
            <w:webHidden/>
          </w:rPr>
          <w:fldChar w:fldCharType="begin"/>
        </w:r>
        <w:r w:rsidR="0022065F">
          <w:rPr>
            <w:noProof/>
            <w:webHidden/>
          </w:rPr>
          <w:instrText xml:space="preserve"> PAGEREF _Toc169255540 \h </w:instrText>
        </w:r>
        <w:r w:rsidR="0022065F">
          <w:rPr>
            <w:noProof/>
            <w:webHidden/>
          </w:rPr>
        </w:r>
        <w:r w:rsidR="0022065F">
          <w:rPr>
            <w:noProof/>
            <w:webHidden/>
          </w:rPr>
          <w:fldChar w:fldCharType="separate"/>
        </w:r>
        <w:r w:rsidR="0022065F">
          <w:rPr>
            <w:noProof/>
            <w:webHidden/>
          </w:rPr>
          <w:t>18</w:t>
        </w:r>
        <w:r w:rsidR="0022065F">
          <w:rPr>
            <w:noProof/>
            <w:webHidden/>
          </w:rPr>
          <w:fldChar w:fldCharType="end"/>
        </w:r>
      </w:hyperlink>
    </w:p>
    <w:p w14:paraId="365755E4" w14:textId="0EC2D5A6" w:rsidR="0022065F" w:rsidRDefault="00D82A34" w:rsidP="0022065F">
      <w:pPr>
        <w:pStyle w:val="TOC4"/>
        <w:tabs>
          <w:tab w:val="left" w:pos="1920"/>
          <w:tab w:val="right" w:leader="dot" w:pos="9064"/>
        </w:tabs>
        <w:ind w:firstLine="0"/>
        <w:rPr>
          <w:noProof/>
        </w:rPr>
      </w:pPr>
      <w:hyperlink w:anchor="_Toc169255541" w:history="1">
        <w:r w:rsidR="0022065F" w:rsidRPr="007E1232">
          <w:rPr>
            <w:rStyle w:val="Hyperlink"/>
            <w:noProof/>
          </w:rPr>
          <w:t>3.2.3.1.</w:t>
        </w:r>
        <w:r w:rsidR="0022065F">
          <w:rPr>
            <w:noProof/>
          </w:rPr>
          <w:tab/>
        </w:r>
        <w:r w:rsidR="0022065F" w:rsidRPr="007E1232">
          <w:rPr>
            <w:rStyle w:val="Hyperlink"/>
            <w:noProof/>
          </w:rPr>
          <w:t>Quy trình nghiệp vụ</w:t>
        </w:r>
        <w:r w:rsidR="0022065F">
          <w:rPr>
            <w:noProof/>
            <w:webHidden/>
          </w:rPr>
          <w:tab/>
        </w:r>
        <w:r w:rsidR="0022065F">
          <w:rPr>
            <w:noProof/>
            <w:webHidden/>
          </w:rPr>
          <w:fldChar w:fldCharType="begin"/>
        </w:r>
        <w:r w:rsidR="0022065F">
          <w:rPr>
            <w:noProof/>
            <w:webHidden/>
          </w:rPr>
          <w:instrText xml:space="preserve"> PAGEREF _Toc169255541 \h </w:instrText>
        </w:r>
        <w:r w:rsidR="0022065F">
          <w:rPr>
            <w:noProof/>
            <w:webHidden/>
          </w:rPr>
        </w:r>
        <w:r w:rsidR="0022065F">
          <w:rPr>
            <w:noProof/>
            <w:webHidden/>
          </w:rPr>
          <w:fldChar w:fldCharType="separate"/>
        </w:r>
        <w:r w:rsidR="0022065F">
          <w:rPr>
            <w:noProof/>
            <w:webHidden/>
          </w:rPr>
          <w:t>18</w:t>
        </w:r>
        <w:r w:rsidR="0022065F">
          <w:rPr>
            <w:noProof/>
            <w:webHidden/>
          </w:rPr>
          <w:fldChar w:fldCharType="end"/>
        </w:r>
      </w:hyperlink>
    </w:p>
    <w:p w14:paraId="4F86EDAF" w14:textId="57172A93" w:rsidR="0022065F" w:rsidRDefault="00D82A34" w:rsidP="0022065F">
      <w:pPr>
        <w:pStyle w:val="TOC4"/>
        <w:tabs>
          <w:tab w:val="left" w:pos="1920"/>
          <w:tab w:val="right" w:leader="dot" w:pos="9064"/>
        </w:tabs>
        <w:ind w:firstLine="0"/>
        <w:rPr>
          <w:noProof/>
        </w:rPr>
      </w:pPr>
      <w:hyperlink w:anchor="_Toc169255542" w:history="1">
        <w:r w:rsidR="0022065F" w:rsidRPr="007E1232">
          <w:rPr>
            <w:rStyle w:val="Hyperlink"/>
            <w:noProof/>
          </w:rPr>
          <w:t>3.2.3.2.</w:t>
        </w:r>
        <w:r w:rsidR="0022065F">
          <w:rPr>
            <w:noProof/>
          </w:rPr>
          <w:tab/>
        </w:r>
        <w:r w:rsidR="0022065F" w:rsidRPr="007E1232">
          <w:rPr>
            <w:rStyle w:val="Hyperlink"/>
            <w:noProof/>
          </w:rPr>
          <w:t>Sơ đồ Use case</w:t>
        </w:r>
        <w:r w:rsidR="0022065F">
          <w:rPr>
            <w:noProof/>
            <w:webHidden/>
          </w:rPr>
          <w:tab/>
        </w:r>
        <w:r w:rsidR="0022065F">
          <w:rPr>
            <w:noProof/>
            <w:webHidden/>
          </w:rPr>
          <w:fldChar w:fldCharType="begin"/>
        </w:r>
        <w:r w:rsidR="0022065F">
          <w:rPr>
            <w:noProof/>
            <w:webHidden/>
          </w:rPr>
          <w:instrText xml:space="preserve"> PAGEREF _Toc169255542 \h </w:instrText>
        </w:r>
        <w:r w:rsidR="0022065F">
          <w:rPr>
            <w:noProof/>
            <w:webHidden/>
          </w:rPr>
        </w:r>
        <w:r w:rsidR="0022065F">
          <w:rPr>
            <w:noProof/>
            <w:webHidden/>
          </w:rPr>
          <w:fldChar w:fldCharType="separate"/>
        </w:r>
        <w:r w:rsidR="0022065F">
          <w:rPr>
            <w:noProof/>
            <w:webHidden/>
          </w:rPr>
          <w:t>22</w:t>
        </w:r>
        <w:r w:rsidR="0022065F">
          <w:rPr>
            <w:noProof/>
            <w:webHidden/>
          </w:rPr>
          <w:fldChar w:fldCharType="end"/>
        </w:r>
      </w:hyperlink>
    </w:p>
    <w:p w14:paraId="065934F5" w14:textId="785580DD" w:rsidR="0022065F" w:rsidRDefault="00D82A34" w:rsidP="0022065F">
      <w:pPr>
        <w:pStyle w:val="TOC3"/>
        <w:tabs>
          <w:tab w:val="left" w:pos="1440"/>
          <w:tab w:val="right" w:leader="dot" w:pos="9064"/>
        </w:tabs>
        <w:ind w:firstLine="0"/>
        <w:rPr>
          <w:noProof/>
        </w:rPr>
      </w:pPr>
      <w:hyperlink w:anchor="_Toc169255543" w:history="1">
        <w:r w:rsidR="0022065F" w:rsidRPr="007E1232">
          <w:rPr>
            <w:rStyle w:val="Hyperlink"/>
            <w:noProof/>
          </w:rPr>
          <w:t>3.2.4.</w:t>
        </w:r>
        <w:r w:rsidR="0022065F">
          <w:rPr>
            <w:noProof/>
          </w:rPr>
          <w:tab/>
        </w:r>
        <w:r w:rsidR="0022065F" w:rsidRPr="007E1232">
          <w:rPr>
            <w:rStyle w:val="Hyperlink"/>
            <w:noProof/>
          </w:rPr>
          <w:t xml:space="preserve">Sơ đồ phân cấp chức năng </w:t>
        </w:r>
        <w:r w:rsidR="0022065F" w:rsidRPr="007E1232">
          <w:rPr>
            <w:rStyle w:val="Hyperlink"/>
            <w:noProof/>
            <w:lang w:val="en-US"/>
          </w:rPr>
          <w:t>(</w:t>
        </w:r>
        <w:r w:rsidR="0022065F" w:rsidRPr="007E1232">
          <w:rPr>
            <w:rStyle w:val="Hyperlink"/>
            <w:noProof/>
          </w:rPr>
          <w:t>BFD</w:t>
        </w:r>
        <w:r w:rsidR="0022065F" w:rsidRPr="007E1232">
          <w:rPr>
            <w:rStyle w:val="Hyperlink"/>
            <w:noProof/>
            <w:lang w:val="en-US"/>
          </w:rPr>
          <w:t>)</w:t>
        </w:r>
        <w:r w:rsidR="0022065F">
          <w:rPr>
            <w:noProof/>
            <w:webHidden/>
          </w:rPr>
          <w:tab/>
        </w:r>
        <w:r w:rsidR="0022065F">
          <w:rPr>
            <w:noProof/>
            <w:webHidden/>
          </w:rPr>
          <w:fldChar w:fldCharType="begin"/>
        </w:r>
        <w:r w:rsidR="0022065F">
          <w:rPr>
            <w:noProof/>
            <w:webHidden/>
          </w:rPr>
          <w:instrText xml:space="preserve"> PAGEREF _Toc169255543 \h </w:instrText>
        </w:r>
        <w:r w:rsidR="0022065F">
          <w:rPr>
            <w:noProof/>
            <w:webHidden/>
          </w:rPr>
        </w:r>
        <w:r w:rsidR="0022065F">
          <w:rPr>
            <w:noProof/>
            <w:webHidden/>
          </w:rPr>
          <w:fldChar w:fldCharType="separate"/>
        </w:r>
        <w:r w:rsidR="0022065F">
          <w:rPr>
            <w:noProof/>
            <w:webHidden/>
          </w:rPr>
          <w:t>26</w:t>
        </w:r>
        <w:r w:rsidR="0022065F">
          <w:rPr>
            <w:noProof/>
            <w:webHidden/>
          </w:rPr>
          <w:fldChar w:fldCharType="end"/>
        </w:r>
      </w:hyperlink>
    </w:p>
    <w:p w14:paraId="27516170" w14:textId="38A5FE4D" w:rsidR="0022065F" w:rsidRDefault="00D82A34" w:rsidP="0022065F">
      <w:pPr>
        <w:pStyle w:val="TOC3"/>
        <w:tabs>
          <w:tab w:val="left" w:pos="1440"/>
          <w:tab w:val="right" w:leader="dot" w:pos="9064"/>
        </w:tabs>
        <w:ind w:firstLine="0"/>
        <w:rPr>
          <w:noProof/>
        </w:rPr>
      </w:pPr>
      <w:hyperlink w:anchor="_Toc169255544" w:history="1">
        <w:r w:rsidR="0022065F" w:rsidRPr="007E1232">
          <w:rPr>
            <w:rStyle w:val="Hyperlink"/>
            <w:noProof/>
          </w:rPr>
          <w:t>3.2.5.</w:t>
        </w:r>
        <w:r w:rsidR="0022065F">
          <w:rPr>
            <w:noProof/>
          </w:rPr>
          <w:tab/>
        </w:r>
        <w:r w:rsidR="0022065F" w:rsidRPr="007E1232">
          <w:rPr>
            <w:rStyle w:val="Hyperlink"/>
            <w:noProof/>
          </w:rPr>
          <w:t>Mô hình dòng dữ liệu (DFD</w:t>
        </w:r>
        <w:r w:rsidR="0022065F">
          <w:rPr>
            <w:noProof/>
            <w:webHidden/>
          </w:rPr>
          <w:tab/>
        </w:r>
        <w:r w:rsidR="0022065F">
          <w:rPr>
            <w:noProof/>
            <w:webHidden/>
          </w:rPr>
          <w:fldChar w:fldCharType="begin"/>
        </w:r>
        <w:r w:rsidR="0022065F">
          <w:rPr>
            <w:noProof/>
            <w:webHidden/>
          </w:rPr>
          <w:instrText xml:space="preserve"> PAGEREF _Toc169255544 \h </w:instrText>
        </w:r>
        <w:r w:rsidR="0022065F">
          <w:rPr>
            <w:noProof/>
            <w:webHidden/>
          </w:rPr>
        </w:r>
        <w:r w:rsidR="0022065F">
          <w:rPr>
            <w:noProof/>
            <w:webHidden/>
          </w:rPr>
          <w:fldChar w:fldCharType="separate"/>
        </w:r>
        <w:r w:rsidR="0022065F">
          <w:rPr>
            <w:noProof/>
            <w:webHidden/>
          </w:rPr>
          <w:t>26</w:t>
        </w:r>
        <w:r w:rsidR="0022065F">
          <w:rPr>
            <w:noProof/>
            <w:webHidden/>
          </w:rPr>
          <w:fldChar w:fldCharType="end"/>
        </w:r>
      </w:hyperlink>
    </w:p>
    <w:p w14:paraId="7813D5A2" w14:textId="41716C81" w:rsidR="0022065F" w:rsidRDefault="00D82A34" w:rsidP="0022065F">
      <w:pPr>
        <w:pStyle w:val="TOC3"/>
        <w:tabs>
          <w:tab w:val="left" w:pos="1440"/>
          <w:tab w:val="right" w:leader="dot" w:pos="9064"/>
        </w:tabs>
        <w:ind w:firstLine="0"/>
        <w:rPr>
          <w:noProof/>
        </w:rPr>
      </w:pPr>
      <w:hyperlink w:anchor="_Toc169255545" w:history="1">
        <w:r w:rsidR="0022065F" w:rsidRPr="007E1232">
          <w:rPr>
            <w:rStyle w:val="Hyperlink"/>
            <w:noProof/>
          </w:rPr>
          <w:t>3.2.6.</w:t>
        </w:r>
        <w:r w:rsidR="0022065F">
          <w:rPr>
            <w:noProof/>
          </w:rPr>
          <w:tab/>
        </w:r>
        <w:r w:rsidR="0022065F" w:rsidRPr="007E1232">
          <w:rPr>
            <w:rStyle w:val="Hyperlink"/>
            <w:noProof/>
            <w:lang w:val="en-US"/>
          </w:rPr>
          <w:t>Xây dựng cơ sở dữ liệu</w:t>
        </w:r>
        <w:r w:rsidR="0022065F">
          <w:rPr>
            <w:noProof/>
            <w:webHidden/>
          </w:rPr>
          <w:tab/>
        </w:r>
        <w:r w:rsidR="0022065F">
          <w:rPr>
            <w:noProof/>
            <w:webHidden/>
          </w:rPr>
          <w:fldChar w:fldCharType="begin"/>
        </w:r>
        <w:r w:rsidR="0022065F">
          <w:rPr>
            <w:noProof/>
            <w:webHidden/>
          </w:rPr>
          <w:instrText xml:space="preserve"> PAGEREF _Toc169255545 \h </w:instrText>
        </w:r>
        <w:r w:rsidR="0022065F">
          <w:rPr>
            <w:noProof/>
            <w:webHidden/>
          </w:rPr>
        </w:r>
        <w:r w:rsidR="0022065F">
          <w:rPr>
            <w:noProof/>
            <w:webHidden/>
          </w:rPr>
          <w:fldChar w:fldCharType="separate"/>
        </w:r>
        <w:r w:rsidR="0022065F">
          <w:rPr>
            <w:noProof/>
            <w:webHidden/>
          </w:rPr>
          <w:t>27</w:t>
        </w:r>
        <w:r w:rsidR="0022065F">
          <w:rPr>
            <w:noProof/>
            <w:webHidden/>
          </w:rPr>
          <w:fldChar w:fldCharType="end"/>
        </w:r>
      </w:hyperlink>
    </w:p>
    <w:p w14:paraId="2BF7A0CA" w14:textId="2E893BB7" w:rsidR="0022065F" w:rsidRDefault="00D82A34" w:rsidP="0022065F">
      <w:pPr>
        <w:pStyle w:val="TOC4"/>
        <w:tabs>
          <w:tab w:val="left" w:pos="1920"/>
          <w:tab w:val="right" w:leader="dot" w:pos="9064"/>
        </w:tabs>
        <w:ind w:firstLine="0"/>
        <w:rPr>
          <w:noProof/>
        </w:rPr>
      </w:pPr>
      <w:hyperlink w:anchor="_Toc169255546" w:history="1">
        <w:r w:rsidR="0022065F" w:rsidRPr="007E1232">
          <w:rPr>
            <w:rStyle w:val="Hyperlink"/>
            <w:noProof/>
            <w:lang w:val="en-US"/>
          </w:rPr>
          <w:t>3.2.6.1.</w:t>
        </w:r>
        <w:r w:rsidR="0022065F">
          <w:rPr>
            <w:noProof/>
          </w:rPr>
          <w:tab/>
        </w:r>
        <w:r w:rsidR="0022065F" w:rsidRPr="007E1232">
          <w:rPr>
            <w:rStyle w:val="Hyperlink"/>
            <w:noProof/>
            <w:lang w:val="en-US"/>
          </w:rPr>
          <w:t>Mô tả chi tiết các bảng</w:t>
        </w:r>
        <w:r w:rsidR="0022065F">
          <w:rPr>
            <w:noProof/>
            <w:webHidden/>
          </w:rPr>
          <w:tab/>
        </w:r>
        <w:r w:rsidR="0022065F">
          <w:rPr>
            <w:noProof/>
            <w:webHidden/>
          </w:rPr>
          <w:fldChar w:fldCharType="begin"/>
        </w:r>
        <w:r w:rsidR="0022065F">
          <w:rPr>
            <w:noProof/>
            <w:webHidden/>
          </w:rPr>
          <w:instrText xml:space="preserve"> PAGEREF _Toc169255546 \h </w:instrText>
        </w:r>
        <w:r w:rsidR="0022065F">
          <w:rPr>
            <w:noProof/>
            <w:webHidden/>
          </w:rPr>
        </w:r>
        <w:r w:rsidR="0022065F">
          <w:rPr>
            <w:noProof/>
            <w:webHidden/>
          </w:rPr>
          <w:fldChar w:fldCharType="separate"/>
        </w:r>
        <w:r w:rsidR="0022065F">
          <w:rPr>
            <w:noProof/>
            <w:webHidden/>
          </w:rPr>
          <w:t>27</w:t>
        </w:r>
        <w:r w:rsidR="0022065F">
          <w:rPr>
            <w:noProof/>
            <w:webHidden/>
          </w:rPr>
          <w:fldChar w:fldCharType="end"/>
        </w:r>
      </w:hyperlink>
    </w:p>
    <w:p w14:paraId="55E01F74" w14:textId="786B0490" w:rsidR="0022065F" w:rsidRDefault="00D82A34" w:rsidP="0022065F">
      <w:pPr>
        <w:pStyle w:val="TOC4"/>
        <w:tabs>
          <w:tab w:val="left" w:pos="1920"/>
          <w:tab w:val="right" w:leader="dot" w:pos="9064"/>
        </w:tabs>
        <w:ind w:firstLine="0"/>
        <w:rPr>
          <w:noProof/>
        </w:rPr>
      </w:pPr>
      <w:hyperlink w:anchor="_Toc169255547" w:history="1">
        <w:r w:rsidR="0022065F" w:rsidRPr="007E1232">
          <w:rPr>
            <w:rStyle w:val="Hyperlink"/>
            <w:noProof/>
          </w:rPr>
          <w:t>3.2.6.2.</w:t>
        </w:r>
        <w:r w:rsidR="0022065F">
          <w:rPr>
            <w:noProof/>
          </w:rPr>
          <w:tab/>
        </w:r>
        <w:r w:rsidR="0022065F" w:rsidRPr="007E1232">
          <w:rPr>
            <w:rStyle w:val="Hyperlink"/>
            <w:noProof/>
          </w:rPr>
          <w:t>Ràng buộc</w:t>
        </w:r>
        <w:r w:rsidR="0022065F">
          <w:rPr>
            <w:noProof/>
            <w:webHidden/>
          </w:rPr>
          <w:tab/>
        </w:r>
        <w:r w:rsidR="0022065F">
          <w:rPr>
            <w:noProof/>
            <w:webHidden/>
          </w:rPr>
          <w:fldChar w:fldCharType="begin"/>
        </w:r>
        <w:r w:rsidR="0022065F">
          <w:rPr>
            <w:noProof/>
            <w:webHidden/>
          </w:rPr>
          <w:instrText xml:space="preserve"> PAGEREF _Toc169255547 \h </w:instrText>
        </w:r>
        <w:r w:rsidR="0022065F">
          <w:rPr>
            <w:noProof/>
            <w:webHidden/>
          </w:rPr>
        </w:r>
        <w:r w:rsidR="0022065F">
          <w:rPr>
            <w:noProof/>
            <w:webHidden/>
          </w:rPr>
          <w:fldChar w:fldCharType="separate"/>
        </w:r>
        <w:r w:rsidR="0022065F">
          <w:rPr>
            <w:noProof/>
            <w:webHidden/>
          </w:rPr>
          <w:t>31</w:t>
        </w:r>
        <w:r w:rsidR="0022065F">
          <w:rPr>
            <w:noProof/>
            <w:webHidden/>
          </w:rPr>
          <w:fldChar w:fldCharType="end"/>
        </w:r>
      </w:hyperlink>
    </w:p>
    <w:p w14:paraId="12237637" w14:textId="67002D07" w:rsidR="0022065F" w:rsidRDefault="00D82A34" w:rsidP="0022065F">
      <w:pPr>
        <w:pStyle w:val="TOC4"/>
        <w:tabs>
          <w:tab w:val="left" w:pos="1920"/>
          <w:tab w:val="right" w:leader="dot" w:pos="9064"/>
        </w:tabs>
        <w:ind w:firstLine="0"/>
        <w:rPr>
          <w:noProof/>
        </w:rPr>
      </w:pPr>
      <w:hyperlink w:anchor="_Toc169255548" w:history="1">
        <w:r w:rsidR="0022065F" w:rsidRPr="007E1232">
          <w:rPr>
            <w:rStyle w:val="Hyperlink"/>
            <w:noProof/>
          </w:rPr>
          <w:t>3.2.6.3.</w:t>
        </w:r>
        <w:r w:rsidR="0022065F">
          <w:rPr>
            <w:noProof/>
          </w:rPr>
          <w:tab/>
        </w:r>
        <w:r w:rsidR="0022065F" w:rsidRPr="007E1232">
          <w:rPr>
            <w:rStyle w:val="Hyperlink"/>
            <w:noProof/>
          </w:rPr>
          <w:t>Relationship Diagram</w:t>
        </w:r>
        <w:r w:rsidR="0022065F">
          <w:rPr>
            <w:noProof/>
            <w:webHidden/>
          </w:rPr>
          <w:tab/>
        </w:r>
        <w:r w:rsidR="0022065F">
          <w:rPr>
            <w:noProof/>
            <w:webHidden/>
          </w:rPr>
          <w:fldChar w:fldCharType="begin"/>
        </w:r>
        <w:r w:rsidR="0022065F">
          <w:rPr>
            <w:noProof/>
            <w:webHidden/>
          </w:rPr>
          <w:instrText xml:space="preserve"> PAGEREF _Toc169255548 \h </w:instrText>
        </w:r>
        <w:r w:rsidR="0022065F">
          <w:rPr>
            <w:noProof/>
            <w:webHidden/>
          </w:rPr>
        </w:r>
        <w:r w:rsidR="0022065F">
          <w:rPr>
            <w:noProof/>
            <w:webHidden/>
          </w:rPr>
          <w:fldChar w:fldCharType="separate"/>
        </w:r>
        <w:r w:rsidR="0022065F">
          <w:rPr>
            <w:noProof/>
            <w:webHidden/>
          </w:rPr>
          <w:t>35</w:t>
        </w:r>
        <w:r w:rsidR="0022065F">
          <w:rPr>
            <w:noProof/>
            <w:webHidden/>
          </w:rPr>
          <w:fldChar w:fldCharType="end"/>
        </w:r>
      </w:hyperlink>
    </w:p>
    <w:p w14:paraId="757AE3FC" w14:textId="1FABC45D" w:rsidR="0022065F" w:rsidRDefault="00D82A34" w:rsidP="0022065F">
      <w:pPr>
        <w:pStyle w:val="TOC2"/>
        <w:tabs>
          <w:tab w:val="left" w:pos="960"/>
          <w:tab w:val="right" w:leader="dot" w:pos="9064"/>
        </w:tabs>
        <w:ind w:firstLine="0"/>
        <w:rPr>
          <w:noProof/>
        </w:rPr>
      </w:pPr>
      <w:hyperlink w:anchor="_Toc169255549" w:history="1">
        <w:r w:rsidR="0022065F" w:rsidRPr="007E1232">
          <w:rPr>
            <w:rStyle w:val="Hyperlink"/>
            <w:noProof/>
          </w:rPr>
          <w:t>3.3.</w:t>
        </w:r>
        <w:r w:rsidR="0022065F">
          <w:rPr>
            <w:noProof/>
          </w:rPr>
          <w:tab/>
        </w:r>
        <w:r w:rsidR="0022065F" w:rsidRPr="007E1232">
          <w:rPr>
            <w:rStyle w:val="Hyperlink"/>
            <w:noProof/>
          </w:rPr>
          <w:t>Thiết kế giao diện</w:t>
        </w:r>
        <w:r w:rsidR="0022065F">
          <w:rPr>
            <w:noProof/>
            <w:webHidden/>
          </w:rPr>
          <w:tab/>
        </w:r>
        <w:r w:rsidR="0022065F">
          <w:rPr>
            <w:noProof/>
            <w:webHidden/>
          </w:rPr>
          <w:fldChar w:fldCharType="begin"/>
        </w:r>
        <w:r w:rsidR="0022065F">
          <w:rPr>
            <w:noProof/>
            <w:webHidden/>
          </w:rPr>
          <w:instrText xml:space="preserve"> PAGEREF _Toc169255549 \h </w:instrText>
        </w:r>
        <w:r w:rsidR="0022065F">
          <w:rPr>
            <w:noProof/>
            <w:webHidden/>
          </w:rPr>
        </w:r>
        <w:r w:rsidR="0022065F">
          <w:rPr>
            <w:noProof/>
            <w:webHidden/>
          </w:rPr>
          <w:fldChar w:fldCharType="separate"/>
        </w:r>
        <w:r w:rsidR="0022065F">
          <w:rPr>
            <w:noProof/>
            <w:webHidden/>
          </w:rPr>
          <w:t>35</w:t>
        </w:r>
        <w:r w:rsidR="0022065F">
          <w:rPr>
            <w:noProof/>
            <w:webHidden/>
          </w:rPr>
          <w:fldChar w:fldCharType="end"/>
        </w:r>
      </w:hyperlink>
    </w:p>
    <w:p w14:paraId="068929BF" w14:textId="1C45DA18" w:rsidR="0022065F" w:rsidRDefault="00D82A34" w:rsidP="0022065F">
      <w:pPr>
        <w:pStyle w:val="TOC3"/>
        <w:tabs>
          <w:tab w:val="left" w:pos="1440"/>
          <w:tab w:val="right" w:leader="dot" w:pos="9064"/>
        </w:tabs>
        <w:ind w:firstLine="0"/>
        <w:rPr>
          <w:noProof/>
        </w:rPr>
      </w:pPr>
      <w:hyperlink w:anchor="_Toc169255550" w:history="1">
        <w:r w:rsidR="0022065F" w:rsidRPr="007E1232">
          <w:rPr>
            <w:rStyle w:val="Hyperlink"/>
            <w:noProof/>
          </w:rPr>
          <w:t>3.3.1.</w:t>
        </w:r>
        <w:r w:rsidR="0022065F">
          <w:rPr>
            <w:noProof/>
          </w:rPr>
          <w:tab/>
        </w:r>
        <w:r w:rsidR="0022065F" w:rsidRPr="007E1232">
          <w:rPr>
            <w:rStyle w:val="Hyperlink"/>
            <w:noProof/>
          </w:rPr>
          <w:t>Trang chủ</w:t>
        </w:r>
        <w:r w:rsidR="0022065F">
          <w:rPr>
            <w:noProof/>
            <w:webHidden/>
          </w:rPr>
          <w:tab/>
        </w:r>
        <w:r w:rsidR="0022065F">
          <w:rPr>
            <w:noProof/>
            <w:webHidden/>
          </w:rPr>
          <w:fldChar w:fldCharType="begin"/>
        </w:r>
        <w:r w:rsidR="0022065F">
          <w:rPr>
            <w:noProof/>
            <w:webHidden/>
          </w:rPr>
          <w:instrText xml:space="preserve"> PAGEREF _Toc169255550 \h </w:instrText>
        </w:r>
        <w:r w:rsidR="0022065F">
          <w:rPr>
            <w:noProof/>
            <w:webHidden/>
          </w:rPr>
        </w:r>
        <w:r w:rsidR="0022065F">
          <w:rPr>
            <w:noProof/>
            <w:webHidden/>
          </w:rPr>
          <w:fldChar w:fldCharType="separate"/>
        </w:r>
        <w:r w:rsidR="0022065F">
          <w:rPr>
            <w:noProof/>
            <w:webHidden/>
          </w:rPr>
          <w:t>36</w:t>
        </w:r>
        <w:r w:rsidR="0022065F">
          <w:rPr>
            <w:noProof/>
            <w:webHidden/>
          </w:rPr>
          <w:fldChar w:fldCharType="end"/>
        </w:r>
      </w:hyperlink>
    </w:p>
    <w:p w14:paraId="571326C7" w14:textId="3EDC8C22" w:rsidR="0022065F" w:rsidRDefault="00D82A34" w:rsidP="0022065F">
      <w:pPr>
        <w:pStyle w:val="TOC3"/>
        <w:tabs>
          <w:tab w:val="left" w:pos="1440"/>
          <w:tab w:val="right" w:leader="dot" w:pos="9064"/>
        </w:tabs>
        <w:ind w:firstLine="0"/>
        <w:rPr>
          <w:noProof/>
        </w:rPr>
      </w:pPr>
      <w:hyperlink w:anchor="_Toc169255551" w:history="1">
        <w:r w:rsidR="0022065F" w:rsidRPr="007E1232">
          <w:rPr>
            <w:rStyle w:val="Hyperlink"/>
            <w:noProof/>
          </w:rPr>
          <w:t>3.3.2.</w:t>
        </w:r>
        <w:r w:rsidR="0022065F">
          <w:rPr>
            <w:noProof/>
          </w:rPr>
          <w:tab/>
        </w:r>
        <w:r w:rsidR="0022065F" w:rsidRPr="007E1232">
          <w:rPr>
            <w:rStyle w:val="Hyperlink"/>
            <w:noProof/>
          </w:rPr>
          <w:t xml:space="preserve">Các giao diện của </w:t>
        </w:r>
        <w:r w:rsidR="0022065F" w:rsidRPr="007E1232">
          <w:rPr>
            <w:rStyle w:val="Hyperlink"/>
            <w:noProof/>
            <w:lang w:val="en-US"/>
          </w:rPr>
          <w:t>thợ</w:t>
        </w:r>
        <w:r w:rsidR="0022065F">
          <w:rPr>
            <w:noProof/>
            <w:webHidden/>
          </w:rPr>
          <w:tab/>
        </w:r>
        <w:r w:rsidR="0022065F">
          <w:rPr>
            <w:noProof/>
            <w:webHidden/>
          </w:rPr>
          <w:fldChar w:fldCharType="begin"/>
        </w:r>
        <w:r w:rsidR="0022065F">
          <w:rPr>
            <w:noProof/>
            <w:webHidden/>
          </w:rPr>
          <w:instrText xml:space="preserve"> PAGEREF _Toc169255551 \h </w:instrText>
        </w:r>
        <w:r w:rsidR="0022065F">
          <w:rPr>
            <w:noProof/>
            <w:webHidden/>
          </w:rPr>
        </w:r>
        <w:r w:rsidR="0022065F">
          <w:rPr>
            <w:noProof/>
            <w:webHidden/>
          </w:rPr>
          <w:fldChar w:fldCharType="separate"/>
        </w:r>
        <w:r w:rsidR="0022065F">
          <w:rPr>
            <w:noProof/>
            <w:webHidden/>
          </w:rPr>
          <w:t>37</w:t>
        </w:r>
        <w:r w:rsidR="0022065F">
          <w:rPr>
            <w:noProof/>
            <w:webHidden/>
          </w:rPr>
          <w:fldChar w:fldCharType="end"/>
        </w:r>
      </w:hyperlink>
    </w:p>
    <w:p w14:paraId="14C38872" w14:textId="2555814C" w:rsidR="0022065F" w:rsidRDefault="00D82A34" w:rsidP="0022065F">
      <w:pPr>
        <w:pStyle w:val="TOC3"/>
        <w:tabs>
          <w:tab w:val="left" w:pos="1440"/>
          <w:tab w:val="right" w:leader="dot" w:pos="9064"/>
        </w:tabs>
        <w:ind w:firstLine="0"/>
        <w:rPr>
          <w:noProof/>
        </w:rPr>
      </w:pPr>
      <w:hyperlink w:anchor="_Toc169255552" w:history="1">
        <w:r w:rsidR="0022065F" w:rsidRPr="007E1232">
          <w:rPr>
            <w:rStyle w:val="Hyperlink"/>
            <w:noProof/>
          </w:rPr>
          <w:t>3.3.3.</w:t>
        </w:r>
        <w:r w:rsidR="0022065F">
          <w:rPr>
            <w:noProof/>
          </w:rPr>
          <w:tab/>
        </w:r>
        <w:r w:rsidR="0022065F" w:rsidRPr="007E1232">
          <w:rPr>
            <w:rStyle w:val="Hyperlink"/>
            <w:noProof/>
          </w:rPr>
          <w:t>Các giao diện của khách thuê</w:t>
        </w:r>
        <w:r w:rsidR="0022065F">
          <w:rPr>
            <w:noProof/>
            <w:webHidden/>
          </w:rPr>
          <w:tab/>
        </w:r>
        <w:r w:rsidR="0022065F">
          <w:rPr>
            <w:noProof/>
            <w:webHidden/>
          </w:rPr>
          <w:fldChar w:fldCharType="begin"/>
        </w:r>
        <w:r w:rsidR="0022065F">
          <w:rPr>
            <w:noProof/>
            <w:webHidden/>
          </w:rPr>
          <w:instrText xml:space="preserve"> PAGEREF _Toc169255552 \h </w:instrText>
        </w:r>
        <w:r w:rsidR="0022065F">
          <w:rPr>
            <w:noProof/>
            <w:webHidden/>
          </w:rPr>
        </w:r>
        <w:r w:rsidR="0022065F">
          <w:rPr>
            <w:noProof/>
            <w:webHidden/>
          </w:rPr>
          <w:fldChar w:fldCharType="separate"/>
        </w:r>
        <w:r w:rsidR="0022065F">
          <w:rPr>
            <w:noProof/>
            <w:webHidden/>
          </w:rPr>
          <w:t>41</w:t>
        </w:r>
        <w:r w:rsidR="0022065F">
          <w:rPr>
            <w:noProof/>
            <w:webHidden/>
          </w:rPr>
          <w:fldChar w:fldCharType="end"/>
        </w:r>
      </w:hyperlink>
    </w:p>
    <w:p w14:paraId="2C564353" w14:textId="648251DE" w:rsidR="0022065F" w:rsidRDefault="00D82A34" w:rsidP="0022065F">
      <w:pPr>
        <w:pStyle w:val="TOC2"/>
        <w:tabs>
          <w:tab w:val="left" w:pos="960"/>
          <w:tab w:val="right" w:leader="dot" w:pos="9064"/>
        </w:tabs>
        <w:ind w:firstLine="0"/>
        <w:rPr>
          <w:noProof/>
        </w:rPr>
      </w:pPr>
      <w:hyperlink w:anchor="_Toc169255553" w:history="1">
        <w:r w:rsidR="0022065F" w:rsidRPr="007E1232">
          <w:rPr>
            <w:rStyle w:val="Hyperlink"/>
            <w:noProof/>
          </w:rPr>
          <w:t>3.4.</w:t>
        </w:r>
        <w:r w:rsidR="0022065F">
          <w:rPr>
            <w:noProof/>
          </w:rPr>
          <w:tab/>
        </w:r>
        <w:r w:rsidR="0022065F" w:rsidRPr="007E1232">
          <w:rPr>
            <w:rStyle w:val="Hyperlink"/>
            <w:noProof/>
          </w:rPr>
          <w:t>Quản lý và bảo trì cơ sở dữ liệu</w:t>
        </w:r>
        <w:r w:rsidR="0022065F">
          <w:rPr>
            <w:noProof/>
            <w:webHidden/>
          </w:rPr>
          <w:tab/>
        </w:r>
        <w:r w:rsidR="0022065F">
          <w:rPr>
            <w:noProof/>
            <w:webHidden/>
          </w:rPr>
          <w:fldChar w:fldCharType="begin"/>
        </w:r>
        <w:r w:rsidR="0022065F">
          <w:rPr>
            <w:noProof/>
            <w:webHidden/>
          </w:rPr>
          <w:instrText xml:space="preserve"> PAGEREF _Toc169255553 \h </w:instrText>
        </w:r>
        <w:r w:rsidR="0022065F">
          <w:rPr>
            <w:noProof/>
            <w:webHidden/>
          </w:rPr>
        </w:r>
        <w:r w:rsidR="0022065F">
          <w:rPr>
            <w:noProof/>
            <w:webHidden/>
          </w:rPr>
          <w:fldChar w:fldCharType="separate"/>
        </w:r>
        <w:r w:rsidR="0022065F">
          <w:rPr>
            <w:noProof/>
            <w:webHidden/>
          </w:rPr>
          <w:t>47</w:t>
        </w:r>
        <w:r w:rsidR="0022065F">
          <w:rPr>
            <w:noProof/>
            <w:webHidden/>
          </w:rPr>
          <w:fldChar w:fldCharType="end"/>
        </w:r>
      </w:hyperlink>
    </w:p>
    <w:p w14:paraId="04618CB1" w14:textId="2347A6A7" w:rsidR="0022065F" w:rsidRDefault="00D82A34" w:rsidP="0022065F">
      <w:pPr>
        <w:pStyle w:val="TOC2"/>
        <w:tabs>
          <w:tab w:val="left" w:pos="960"/>
          <w:tab w:val="right" w:leader="dot" w:pos="9064"/>
        </w:tabs>
        <w:ind w:firstLine="0"/>
        <w:rPr>
          <w:noProof/>
        </w:rPr>
      </w:pPr>
      <w:hyperlink w:anchor="_Toc169255554" w:history="1">
        <w:r w:rsidR="0022065F" w:rsidRPr="007E1232">
          <w:rPr>
            <w:rStyle w:val="Hyperlink"/>
            <w:noProof/>
          </w:rPr>
          <w:t>3.5.</w:t>
        </w:r>
        <w:r w:rsidR="0022065F">
          <w:rPr>
            <w:noProof/>
          </w:rPr>
          <w:tab/>
        </w:r>
        <w:r w:rsidR="0022065F" w:rsidRPr="007E1232">
          <w:rPr>
            <w:rStyle w:val="Hyperlink"/>
            <w:noProof/>
          </w:rPr>
          <w:t>Kiểm thử, đánh giá và cải tiến liên tục</w:t>
        </w:r>
        <w:r w:rsidR="0022065F">
          <w:rPr>
            <w:noProof/>
            <w:webHidden/>
          </w:rPr>
          <w:tab/>
        </w:r>
        <w:r w:rsidR="0022065F">
          <w:rPr>
            <w:noProof/>
            <w:webHidden/>
          </w:rPr>
          <w:fldChar w:fldCharType="begin"/>
        </w:r>
        <w:r w:rsidR="0022065F">
          <w:rPr>
            <w:noProof/>
            <w:webHidden/>
          </w:rPr>
          <w:instrText xml:space="preserve"> PAGEREF _Toc169255554 \h </w:instrText>
        </w:r>
        <w:r w:rsidR="0022065F">
          <w:rPr>
            <w:noProof/>
            <w:webHidden/>
          </w:rPr>
        </w:r>
        <w:r w:rsidR="0022065F">
          <w:rPr>
            <w:noProof/>
            <w:webHidden/>
          </w:rPr>
          <w:fldChar w:fldCharType="separate"/>
        </w:r>
        <w:r w:rsidR="0022065F">
          <w:rPr>
            <w:noProof/>
            <w:webHidden/>
          </w:rPr>
          <w:t>47</w:t>
        </w:r>
        <w:r w:rsidR="0022065F">
          <w:rPr>
            <w:noProof/>
            <w:webHidden/>
          </w:rPr>
          <w:fldChar w:fldCharType="end"/>
        </w:r>
      </w:hyperlink>
    </w:p>
    <w:p w14:paraId="2D5F04FE" w14:textId="3C128776" w:rsidR="0022065F" w:rsidRDefault="00D82A34" w:rsidP="0022065F">
      <w:pPr>
        <w:pStyle w:val="TOC2"/>
        <w:tabs>
          <w:tab w:val="left" w:pos="960"/>
          <w:tab w:val="right" w:leader="dot" w:pos="9064"/>
        </w:tabs>
        <w:ind w:firstLine="0"/>
        <w:rPr>
          <w:noProof/>
        </w:rPr>
      </w:pPr>
      <w:hyperlink w:anchor="_Toc169255555" w:history="1">
        <w:r w:rsidR="0022065F" w:rsidRPr="007E1232">
          <w:rPr>
            <w:rStyle w:val="Hyperlink"/>
            <w:noProof/>
          </w:rPr>
          <w:t>3.6.</w:t>
        </w:r>
        <w:r w:rsidR="0022065F">
          <w:rPr>
            <w:noProof/>
          </w:rPr>
          <w:tab/>
        </w:r>
        <w:r w:rsidR="0022065F" w:rsidRPr="007E1232">
          <w:rPr>
            <w:rStyle w:val="Hyperlink"/>
            <w:noProof/>
          </w:rPr>
          <w:t>Xây dựng cộng đồng và mở rộng</w:t>
        </w:r>
        <w:r w:rsidR="0022065F">
          <w:rPr>
            <w:noProof/>
            <w:webHidden/>
          </w:rPr>
          <w:tab/>
        </w:r>
        <w:r w:rsidR="0022065F">
          <w:rPr>
            <w:noProof/>
            <w:webHidden/>
          </w:rPr>
          <w:fldChar w:fldCharType="begin"/>
        </w:r>
        <w:r w:rsidR="0022065F">
          <w:rPr>
            <w:noProof/>
            <w:webHidden/>
          </w:rPr>
          <w:instrText xml:space="preserve"> PAGEREF _Toc169255555 \h </w:instrText>
        </w:r>
        <w:r w:rsidR="0022065F">
          <w:rPr>
            <w:noProof/>
            <w:webHidden/>
          </w:rPr>
        </w:r>
        <w:r w:rsidR="0022065F">
          <w:rPr>
            <w:noProof/>
            <w:webHidden/>
          </w:rPr>
          <w:fldChar w:fldCharType="separate"/>
        </w:r>
        <w:r w:rsidR="0022065F">
          <w:rPr>
            <w:noProof/>
            <w:webHidden/>
          </w:rPr>
          <w:t>47</w:t>
        </w:r>
        <w:r w:rsidR="0022065F">
          <w:rPr>
            <w:noProof/>
            <w:webHidden/>
          </w:rPr>
          <w:fldChar w:fldCharType="end"/>
        </w:r>
      </w:hyperlink>
    </w:p>
    <w:p w14:paraId="314F61EF" w14:textId="50577882" w:rsidR="0022065F" w:rsidRDefault="00D82A34" w:rsidP="0022065F">
      <w:pPr>
        <w:pStyle w:val="TOC1"/>
        <w:tabs>
          <w:tab w:val="left" w:pos="1680"/>
          <w:tab w:val="right" w:leader="dot" w:pos="9064"/>
        </w:tabs>
        <w:ind w:firstLine="0"/>
        <w:rPr>
          <w:noProof/>
        </w:rPr>
      </w:pPr>
      <w:hyperlink w:anchor="_Toc169255556" w:history="1">
        <w:r w:rsidR="0022065F" w:rsidRPr="007E1232">
          <w:rPr>
            <w:rStyle w:val="Hyperlink"/>
            <w:noProof/>
          </w:rPr>
          <w:t>CHƯƠNG 4.</w:t>
        </w:r>
        <w:r w:rsidR="0022065F">
          <w:rPr>
            <w:noProof/>
          </w:rPr>
          <w:tab/>
        </w:r>
        <w:r w:rsidR="0022065F" w:rsidRPr="007E1232">
          <w:rPr>
            <w:rStyle w:val="Hyperlink"/>
            <w:noProof/>
          </w:rPr>
          <w:t>KẾT QUẢ NGHIÊN CỨU</w:t>
        </w:r>
        <w:r w:rsidR="0022065F">
          <w:rPr>
            <w:noProof/>
            <w:webHidden/>
          </w:rPr>
          <w:tab/>
        </w:r>
        <w:r w:rsidR="0022065F">
          <w:rPr>
            <w:noProof/>
            <w:webHidden/>
          </w:rPr>
          <w:fldChar w:fldCharType="begin"/>
        </w:r>
        <w:r w:rsidR="0022065F">
          <w:rPr>
            <w:noProof/>
            <w:webHidden/>
          </w:rPr>
          <w:instrText xml:space="preserve"> PAGEREF _Toc169255556 \h </w:instrText>
        </w:r>
        <w:r w:rsidR="0022065F">
          <w:rPr>
            <w:noProof/>
            <w:webHidden/>
          </w:rPr>
        </w:r>
        <w:r w:rsidR="0022065F">
          <w:rPr>
            <w:noProof/>
            <w:webHidden/>
          </w:rPr>
          <w:fldChar w:fldCharType="separate"/>
        </w:r>
        <w:r w:rsidR="0022065F">
          <w:rPr>
            <w:noProof/>
            <w:webHidden/>
          </w:rPr>
          <w:t>49</w:t>
        </w:r>
        <w:r w:rsidR="0022065F">
          <w:rPr>
            <w:noProof/>
            <w:webHidden/>
          </w:rPr>
          <w:fldChar w:fldCharType="end"/>
        </w:r>
      </w:hyperlink>
    </w:p>
    <w:p w14:paraId="4D6CE99C" w14:textId="77B00ED4" w:rsidR="0022065F" w:rsidRDefault="00D82A34" w:rsidP="0022065F">
      <w:pPr>
        <w:pStyle w:val="TOC2"/>
        <w:tabs>
          <w:tab w:val="left" w:pos="960"/>
          <w:tab w:val="right" w:leader="dot" w:pos="9064"/>
        </w:tabs>
        <w:ind w:firstLine="0"/>
        <w:rPr>
          <w:noProof/>
        </w:rPr>
      </w:pPr>
      <w:hyperlink w:anchor="_Toc169255557" w:history="1">
        <w:r w:rsidR="0022065F" w:rsidRPr="007E1232">
          <w:rPr>
            <w:rStyle w:val="Hyperlink"/>
            <w:noProof/>
          </w:rPr>
          <w:t>4.1.</w:t>
        </w:r>
        <w:r w:rsidR="0022065F">
          <w:rPr>
            <w:noProof/>
          </w:rPr>
          <w:tab/>
        </w:r>
        <w:r w:rsidR="0022065F" w:rsidRPr="007E1232">
          <w:rPr>
            <w:rStyle w:val="Hyperlink"/>
            <w:noProof/>
          </w:rPr>
          <w:t>Trang chủ</w:t>
        </w:r>
        <w:r w:rsidR="0022065F">
          <w:rPr>
            <w:noProof/>
            <w:webHidden/>
          </w:rPr>
          <w:tab/>
        </w:r>
        <w:r w:rsidR="0022065F">
          <w:rPr>
            <w:noProof/>
            <w:webHidden/>
          </w:rPr>
          <w:fldChar w:fldCharType="begin"/>
        </w:r>
        <w:r w:rsidR="0022065F">
          <w:rPr>
            <w:noProof/>
            <w:webHidden/>
          </w:rPr>
          <w:instrText xml:space="preserve"> PAGEREF _Toc169255557 \h </w:instrText>
        </w:r>
        <w:r w:rsidR="0022065F">
          <w:rPr>
            <w:noProof/>
            <w:webHidden/>
          </w:rPr>
        </w:r>
        <w:r w:rsidR="0022065F">
          <w:rPr>
            <w:noProof/>
            <w:webHidden/>
          </w:rPr>
          <w:fldChar w:fldCharType="separate"/>
        </w:r>
        <w:r w:rsidR="0022065F">
          <w:rPr>
            <w:noProof/>
            <w:webHidden/>
          </w:rPr>
          <w:t>49</w:t>
        </w:r>
        <w:r w:rsidR="0022065F">
          <w:rPr>
            <w:noProof/>
            <w:webHidden/>
          </w:rPr>
          <w:fldChar w:fldCharType="end"/>
        </w:r>
      </w:hyperlink>
    </w:p>
    <w:p w14:paraId="664AF311" w14:textId="61C0E3B6" w:rsidR="0022065F" w:rsidRDefault="00D82A34" w:rsidP="0022065F">
      <w:pPr>
        <w:pStyle w:val="TOC2"/>
        <w:tabs>
          <w:tab w:val="left" w:pos="960"/>
          <w:tab w:val="right" w:leader="dot" w:pos="9064"/>
        </w:tabs>
        <w:ind w:firstLine="0"/>
        <w:rPr>
          <w:noProof/>
        </w:rPr>
      </w:pPr>
      <w:hyperlink w:anchor="_Toc169255558" w:history="1">
        <w:r w:rsidR="0022065F" w:rsidRPr="007E1232">
          <w:rPr>
            <w:rStyle w:val="Hyperlink"/>
            <w:noProof/>
          </w:rPr>
          <w:t>4.2.</w:t>
        </w:r>
        <w:r w:rsidR="0022065F">
          <w:rPr>
            <w:noProof/>
          </w:rPr>
          <w:tab/>
        </w:r>
        <w:r w:rsidR="0022065F" w:rsidRPr="007E1232">
          <w:rPr>
            <w:rStyle w:val="Hyperlink"/>
            <w:noProof/>
          </w:rPr>
          <w:t>Mô tả web</w:t>
        </w:r>
        <w:r w:rsidR="0022065F">
          <w:rPr>
            <w:noProof/>
            <w:webHidden/>
          </w:rPr>
          <w:tab/>
        </w:r>
        <w:r w:rsidR="0022065F">
          <w:rPr>
            <w:noProof/>
            <w:webHidden/>
          </w:rPr>
          <w:fldChar w:fldCharType="begin"/>
        </w:r>
        <w:r w:rsidR="0022065F">
          <w:rPr>
            <w:noProof/>
            <w:webHidden/>
          </w:rPr>
          <w:instrText xml:space="preserve"> PAGEREF _Toc169255558 \h </w:instrText>
        </w:r>
        <w:r w:rsidR="0022065F">
          <w:rPr>
            <w:noProof/>
            <w:webHidden/>
          </w:rPr>
        </w:r>
        <w:r w:rsidR="0022065F">
          <w:rPr>
            <w:noProof/>
            <w:webHidden/>
          </w:rPr>
          <w:fldChar w:fldCharType="separate"/>
        </w:r>
        <w:r w:rsidR="0022065F">
          <w:rPr>
            <w:noProof/>
            <w:webHidden/>
          </w:rPr>
          <w:t>52</w:t>
        </w:r>
        <w:r w:rsidR="0022065F">
          <w:rPr>
            <w:noProof/>
            <w:webHidden/>
          </w:rPr>
          <w:fldChar w:fldCharType="end"/>
        </w:r>
      </w:hyperlink>
    </w:p>
    <w:p w14:paraId="645BB481" w14:textId="32E5DF38" w:rsidR="0022065F" w:rsidRDefault="00D82A34" w:rsidP="0022065F">
      <w:pPr>
        <w:pStyle w:val="TOC2"/>
        <w:tabs>
          <w:tab w:val="left" w:pos="960"/>
          <w:tab w:val="right" w:leader="dot" w:pos="9064"/>
        </w:tabs>
        <w:ind w:firstLine="0"/>
        <w:rPr>
          <w:noProof/>
        </w:rPr>
      </w:pPr>
      <w:hyperlink w:anchor="_Toc169255559" w:history="1">
        <w:r w:rsidR="0022065F" w:rsidRPr="007E1232">
          <w:rPr>
            <w:rStyle w:val="Hyperlink"/>
            <w:noProof/>
          </w:rPr>
          <w:t>4.3.</w:t>
        </w:r>
        <w:r w:rsidR="0022065F">
          <w:rPr>
            <w:noProof/>
          </w:rPr>
          <w:tab/>
        </w:r>
        <w:r w:rsidR="0022065F" w:rsidRPr="007E1232">
          <w:rPr>
            <w:rStyle w:val="Hyperlink"/>
            <w:noProof/>
          </w:rPr>
          <w:t>Xây dựng các module</w:t>
        </w:r>
        <w:r w:rsidR="0022065F">
          <w:rPr>
            <w:noProof/>
            <w:webHidden/>
          </w:rPr>
          <w:tab/>
        </w:r>
        <w:r w:rsidR="0022065F">
          <w:rPr>
            <w:noProof/>
            <w:webHidden/>
          </w:rPr>
          <w:fldChar w:fldCharType="begin"/>
        </w:r>
        <w:r w:rsidR="0022065F">
          <w:rPr>
            <w:noProof/>
            <w:webHidden/>
          </w:rPr>
          <w:instrText xml:space="preserve"> PAGEREF _Toc169255559 \h </w:instrText>
        </w:r>
        <w:r w:rsidR="0022065F">
          <w:rPr>
            <w:noProof/>
            <w:webHidden/>
          </w:rPr>
        </w:r>
        <w:r w:rsidR="0022065F">
          <w:rPr>
            <w:noProof/>
            <w:webHidden/>
          </w:rPr>
          <w:fldChar w:fldCharType="separate"/>
        </w:r>
        <w:r w:rsidR="0022065F">
          <w:rPr>
            <w:noProof/>
            <w:webHidden/>
          </w:rPr>
          <w:t>52</w:t>
        </w:r>
        <w:r w:rsidR="0022065F">
          <w:rPr>
            <w:noProof/>
            <w:webHidden/>
          </w:rPr>
          <w:fldChar w:fldCharType="end"/>
        </w:r>
      </w:hyperlink>
    </w:p>
    <w:p w14:paraId="2D28B732" w14:textId="70AEF974" w:rsidR="0022065F" w:rsidRDefault="00D82A34" w:rsidP="0022065F">
      <w:pPr>
        <w:pStyle w:val="TOC3"/>
        <w:tabs>
          <w:tab w:val="left" w:pos="1440"/>
          <w:tab w:val="right" w:leader="dot" w:pos="9064"/>
        </w:tabs>
        <w:ind w:firstLine="0"/>
        <w:rPr>
          <w:noProof/>
        </w:rPr>
      </w:pPr>
      <w:hyperlink w:anchor="_Toc169255560" w:history="1">
        <w:r w:rsidR="0022065F" w:rsidRPr="007E1232">
          <w:rPr>
            <w:rStyle w:val="Hyperlink"/>
            <w:noProof/>
            <w:lang w:val="en-US"/>
          </w:rPr>
          <w:t>4.3.1.</w:t>
        </w:r>
        <w:r w:rsidR="0022065F">
          <w:rPr>
            <w:noProof/>
          </w:rPr>
          <w:tab/>
        </w:r>
        <w:r w:rsidR="0022065F" w:rsidRPr="007E1232">
          <w:rPr>
            <w:rStyle w:val="Hyperlink"/>
            <w:noProof/>
            <w:lang w:val="en-US"/>
          </w:rPr>
          <w:t>Trang chủ</w:t>
        </w:r>
        <w:r w:rsidR="0022065F">
          <w:rPr>
            <w:noProof/>
            <w:webHidden/>
          </w:rPr>
          <w:tab/>
        </w:r>
        <w:r w:rsidR="0022065F">
          <w:rPr>
            <w:noProof/>
            <w:webHidden/>
          </w:rPr>
          <w:fldChar w:fldCharType="begin"/>
        </w:r>
        <w:r w:rsidR="0022065F">
          <w:rPr>
            <w:noProof/>
            <w:webHidden/>
          </w:rPr>
          <w:instrText xml:space="preserve"> PAGEREF _Toc169255560 \h </w:instrText>
        </w:r>
        <w:r w:rsidR="0022065F">
          <w:rPr>
            <w:noProof/>
            <w:webHidden/>
          </w:rPr>
        </w:r>
        <w:r w:rsidR="0022065F">
          <w:rPr>
            <w:noProof/>
            <w:webHidden/>
          </w:rPr>
          <w:fldChar w:fldCharType="separate"/>
        </w:r>
        <w:r w:rsidR="0022065F">
          <w:rPr>
            <w:noProof/>
            <w:webHidden/>
          </w:rPr>
          <w:t>52</w:t>
        </w:r>
        <w:r w:rsidR="0022065F">
          <w:rPr>
            <w:noProof/>
            <w:webHidden/>
          </w:rPr>
          <w:fldChar w:fldCharType="end"/>
        </w:r>
      </w:hyperlink>
    </w:p>
    <w:p w14:paraId="0E08B616" w14:textId="6D5EC65B" w:rsidR="0022065F" w:rsidRDefault="00D82A34" w:rsidP="0022065F">
      <w:pPr>
        <w:pStyle w:val="TOC3"/>
        <w:tabs>
          <w:tab w:val="left" w:pos="1440"/>
          <w:tab w:val="right" w:leader="dot" w:pos="9064"/>
        </w:tabs>
        <w:ind w:firstLine="0"/>
        <w:rPr>
          <w:noProof/>
        </w:rPr>
      </w:pPr>
      <w:hyperlink w:anchor="_Toc169255561" w:history="1">
        <w:r w:rsidR="0022065F" w:rsidRPr="007E1232">
          <w:rPr>
            <w:rStyle w:val="Hyperlink"/>
            <w:noProof/>
            <w:lang w:val="en-US"/>
          </w:rPr>
          <w:t>4.3.2.</w:t>
        </w:r>
        <w:r w:rsidR="0022065F">
          <w:rPr>
            <w:noProof/>
          </w:rPr>
          <w:tab/>
        </w:r>
        <w:r w:rsidR="0022065F" w:rsidRPr="007E1232">
          <w:rPr>
            <w:rStyle w:val="Hyperlink"/>
            <w:noProof/>
            <w:lang w:val="en-US"/>
          </w:rPr>
          <w:t>Đăng ký</w:t>
        </w:r>
        <w:r w:rsidR="0022065F">
          <w:rPr>
            <w:noProof/>
            <w:webHidden/>
          </w:rPr>
          <w:tab/>
        </w:r>
        <w:r w:rsidR="0022065F">
          <w:rPr>
            <w:noProof/>
            <w:webHidden/>
          </w:rPr>
          <w:fldChar w:fldCharType="begin"/>
        </w:r>
        <w:r w:rsidR="0022065F">
          <w:rPr>
            <w:noProof/>
            <w:webHidden/>
          </w:rPr>
          <w:instrText xml:space="preserve"> PAGEREF _Toc169255561 \h </w:instrText>
        </w:r>
        <w:r w:rsidR="0022065F">
          <w:rPr>
            <w:noProof/>
            <w:webHidden/>
          </w:rPr>
        </w:r>
        <w:r w:rsidR="0022065F">
          <w:rPr>
            <w:noProof/>
            <w:webHidden/>
          </w:rPr>
          <w:fldChar w:fldCharType="separate"/>
        </w:r>
        <w:r w:rsidR="0022065F">
          <w:rPr>
            <w:noProof/>
            <w:webHidden/>
          </w:rPr>
          <w:t>54</w:t>
        </w:r>
        <w:r w:rsidR="0022065F">
          <w:rPr>
            <w:noProof/>
            <w:webHidden/>
          </w:rPr>
          <w:fldChar w:fldCharType="end"/>
        </w:r>
      </w:hyperlink>
    </w:p>
    <w:p w14:paraId="7F3E10F4" w14:textId="3C8CB73F" w:rsidR="0022065F" w:rsidRDefault="00D82A34" w:rsidP="0022065F">
      <w:pPr>
        <w:pStyle w:val="TOC3"/>
        <w:tabs>
          <w:tab w:val="left" w:pos="1440"/>
          <w:tab w:val="right" w:leader="dot" w:pos="9064"/>
        </w:tabs>
        <w:ind w:firstLine="0"/>
        <w:rPr>
          <w:noProof/>
        </w:rPr>
      </w:pPr>
      <w:hyperlink w:anchor="_Toc169255562" w:history="1">
        <w:r w:rsidR="0022065F" w:rsidRPr="007E1232">
          <w:rPr>
            <w:rStyle w:val="Hyperlink"/>
            <w:noProof/>
          </w:rPr>
          <w:t>4.3.3.</w:t>
        </w:r>
        <w:r w:rsidR="0022065F">
          <w:rPr>
            <w:noProof/>
          </w:rPr>
          <w:tab/>
        </w:r>
        <w:r w:rsidR="0022065F" w:rsidRPr="007E1232">
          <w:rPr>
            <w:rStyle w:val="Hyperlink"/>
            <w:noProof/>
          </w:rPr>
          <w:t>Thợ</w:t>
        </w:r>
        <w:r w:rsidR="0022065F">
          <w:rPr>
            <w:noProof/>
            <w:webHidden/>
          </w:rPr>
          <w:tab/>
        </w:r>
        <w:r w:rsidR="0022065F">
          <w:rPr>
            <w:noProof/>
            <w:webHidden/>
          </w:rPr>
          <w:fldChar w:fldCharType="begin"/>
        </w:r>
        <w:r w:rsidR="0022065F">
          <w:rPr>
            <w:noProof/>
            <w:webHidden/>
          </w:rPr>
          <w:instrText xml:space="preserve"> PAGEREF _Toc169255562 \h </w:instrText>
        </w:r>
        <w:r w:rsidR="0022065F">
          <w:rPr>
            <w:noProof/>
            <w:webHidden/>
          </w:rPr>
        </w:r>
        <w:r w:rsidR="0022065F">
          <w:rPr>
            <w:noProof/>
            <w:webHidden/>
          </w:rPr>
          <w:fldChar w:fldCharType="separate"/>
        </w:r>
        <w:r w:rsidR="0022065F">
          <w:rPr>
            <w:noProof/>
            <w:webHidden/>
          </w:rPr>
          <w:t>55</w:t>
        </w:r>
        <w:r w:rsidR="0022065F">
          <w:rPr>
            <w:noProof/>
            <w:webHidden/>
          </w:rPr>
          <w:fldChar w:fldCharType="end"/>
        </w:r>
      </w:hyperlink>
    </w:p>
    <w:p w14:paraId="0B1D4BDE" w14:textId="6761768D" w:rsidR="0022065F" w:rsidRDefault="00D82A34" w:rsidP="0022065F">
      <w:pPr>
        <w:pStyle w:val="TOC3"/>
        <w:tabs>
          <w:tab w:val="left" w:pos="1440"/>
          <w:tab w:val="right" w:leader="dot" w:pos="9064"/>
        </w:tabs>
        <w:ind w:firstLine="0"/>
        <w:rPr>
          <w:noProof/>
        </w:rPr>
      </w:pPr>
      <w:hyperlink w:anchor="_Toc169255563" w:history="1">
        <w:r w:rsidR="0022065F" w:rsidRPr="007E1232">
          <w:rPr>
            <w:rStyle w:val="Hyperlink"/>
            <w:noProof/>
          </w:rPr>
          <w:t>4.3.4.</w:t>
        </w:r>
        <w:r w:rsidR="0022065F">
          <w:rPr>
            <w:noProof/>
          </w:rPr>
          <w:tab/>
        </w:r>
        <w:r w:rsidR="0022065F" w:rsidRPr="007E1232">
          <w:rPr>
            <w:rStyle w:val="Hyperlink"/>
            <w:noProof/>
          </w:rPr>
          <w:t>Khách thuê</w:t>
        </w:r>
        <w:r w:rsidR="0022065F">
          <w:rPr>
            <w:noProof/>
            <w:webHidden/>
          </w:rPr>
          <w:tab/>
        </w:r>
        <w:r w:rsidR="0022065F">
          <w:rPr>
            <w:noProof/>
            <w:webHidden/>
          </w:rPr>
          <w:fldChar w:fldCharType="begin"/>
        </w:r>
        <w:r w:rsidR="0022065F">
          <w:rPr>
            <w:noProof/>
            <w:webHidden/>
          </w:rPr>
          <w:instrText xml:space="preserve"> PAGEREF _Toc169255563 \h </w:instrText>
        </w:r>
        <w:r w:rsidR="0022065F">
          <w:rPr>
            <w:noProof/>
            <w:webHidden/>
          </w:rPr>
        </w:r>
        <w:r w:rsidR="0022065F">
          <w:rPr>
            <w:noProof/>
            <w:webHidden/>
          </w:rPr>
          <w:fldChar w:fldCharType="separate"/>
        </w:r>
        <w:r w:rsidR="0022065F">
          <w:rPr>
            <w:noProof/>
            <w:webHidden/>
          </w:rPr>
          <w:t>58</w:t>
        </w:r>
        <w:r w:rsidR="0022065F">
          <w:rPr>
            <w:noProof/>
            <w:webHidden/>
          </w:rPr>
          <w:fldChar w:fldCharType="end"/>
        </w:r>
      </w:hyperlink>
    </w:p>
    <w:p w14:paraId="7DF4346C" w14:textId="52D7AF90" w:rsidR="0022065F" w:rsidRDefault="00D82A34" w:rsidP="0022065F">
      <w:pPr>
        <w:pStyle w:val="TOC1"/>
        <w:tabs>
          <w:tab w:val="left" w:pos="1680"/>
          <w:tab w:val="right" w:leader="dot" w:pos="9064"/>
        </w:tabs>
        <w:ind w:firstLine="0"/>
        <w:rPr>
          <w:noProof/>
        </w:rPr>
      </w:pPr>
      <w:hyperlink w:anchor="_Toc169255564" w:history="1">
        <w:r w:rsidR="0022065F" w:rsidRPr="007E1232">
          <w:rPr>
            <w:rStyle w:val="Hyperlink"/>
            <w:noProof/>
          </w:rPr>
          <w:t>CHƯƠNG 5.</w:t>
        </w:r>
        <w:r w:rsidR="0022065F">
          <w:rPr>
            <w:noProof/>
          </w:rPr>
          <w:tab/>
        </w:r>
        <w:r w:rsidR="0022065F" w:rsidRPr="007E1232">
          <w:rPr>
            <w:rStyle w:val="Hyperlink"/>
            <w:noProof/>
          </w:rPr>
          <w:t>KẾT LUẬN VÀ KIẾN NGHỊ</w:t>
        </w:r>
        <w:r w:rsidR="0022065F">
          <w:rPr>
            <w:noProof/>
            <w:webHidden/>
          </w:rPr>
          <w:tab/>
        </w:r>
        <w:r w:rsidR="0022065F">
          <w:rPr>
            <w:noProof/>
            <w:webHidden/>
          </w:rPr>
          <w:fldChar w:fldCharType="begin"/>
        </w:r>
        <w:r w:rsidR="0022065F">
          <w:rPr>
            <w:noProof/>
            <w:webHidden/>
          </w:rPr>
          <w:instrText xml:space="preserve"> PAGEREF _Toc169255564 \h </w:instrText>
        </w:r>
        <w:r w:rsidR="0022065F">
          <w:rPr>
            <w:noProof/>
            <w:webHidden/>
          </w:rPr>
        </w:r>
        <w:r w:rsidR="0022065F">
          <w:rPr>
            <w:noProof/>
            <w:webHidden/>
          </w:rPr>
          <w:fldChar w:fldCharType="separate"/>
        </w:r>
        <w:r w:rsidR="0022065F">
          <w:rPr>
            <w:noProof/>
            <w:webHidden/>
          </w:rPr>
          <w:t>63</w:t>
        </w:r>
        <w:r w:rsidR="0022065F">
          <w:rPr>
            <w:noProof/>
            <w:webHidden/>
          </w:rPr>
          <w:fldChar w:fldCharType="end"/>
        </w:r>
      </w:hyperlink>
    </w:p>
    <w:p w14:paraId="1C8C1CF4" w14:textId="26047C00" w:rsidR="0022065F" w:rsidRDefault="00D82A34" w:rsidP="0022065F">
      <w:pPr>
        <w:pStyle w:val="TOC2"/>
        <w:tabs>
          <w:tab w:val="left" w:pos="960"/>
          <w:tab w:val="right" w:leader="dot" w:pos="9064"/>
        </w:tabs>
        <w:ind w:firstLine="0"/>
        <w:rPr>
          <w:noProof/>
        </w:rPr>
      </w:pPr>
      <w:hyperlink w:anchor="_Toc169255565" w:history="1">
        <w:r w:rsidR="0022065F" w:rsidRPr="007E1232">
          <w:rPr>
            <w:rStyle w:val="Hyperlink"/>
            <w:noProof/>
          </w:rPr>
          <w:t>5.1.</w:t>
        </w:r>
        <w:r w:rsidR="0022065F">
          <w:rPr>
            <w:noProof/>
          </w:rPr>
          <w:tab/>
        </w:r>
        <w:r w:rsidR="0022065F" w:rsidRPr="007E1232">
          <w:rPr>
            <w:rStyle w:val="Hyperlink"/>
            <w:noProof/>
          </w:rPr>
          <w:t>5.1. Những kết quả đạt được</w:t>
        </w:r>
        <w:r w:rsidR="0022065F">
          <w:rPr>
            <w:noProof/>
            <w:webHidden/>
          </w:rPr>
          <w:tab/>
        </w:r>
        <w:r w:rsidR="0022065F">
          <w:rPr>
            <w:noProof/>
            <w:webHidden/>
          </w:rPr>
          <w:fldChar w:fldCharType="begin"/>
        </w:r>
        <w:r w:rsidR="0022065F">
          <w:rPr>
            <w:noProof/>
            <w:webHidden/>
          </w:rPr>
          <w:instrText xml:space="preserve"> PAGEREF _Toc169255565 \h </w:instrText>
        </w:r>
        <w:r w:rsidR="0022065F">
          <w:rPr>
            <w:noProof/>
            <w:webHidden/>
          </w:rPr>
        </w:r>
        <w:r w:rsidR="0022065F">
          <w:rPr>
            <w:noProof/>
            <w:webHidden/>
          </w:rPr>
          <w:fldChar w:fldCharType="separate"/>
        </w:r>
        <w:r w:rsidR="0022065F">
          <w:rPr>
            <w:noProof/>
            <w:webHidden/>
          </w:rPr>
          <w:t>63</w:t>
        </w:r>
        <w:r w:rsidR="0022065F">
          <w:rPr>
            <w:noProof/>
            <w:webHidden/>
          </w:rPr>
          <w:fldChar w:fldCharType="end"/>
        </w:r>
      </w:hyperlink>
    </w:p>
    <w:p w14:paraId="463F9116" w14:textId="45F17102" w:rsidR="0022065F" w:rsidRDefault="00D82A34" w:rsidP="0022065F">
      <w:pPr>
        <w:pStyle w:val="TOC2"/>
        <w:tabs>
          <w:tab w:val="left" w:pos="960"/>
          <w:tab w:val="right" w:leader="dot" w:pos="9064"/>
        </w:tabs>
        <w:ind w:firstLine="0"/>
        <w:rPr>
          <w:noProof/>
        </w:rPr>
      </w:pPr>
      <w:hyperlink w:anchor="_Toc169255566" w:history="1">
        <w:r w:rsidR="0022065F" w:rsidRPr="007E1232">
          <w:rPr>
            <w:rStyle w:val="Hyperlink"/>
            <w:noProof/>
          </w:rPr>
          <w:t>5.2.</w:t>
        </w:r>
        <w:r w:rsidR="0022065F">
          <w:rPr>
            <w:noProof/>
          </w:rPr>
          <w:tab/>
        </w:r>
        <w:r w:rsidR="0022065F" w:rsidRPr="007E1232">
          <w:rPr>
            <w:rStyle w:val="Hyperlink"/>
            <w:noProof/>
          </w:rPr>
          <w:t>Các hạn chế  và hướng khắc phục</w:t>
        </w:r>
        <w:r w:rsidR="0022065F">
          <w:rPr>
            <w:noProof/>
            <w:webHidden/>
          </w:rPr>
          <w:tab/>
        </w:r>
        <w:r w:rsidR="0022065F">
          <w:rPr>
            <w:noProof/>
            <w:webHidden/>
          </w:rPr>
          <w:fldChar w:fldCharType="begin"/>
        </w:r>
        <w:r w:rsidR="0022065F">
          <w:rPr>
            <w:noProof/>
            <w:webHidden/>
          </w:rPr>
          <w:instrText xml:space="preserve"> PAGEREF _Toc169255566 \h </w:instrText>
        </w:r>
        <w:r w:rsidR="0022065F">
          <w:rPr>
            <w:noProof/>
            <w:webHidden/>
          </w:rPr>
        </w:r>
        <w:r w:rsidR="0022065F">
          <w:rPr>
            <w:noProof/>
            <w:webHidden/>
          </w:rPr>
          <w:fldChar w:fldCharType="separate"/>
        </w:r>
        <w:r w:rsidR="0022065F">
          <w:rPr>
            <w:noProof/>
            <w:webHidden/>
          </w:rPr>
          <w:t>63</w:t>
        </w:r>
        <w:r w:rsidR="0022065F">
          <w:rPr>
            <w:noProof/>
            <w:webHidden/>
          </w:rPr>
          <w:fldChar w:fldCharType="end"/>
        </w:r>
      </w:hyperlink>
    </w:p>
    <w:p w14:paraId="0FADC7AC" w14:textId="1AB3CC48" w:rsidR="0022065F" w:rsidRDefault="00D82A34" w:rsidP="0022065F">
      <w:pPr>
        <w:pStyle w:val="TOC3"/>
        <w:tabs>
          <w:tab w:val="left" w:pos="1440"/>
          <w:tab w:val="right" w:leader="dot" w:pos="9064"/>
        </w:tabs>
        <w:ind w:firstLine="0"/>
        <w:rPr>
          <w:noProof/>
        </w:rPr>
      </w:pPr>
      <w:hyperlink w:anchor="_Toc169255567" w:history="1">
        <w:r w:rsidR="0022065F" w:rsidRPr="007E1232">
          <w:rPr>
            <w:rStyle w:val="Hyperlink"/>
            <w:noProof/>
          </w:rPr>
          <w:t>5.2.1.</w:t>
        </w:r>
        <w:r w:rsidR="0022065F">
          <w:rPr>
            <w:noProof/>
          </w:rPr>
          <w:tab/>
        </w:r>
        <w:r w:rsidR="0022065F" w:rsidRPr="007E1232">
          <w:rPr>
            <w:rStyle w:val="Hyperlink"/>
            <w:noProof/>
          </w:rPr>
          <w:t>Hạn chế</w:t>
        </w:r>
        <w:r w:rsidR="0022065F">
          <w:rPr>
            <w:noProof/>
            <w:webHidden/>
          </w:rPr>
          <w:tab/>
        </w:r>
        <w:r w:rsidR="0022065F">
          <w:rPr>
            <w:noProof/>
            <w:webHidden/>
          </w:rPr>
          <w:fldChar w:fldCharType="begin"/>
        </w:r>
        <w:r w:rsidR="0022065F">
          <w:rPr>
            <w:noProof/>
            <w:webHidden/>
          </w:rPr>
          <w:instrText xml:space="preserve"> PAGEREF _Toc169255567 \h </w:instrText>
        </w:r>
        <w:r w:rsidR="0022065F">
          <w:rPr>
            <w:noProof/>
            <w:webHidden/>
          </w:rPr>
        </w:r>
        <w:r w:rsidR="0022065F">
          <w:rPr>
            <w:noProof/>
            <w:webHidden/>
          </w:rPr>
          <w:fldChar w:fldCharType="separate"/>
        </w:r>
        <w:r w:rsidR="0022065F">
          <w:rPr>
            <w:noProof/>
            <w:webHidden/>
          </w:rPr>
          <w:t>63</w:t>
        </w:r>
        <w:r w:rsidR="0022065F">
          <w:rPr>
            <w:noProof/>
            <w:webHidden/>
          </w:rPr>
          <w:fldChar w:fldCharType="end"/>
        </w:r>
      </w:hyperlink>
    </w:p>
    <w:p w14:paraId="18D1BA53" w14:textId="3C44C5EB" w:rsidR="0022065F" w:rsidRDefault="00D82A34" w:rsidP="0022065F">
      <w:pPr>
        <w:pStyle w:val="TOC3"/>
        <w:tabs>
          <w:tab w:val="left" w:pos="1440"/>
          <w:tab w:val="right" w:leader="dot" w:pos="9064"/>
        </w:tabs>
        <w:ind w:firstLine="0"/>
        <w:rPr>
          <w:noProof/>
        </w:rPr>
      </w:pPr>
      <w:hyperlink w:anchor="_Toc169255568" w:history="1">
        <w:r w:rsidR="0022065F" w:rsidRPr="007E1232">
          <w:rPr>
            <w:rStyle w:val="Hyperlink"/>
            <w:noProof/>
          </w:rPr>
          <w:t>5.2.2.</w:t>
        </w:r>
        <w:r w:rsidR="0022065F">
          <w:rPr>
            <w:noProof/>
          </w:rPr>
          <w:tab/>
        </w:r>
        <w:r w:rsidR="0022065F" w:rsidRPr="007E1232">
          <w:rPr>
            <w:rStyle w:val="Hyperlink"/>
            <w:noProof/>
          </w:rPr>
          <w:t>Hướng khắc phục</w:t>
        </w:r>
        <w:r w:rsidR="0022065F">
          <w:rPr>
            <w:noProof/>
            <w:webHidden/>
          </w:rPr>
          <w:tab/>
        </w:r>
        <w:r w:rsidR="0022065F">
          <w:rPr>
            <w:noProof/>
            <w:webHidden/>
          </w:rPr>
          <w:fldChar w:fldCharType="begin"/>
        </w:r>
        <w:r w:rsidR="0022065F">
          <w:rPr>
            <w:noProof/>
            <w:webHidden/>
          </w:rPr>
          <w:instrText xml:space="preserve"> PAGEREF _Toc169255568 \h </w:instrText>
        </w:r>
        <w:r w:rsidR="0022065F">
          <w:rPr>
            <w:noProof/>
            <w:webHidden/>
          </w:rPr>
        </w:r>
        <w:r w:rsidR="0022065F">
          <w:rPr>
            <w:noProof/>
            <w:webHidden/>
          </w:rPr>
          <w:fldChar w:fldCharType="separate"/>
        </w:r>
        <w:r w:rsidR="0022065F">
          <w:rPr>
            <w:noProof/>
            <w:webHidden/>
          </w:rPr>
          <w:t>63</w:t>
        </w:r>
        <w:r w:rsidR="0022065F">
          <w:rPr>
            <w:noProof/>
            <w:webHidden/>
          </w:rPr>
          <w:fldChar w:fldCharType="end"/>
        </w:r>
      </w:hyperlink>
    </w:p>
    <w:p w14:paraId="40E5B567" w14:textId="548C8BE3" w:rsidR="0022065F" w:rsidRDefault="00D82A34" w:rsidP="0022065F">
      <w:pPr>
        <w:pStyle w:val="TOC2"/>
        <w:tabs>
          <w:tab w:val="left" w:pos="960"/>
          <w:tab w:val="right" w:leader="dot" w:pos="9064"/>
        </w:tabs>
        <w:ind w:firstLine="0"/>
        <w:rPr>
          <w:noProof/>
        </w:rPr>
      </w:pPr>
      <w:hyperlink w:anchor="_Toc169255569" w:history="1">
        <w:r w:rsidR="0022065F" w:rsidRPr="007E1232">
          <w:rPr>
            <w:rStyle w:val="Hyperlink"/>
            <w:noProof/>
          </w:rPr>
          <w:t>5.3.</w:t>
        </w:r>
        <w:r w:rsidR="0022065F">
          <w:rPr>
            <w:noProof/>
          </w:rPr>
          <w:tab/>
        </w:r>
        <w:r w:rsidR="0022065F" w:rsidRPr="007E1232">
          <w:rPr>
            <w:rStyle w:val="Hyperlink"/>
            <w:noProof/>
          </w:rPr>
          <w:t>Hướng phát triển trong tương lai</w:t>
        </w:r>
        <w:r w:rsidR="0022065F">
          <w:rPr>
            <w:noProof/>
            <w:webHidden/>
          </w:rPr>
          <w:tab/>
        </w:r>
        <w:r w:rsidR="0022065F">
          <w:rPr>
            <w:noProof/>
            <w:webHidden/>
          </w:rPr>
          <w:fldChar w:fldCharType="begin"/>
        </w:r>
        <w:r w:rsidR="0022065F">
          <w:rPr>
            <w:noProof/>
            <w:webHidden/>
          </w:rPr>
          <w:instrText xml:space="preserve"> PAGEREF _Toc169255569 \h </w:instrText>
        </w:r>
        <w:r w:rsidR="0022065F">
          <w:rPr>
            <w:noProof/>
            <w:webHidden/>
          </w:rPr>
        </w:r>
        <w:r w:rsidR="0022065F">
          <w:rPr>
            <w:noProof/>
            <w:webHidden/>
          </w:rPr>
          <w:fldChar w:fldCharType="separate"/>
        </w:r>
        <w:r w:rsidR="0022065F">
          <w:rPr>
            <w:noProof/>
            <w:webHidden/>
          </w:rPr>
          <w:t>64</w:t>
        </w:r>
        <w:r w:rsidR="0022065F">
          <w:rPr>
            <w:noProof/>
            <w:webHidden/>
          </w:rPr>
          <w:fldChar w:fldCharType="end"/>
        </w:r>
      </w:hyperlink>
    </w:p>
    <w:p w14:paraId="476D138C" w14:textId="517E571F" w:rsidR="0022065F" w:rsidRDefault="00D82A34" w:rsidP="0022065F">
      <w:pPr>
        <w:pStyle w:val="TOC1"/>
        <w:tabs>
          <w:tab w:val="right" w:leader="dot" w:pos="9064"/>
        </w:tabs>
        <w:ind w:firstLine="0"/>
        <w:rPr>
          <w:noProof/>
        </w:rPr>
      </w:pPr>
      <w:hyperlink w:anchor="_Toc169255570" w:history="1">
        <w:r w:rsidR="0022065F" w:rsidRPr="007E1232">
          <w:rPr>
            <w:rStyle w:val="Hyperlink"/>
            <w:noProof/>
          </w:rPr>
          <w:t>TÀI LIỆU THAM KHẢO</w:t>
        </w:r>
        <w:r w:rsidR="0022065F">
          <w:rPr>
            <w:noProof/>
            <w:webHidden/>
          </w:rPr>
          <w:tab/>
        </w:r>
        <w:r w:rsidR="0022065F">
          <w:rPr>
            <w:noProof/>
            <w:webHidden/>
          </w:rPr>
          <w:fldChar w:fldCharType="begin"/>
        </w:r>
        <w:r w:rsidR="0022065F">
          <w:rPr>
            <w:noProof/>
            <w:webHidden/>
          </w:rPr>
          <w:instrText xml:space="preserve"> PAGEREF _Toc169255570 \h </w:instrText>
        </w:r>
        <w:r w:rsidR="0022065F">
          <w:rPr>
            <w:noProof/>
            <w:webHidden/>
          </w:rPr>
        </w:r>
        <w:r w:rsidR="0022065F">
          <w:rPr>
            <w:noProof/>
            <w:webHidden/>
          </w:rPr>
          <w:fldChar w:fldCharType="separate"/>
        </w:r>
        <w:r w:rsidR="0022065F">
          <w:rPr>
            <w:noProof/>
            <w:webHidden/>
          </w:rPr>
          <w:t>65</w:t>
        </w:r>
        <w:r w:rsidR="0022065F">
          <w:rPr>
            <w:noProof/>
            <w:webHidden/>
          </w:rPr>
          <w:fldChar w:fldCharType="end"/>
        </w:r>
      </w:hyperlink>
    </w:p>
    <w:p w14:paraId="3E93C79D" w14:textId="36D01251" w:rsidR="0022065F" w:rsidRDefault="00D82A34" w:rsidP="0022065F">
      <w:pPr>
        <w:pStyle w:val="TOC1"/>
        <w:tabs>
          <w:tab w:val="right" w:leader="dot" w:pos="9064"/>
        </w:tabs>
        <w:ind w:firstLine="0"/>
        <w:rPr>
          <w:noProof/>
        </w:rPr>
      </w:pPr>
      <w:hyperlink w:anchor="_Toc169255571" w:history="1">
        <w:r w:rsidR="0022065F" w:rsidRPr="007E1232">
          <w:rPr>
            <w:rStyle w:val="Hyperlink"/>
            <w:noProof/>
          </w:rPr>
          <w:t>PHỤ LỤC</w:t>
        </w:r>
        <w:r w:rsidR="0022065F">
          <w:rPr>
            <w:noProof/>
            <w:webHidden/>
          </w:rPr>
          <w:tab/>
        </w:r>
        <w:r w:rsidR="0022065F">
          <w:rPr>
            <w:noProof/>
            <w:webHidden/>
          </w:rPr>
          <w:fldChar w:fldCharType="begin"/>
        </w:r>
        <w:r w:rsidR="0022065F">
          <w:rPr>
            <w:noProof/>
            <w:webHidden/>
          </w:rPr>
          <w:instrText xml:space="preserve"> PAGEREF _Toc169255571 \h </w:instrText>
        </w:r>
        <w:r w:rsidR="0022065F">
          <w:rPr>
            <w:noProof/>
            <w:webHidden/>
          </w:rPr>
        </w:r>
        <w:r w:rsidR="0022065F">
          <w:rPr>
            <w:noProof/>
            <w:webHidden/>
          </w:rPr>
          <w:fldChar w:fldCharType="separate"/>
        </w:r>
        <w:r w:rsidR="0022065F">
          <w:rPr>
            <w:noProof/>
            <w:webHidden/>
          </w:rPr>
          <w:t>67</w:t>
        </w:r>
        <w:r w:rsidR="0022065F">
          <w:rPr>
            <w:noProof/>
            <w:webHidden/>
          </w:rPr>
          <w:fldChar w:fldCharType="end"/>
        </w:r>
      </w:hyperlink>
    </w:p>
    <w:p w14:paraId="13BC2ABA" w14:textId="465D9F23" w:rsidR="00D3799B" w:rsidRDefault="0022065F" w:rsidP="0022065F">
      <w:pPr>
        <w:spacing w:before="0" w:after="0"/>
        <w:ind w:firstLine="0"/>
        <w:rPr>
          <w:lang w:val="en-US"/>
        </w:rPr>
      </w:pPr>
      <w:r>
        <w:rPr>
          <w:lang w:val="en-US"/>
        </w:rPr>
        <w:fldChar w:fldCharType="end"/>
      </w:r>
    </w:p>
    <w:p w14:paraId="39BC4410" w14:textId="0C78DCD2" w:rsidR="00D3799B" w:rsidRDefault="00D3799B">
      <w:pPr>
        <w:spacing w:before="0" w:after="0"/>
        <w:rPr>
          <w:lang w:val="en-US"/>
        </w:rPr>
      </w:pPr>
      <w:r>
        <w:rPr>
          <w:lang w:val="en-US"/>
        </w:rPr>
        <w:br w:type="page"/>
      </w:r>
    </w:p>
    <w:p w14:paraId="3FD8D8D1" w14:textId="7C9B56C3" w:rsidR="00D3799B" w:rsidRDefault="00D3799B" w:rsidP="00D3799B">
      <w:pPr>
        <w:pStyle w:val="Heading1"/>
        <w:numPr>
          <w:ilvl w:val="0"/>
          <w:numId w:val="0"/>
        </w:numPr>
        <w:rPr>
          <w:lang w:val="en-US"/>
        </w:rPr>
      </w:pPr>
      <w:bookmarkStart w:id="9" w:name="_Toc169255511"/>
      <w:r>
        <w:rPr>
          <w:lang w:val="en-US"/>
        </w:rPr>
        <w:lastRenderedPageBreak/>
        <w:t>DANH MỤC HÌNH ẢNH</w:t>
      </w:r>
      <w:bookmarkEnd w:id="9"/>
    </w:p>
    <w:p w14:paraId="2DA60EF6" w14:textId="77777777" w:rsidR="00D3799B" w:rsidRDefault="00D3799B" w:rsidP="00A01A2A">
      <w:pPr>
        <w:spacing w:before="0" w:after="0"/>
        <w:ind w:firstLine="0"/>
        <w:rPr>
          <w:lang w:val="en-US"/>
        </w:rPr>
      </w:pPr>
    </w:p>
    <w:p w14:paraId="2411DD0A" w14:textId="0C0C609B" w:rsidR="00E62307" w:rsidRDefault="00E62307" w:rsidP="00E62307">
      <w:pPr>
        <w:pStyle w:val="TableofFigures"/>
        <w:tabs>
          <w:tab w:val="right" w:leader="dot" w:pos="9064"/>
        </w:tabs>
        <w:ind w:firstLine="0"/>
        <w:rPr>
          <w:noProof/>
        </w:rPr>
      </w:pPr>
      <w:r>
        <w:rPr>
          <w:lang w:val="en-US"/>
        </w:rPr>
        <w:fldChar w:fldCharType="begin"/>
      </w:r>
      <w:r>
        <w:rPr>
          <w:lang w:val="en-US"/>
        </w:rPr>
        <w:instrText xml:space="preserve"> TOC \h \z \c "Hình 4." </w:instrText>
      </w:r>
      <w:r>
        <w:rPr>
          <w:lang w:val="en-US"/>
        </w:rPr>
        <w:fldChar w:fldCharType="separate"/>
      </w:r>
      <w:hyperlink w:anchor="_Toc169431290" w:history="1">
        <w:r w:rsidRPr="009747E3">
          <w:rPr>
            <w:rStyle w:val="Hyperlink"/>
            <w:noProof/>
          </w:rPr>
          <w:t>Hình 4. 1</w:t>
        </w:r>
        <w:r w:rsidRPr="009747E3">
          <w:rPr>
            <w:rStyle w:val="Hyperlink"/>
            <w:noProof/>
            <w:lang w:val="en-US"/>
          </w:rPr>
          <w:t>. Trang chủ - Bài đăng gần đây</w:t>
        </w:r>
        <w:r>
          <w:rPr>
            <w:noProof/>
            <w:webHidden/>
          </w:rPr>
          <w:tab/>
        </w:r>
        <w:r>
          <w:rPr>
            <w:noProof/>
            <w:webHidden/>
          </w:rPr>
          <w:fldChar w:fldCharType="begin"/>
        </w:r>
        <w:r>
          <w:rPr>
            <w:noProof/>
            <w:webHidden/>
          </w:rPr>
          <w:instrText xml:space="preserve"> PAGEREF _Toc169431290 \h </w:instrText>
        </w:r>
        <w:r>
          <w:rPr>
            <w:noProof/>
            <w:webHidden/>
          </w:rPr>
        </w:r>
        <w:r>
          <w:rPr>
            <w:noProof/>
            <w:webHidden/>
          </w:rPr>
          <w:fldChar w:fldCharType="separate"/>
        </w:r>
        <w:r>
          <w:rPr>
            <w:noProof/>
            <w:webHidden/>
          </w:rPr>
          <w:t>49</w:t>
        </w:r>
        <w:r>
          <w:rPr>
            <w:noProof/>
            <w:webHidden/>
          </w:rPr>
          <w:fldChar w:fldCharType="end"/>
        </w:r>
      </w:hyperlink>
    </w:p>
    <w:p w14:paraId="5C598459" w14:textId="5F2837DA" w:rsidR="00E62307" w:rsidRDefault="00D82A34" w:rsidP="00E62307">
      <w:pPr>
        <w:pStyle w:val="TableofFigures"/>
        <w:tabs>
          <w:tab w:val="right" w:leader="dot" w:pos="9064"/>
        </w:tabs>
        <w:ind w:firstLine="0"/>
        <w:rPr>
          <w:noProof/>
        </w:rPr>
      </w:pPr>
      <w:hyperlink w:anchor="_Toc169431291" w:history="1">
        <w:r w:rsidR="00E62307" w:rsidRPr="009747E3">
          <w:rPr>
            <w:rStyle w:val="Hyperlink"/>
            <w:noProof/>
          </w:rPr>
          <w:t>Hình 4. 2</w:t>
        </w:r>
        <w:r w:rsidR="00E62307" w:rsidRPr="009747E3">
          <w:rPr>
            <w:rStyle w:val="Hyperlink"/>
            <w:noProof/>
            <w:lang w:val="en-US"/>
          </w:rPr>
          <w:t>. Trang chủ - Hồ sơ của những người thợ</w:t>
        </w:r>
        <w:r w:rsidR="00E62307">
          <w:rPr>
            <w:noProof/>
            <w:webHidden/>
          </w:rPr>
          <w:tab/>
        </w:r>
        <w:r w:rsidR="00E62307">
          <w:rPr>
            <w:noProof/>
            <w:webHidden/>
          </w:rPr>
          <w:fldChar w:fldCharType="begin"/>
        </w:r>
        <w:r w:rsidR="00E62307">
          <w:rPr>
            <w:noProof/>
            <w:webHidden/>
          </w:rPr>
          <w:instrText xml:space="preserve"> PAGEREF _Toc169431291 \h </w:instrText>
        </w:r>
        <w:r w:rsidR="00E62307">
          <w:rPr>
            <w:noProof/>
            <w:webHidden/>
          </w:rPr>
        </w:r>
        <w:r w:rsidR="00E62307">
          <w:rPr>
            <w:noProof/>
            <w:webHidden/>
          </w:rPr>
          <w:fldChar w:fldCharType="separate"/>
        </w:r>
        <w:r w:rsidR="00E62307">
          <w:rPr>
            <w:noProof/>
            <w:webHidden/>
          </w:rPr>
          <w:t>50</w:t>
        </w:r>
        <w:r w:rsidR="00E62307">
          <w:rPr>
            <w:noProof/>
            <w:webHidden/>
          </w:rPr>
          <w:fldChar w:fldCharType="end"/>
        </w:r>
      </w:hyperlink>
    </w:p>
    <w:p w14:paraId="7137419D" w14:textId="309653AE" w:rsidR="00E62307" w:rsidRDefault="00D82A34" w:rsidP="00E62307">
      <w:pPr>
        <w:pStyle w:val="TableofFigures"/>
        <w:tabs>
          <w:tab w:val="right" w:leader="dot" w:pos="9064"/>
        </w:tabs>
        <w:ind w:firstLine="0"/>
        <w:rPr>
          <w:noProof/>
        </w:rPr>
      </w:pPr>
      <w:hyperlink w:anchor="_Toc169431292" w:history="1">
        <w:r w:rsidR="00E62307" w:rsidRPr="009747E3">
          <w:rPr>
            <w:rStyle w:val="Hyperlink"/>
            <w:noProof/>
          </w:rPr>
          <w:t>Hình 4. 3</w:t>
        </w:r>
        <w:r w:rsidR="00E62307" w:rsidRPr="009747E3">
          <w:rPr>
            <w:rStyle w:val="Hyperlink"/>
            <w:noProof/>
            <w:lang w:val="en-US"/>
          </w:rPr>
          <w:t>. Trang chủ - Bài đăng tuyển dụng của khách hàng</w:t>
        </w:r>
        <w:r w:rsidR="00E62307">
          <w:rPr>
            <w:noProof/>
            <w:webHidden/>
          </w:rPr>
          <w:tab/>
        </w:r>
        <w:r w:rsidR="00E62307">
          <w:rPr>
            <w:noProof/>
            <w:webHidden/>
          </w:rPr>
          <w:fldChar w:fldCharType="begin"/>
        </w:r>
        <w:r w:rsidR="00E62307">
          <w:rPr>
            <w:noProof/>
            <w:webHidden/>
          </w:rPr>
          <w:instrText xml:space="preserve"> PAGEREF _Toc169431292 \h </w:instrText>
        </w:r>
        <w:r w:rsidR="00E62307">
          <w:rPr>
            <w:noProof/>
            <w:webHidden/>
          </w:rPr>
        </w:r>
        <w:r w:rsidR="00E62307">
          <w:rPr>
            <w:noProof/>
            <w:webHidden/>
          </w:rPr>
          <w:fldChar w:fldCharType="separate"/>
        </w:r>
        <w:r w:rsidR="00E62307">
          <w:rPr>
            <w:noProof/>
            <w:webHidden/>
          </w:rPr>
          <w:t>51</w:t>
        </w:r>
        <w:r w:rsidR="00E62307">
          <w:rPr>
            <w:noProof/>
            <w:webHidden/>
          </w:rPr>
          <w:fldChar w:fldCharType="end"/>
        </w:r>
      </w:hyperlink>
    </w:p>
    <w:p w14:paraId="6FDD2AD4" w14:textId="551304B3" w:rsidR="00E62307" w:rsidRDefault="00D82A34" w:rsidP="00E62307">
      <w:pPr>
        <w:pStyle w:val="TableofFigures"/>
        <w:tabs>
          <w:tab w:val="right" w:leader="dot" w:pos="9064"/>
        </w:tabs>
        <w:ind w:firstLine="0"/>
        <w:rPr>
          <w:noProof/>
        </w:rPr>
      </w:pPr>
      <w:hyperlink w:anchor="_Toc169431293" w:history="1">
        <w:r w:rsidR="00E62307" w:rsidRPr="009747E3">
          <w:rPr>
            <w:rStyle w:val="Hyperlink"/>
            <w:noProof/>
          </w:rPr>
          <w:t>Hình 4. 4</w:t>
        </w:r>
        <w:r w:rsidR="00E62307" w:rsidRPr="009747E3">
          <w:rPr>
            <w:rStyle w:val="Hyperlink"/>
            <w:noProof/>
            <w:lang w:val="en-US"/>
          </w:rPr>
          <w:t>. Đăng ký tài khoản</w:t>
        </w:r>
        <w:r w:rsidR="00E62307">
          <w:rPr>
            <w:noProof/>
            <w:webHidden/>
          </w:rPr>
          <w:tab/>
        </w:r>
        <w:r w:rsidR="00E62307">
          <w:rPr>
            <w:noProof/>
            <w:webHidden/>
          </w:rPr>
          <w:fldChar w:fldCharType="begin"/>
        </w:r>
        <w:r w:rsidR="00E62307">
          <w:rPr>
            <w:noProof/>
            <w:webHidden/>
          </w:rPr>
          <w:instrText xml:space="preserve"> PAGEREF _Toc169431293 \h </w:instrText>
        </w:r>
        <w:r w:rsidR="00E62307">
          <w:rPr>
            <w:noProof/>
            <w:webHidden/>
          </w:rPr>
        </w:r>
        <w:r w:rsidR="00E62307">
          <w:rPr>
            <w:noProof/>
            <w:webHidden/>
          </w:rPr>
          <w:fldChar w:fldCharType="separate"/>
        </w:r>
        <w:r w:rsidR="00E62307">
          <w:rPr>
            <w:noProof/>
            <w:webHidden/>
          </w:rPr>
          <w:t>51</w:t>
        </w:r>
        <w:r w:rsidR="00E62307">
          <w:rPr>
            <w:noProof/>
            <w:webHidden/>
          </w:rPr>
          <w:fldChar w:fldCharType="end"/>
        </w:r>
      </w:hyperlink>
    </w:p>
    <w:p w14:paraId="12C0FE88" w14:textId="06B75744" w:rsidR="00E62307" w:rsidRDefault="00D82A34" w:rsidP="00E62307">
      <w:pPr>
        <w:pStyle w:val="TableofFigures"/>
        <w:tabs>
          <w:tab w:val="right" w:leader="dot" w:pos="9064"/>
        </w:tabs>
        <w:ind w:firstLine="0"/>
        <w:rPr>
          <w:noProof/>
        </w:rPr>
      </w:pPr>
      <w:hyperlink w:anchor="_Toc169431294" w:history="1">
        <w:r w:rsidR="00E62307" w:rsidRPr="009747E3">
          <w:rPr>
            <w:rStyle w:val="Hyperlink"/>
            <w:noProof/>
          </w:rPr>
          <w:t>Hình 4. 5</w:t>
        </w:r>
        <w:r w:rsidR="00E62307" w:rsidRPr="009747E3">
          <w:rPr>
            <w:rStyle w:val="Hyperlink"/>
            <w:noProof/>
            <w:lang w:val="en-US"/>
          </w:rPr>
          <w:t>. Các chức năng chính của Thợ</w:t>
        </w:r>
        <w:r w:rsidR="00E62307">
          <w:rPr>
            <w:noProof/>
            <w:webHidden/>
          </w:rPr>
          <w:tab/>
        </w:r>
        <w:r w:rsidR="00E62307">
          <w:rPr>
            <w:noProof/>
            <w:webHidden/>
          </w:rPr>
          <w:fldChar w:fldCharType="begin"/>
        </w:r>
        <w:r w:rsidR="00E62307">
          <w:rPr>
            <w:noProof/>
            <w:webHidden/>
          </w:rPr>
          <w:instrText xml:space="preserve"> PAGEREF _Toc169431294 \h </w:instrText>
        </w:r>
        <w:r w:rsidR="00E62307">
          <w:rPr>
            <w:noProof/>
            <w:webHidden/>
          </w:rPr>
        </w:r>
        <w:r w:rsidR="00E62307">
          <w:rPr>
            <w:noProof/>
            <w:webHidden/>
          </w:rPr>
          <w:fldChar w:fldCharType="separate"/>
        </w:r>
        <w:r w:rsidR="00E62307">
          <w:rPr>
            <w:noProof/>
            <w:webHidden/>
          </w:rPr>
          <w:t>52</w:t>
        </w:r>
        <w:r w:rsidR="00E62307">
          <w:rPr>
            <w:noProof/>
            <w:webHidden/>
          </w:rPr>
          <w:fldChar w:fldCharType="end"/>
        </w:r>
      </w:hyperlink>
    </w:p>
    <w:p w14:paraId="10F15018" w14:textId="2A93E755" w:rsidR="00E62307" w:rsidRDefault="00D82A34" w:rsidP="00E62307">
      <w:pPr>
        <w:pStyle w:val="TableofFigures"/>
        <w:tabs>
          <w:tab w:val="right" w:leader="dot" w:pos="9064"/>
        </w:tabs>
        <w:ind w:firstLine="0"/>
        <w:rPr>
          <w:noProof/>
        </w:rPr>
      </w:pPr>
      <w:hyperlink w:anchor="_Toc169431295" w:history="1">
        <w:r w:rsidR="00E62307" w:rsidRPr="009747E3">
          <w:rPr>
            <w:rStyle w:val="Hyperlink"/>
            <w:noProof/>
          </w:rPr>
          <w:t>Hình 4. 6</w:t>
        </w:r>
        <w:r w:rsidR="00E62307" w:rsidRPr="009747E3">
          <w:rPr>
            <w:rStyle w:val="Hyperlink"/>
            <w:noProof/>
            <w:lang w:val="en-US"/>
          </w:rPr>
          <w:t>. Chức năng Tìm việc</w:t>
        </w:r>
        <w:r w:rsidR="00E62307">
          <w:rPr>
            <w:noProof/>
            <w:webHidden/>
          </w:rPr>
          <w:tab/>
        </w:r>
        <w:r w:rsidR="00E62307">
          <w:rPr>
            <w:noProof/>
            <w:webHidden/>
          </w:rPr>
          <w:fldChar w:fldCharType="begin"/>
        </w:r>
        <w:r w:rsidR="00E62307">
          <w:rPr>
            <w:noProof/>
            <w:webHidden/>
          </w:rPr>
          <w:instrText xml:space="preserve"> PAGEREF _Toc169431295 \h </w:instrText>
        </w:r>
        <w:r w:rsidR="00E62307">
          <w:rPr>
            <w:noProof/>
            <w:webHidden/>
          </w:rPr>
        </w:r>
        <w:r w:rsidR="00E62307">
          <w:rPr>
            <w:noProof/>
            <w:webHidden/>
          </w:rPr>
          <w:fldChar w:fldCharType="separate"/>
        </w:r>
        <w:r w:rsidR="00E62307">
          <w:rPr>
            <w:noProof/>
            <w:webHidden/>
          </w:rPr>
          <w:t>53</w:t>
        </w:r>
        <w:r w:rsidR="00E62307">
          <w:rPr>
            <w:noProof/>
            <w:webHidden/>
          </w:rPr>
          <w:fldChar w:fldCharType="end"/>
        </w:r>
      </w:hyperlink>
    </w:p>
    <w:p w14:paraId="149A7466" w14:textId="573E9801" w:rsidR="00E62307" w:rsidRDefault="00D82A34" w:rsidP="00E62307">
      <w:pPr>
        <w:pStyle w:val="TableofFigures"/>
        <w:tabs>
          <w:tab w:val="right" w:leader="dot" w:pos="9064"/>
        </w:tabs>
        <w:ind w:firstLine="0"/>
        <w:rPr>
          <w:noProof/>
        </w:rPr>
      </w:pPr>
      <w:hyperlink w:anchor="_Toc169431296" w:history="1">
        <w:r w:rsidR="00E62307" w:rsidRPr="009747E3">
          <w:rPr>
            <w:rStyle w:val="Hyperlink"/>
            <w:noProof/>
          </w:rPr>
          <w:t>Hình 4. 7</w:t>
        </w:r>
        <w:r w:rsidR="00E62307" w:rsidRPr="009747E3">
          <w:rPr>
            <w:rStyle w:val="Hyperlink"/>
            <w:noProof/>
            <w:lang w:val="en-US"/>
          </w:rPr>
          <w:t>. Thông tin chi tiết bài đăng tìm việc</w:t>
        </w:r>
        <w:r w:rsidR="00E62307">
          <w:rPr>
            <w:noProof/>
            <w:webHidden/>
          </w:rPr>
          <w:tab/>
        </w:r>
        <w:r w:rsidR="00E62307">
          <w:rPr>
            <w:noProof/>
            <w:webHidden/>
          </w:rPr>
          <w:fldChar w:fldCharType="begin"/>
        </w:r>
        <w:r w:rsidR="00E62307">
          <w:rPr>
            <w:noProof/>
            <w:webHidden/>
          </w:rPr>
          <w:instrText xml:space="preserve"> PAGEREF _Toc169431296 \h </w:instrText>
        </w:r>
        <w:r w:rsidR="00E62307">
          <w:rPr>
            <w:noProof/>
            <w:webHidden/>
          </w:rPr>
        </w:r>
        <w:r w:rsidR="00E62307">
          <w:rPr>
            <w:noProof/>
            <w:webHidden/>
          </w:rPr>
          <w:fldChar w:fldCharType="separate"/>
        </w:r>
        <w:r w:rsidR="00E62307">
          <w:rPr>
            <w:noProof/>
            <w:webHidden/>
          </w:rPr>
          <w:t>53</w:t>
        </w:r>
        <w:r w:rsidR="00E62307">
          <w:rPr>
            <w:noProof/>
            <w:webHidden/>
          </w:rPr>
          <w:fldChar w:fldCharType="end"/>
        </w:r>
      </w:hyperlink>
    </w:p>
    <w:p w14:paraId="04703211" w14:textId="31DD0D05" w:rsidR="00E62307" w:rsidRDefault="00D82A34" w:rsidP="00E62307">
      <w:pPr>
        <w:pStyle w:val="TableofFigures"/>
        <w:tabs>
          <w:tab w:val="right" w:leader="dot" w:pos="9064"/>
        </w:tabs>
        <w:ind w:firstLine="0"/>
        <w:rPr>
          <w:noProof/>
        </w:rPr>
      </w:pPr>
      <w:hyperlink w:anchor="_Toc169431297" w:history="1">
        <w:r w:rsidR="00E62307" w:rsidRPr="009747E3">
          <w:rPr>
            <w:rStyle w:val="Hyperlink"/>
            <w:noProof/>
          </w:rPr>
          <w:t>Hình 4. 8</w:t>
        </w:r>
        <w:r w:rsidR="00E62307" w:rsidRPr="009747E3">
          <w:rPr>
            <w:rStyle w:val="Hyperlink"/>
            <w:noProof/>
            <w:lang w:val="en-US"/>
          </w:rPr>
          <w:t>. Tạo hồ sơ</w:t>
        </w:r>
        <w:r w:rsidR="00E62307">
          <w:rPr>
            <w:noProof/>
            <w:webHidden/>
          </w:rPr>
          <w:tab/>
        </w:r>
        <w:r w:rsidR="00E62307">
          <w:rPr>
            <w:noProof/>
            <w:webHidden/>
          </w:rPr>
          <w:fldChar w:fldCharType="begin"/>
        </w:r>
        <w:r w:rsidR="00E62307">
          <w:rPr>
            <w:noProof/>
            <w:webHidden/>
          </w:rPr>
          <w:instrText xml:space="preserve"> PAGEREF _Toc169431297 \h </w:instrText>
        </w:r>
        <w:r w:rsidR="00E62307">
          <w:rPr>
            <w:noProof/>
            <w:webHidden/>
          </w:rPr>
        </w:r>
        <w:r w:rsidR="00E62307">
          <w:rPr>
            <w:noProof/>
            <w:webHidden/>
          </w:rPr>
          <w:fldChar w:fldCharType="separate"/>
        </w:r>
        <w:r w:rsidR="00E62307">
          <w:rPr>
            <w:noProof/>
            <w:webHidden/>
          </w:rPr>
          <w:t>54</w:t>
        </w:r>
        <w:r w:rsidR="00E62307">
          <w:rPr>
            <w:noProof/>
            <w:webHidden/>
          </w:rPr>
          <w:fldChar w:fldCharType="end"/>
        </w:r>
      </w:hyperlink>
    </w:p>
    <w:p w14:paraId="5F3D74D0" w14:textId="611CE82E" w:rsidR="00E62307" w:rsidRDefault="00D82A34" w:rsidP="00E62307">
      <w:pPr>
        <w:pStyle w:val="TableofFigures"/>
        <w:tabs>
          <w:tab w:val="right" w:leader="dot" w:pos="9064"/>
        </w:tabs>
        <w:ind w:firstLine="0"/>
        <w:rPr>
          <w:noProof/>
        </w:rPr>
      </w:pPr>
      <w:hyperlink w:anchor="_Toc169431298" w:history="1">
        <w:r w:rsidR="00E62307" w:rsidRPr="009747E3">
          <w:rPr>
            <w:rStyle w:val="Hyperlink"/>
            <w:noProof/>
          </w:rPr>
          <w:t>Hình 4. 9</w:t>
        </w:r>
        <w:r w:rsidR="00E62307" w:rsidRPr="009747E3">
          <w:rPr>
            <w:rStyle w:val="Hyperlink"/>
            <w:noProof/>
            <w:lang w:val="en-US"/>
          </w:rPr>
          <w:t>. Thông tin đơn hàng</w:t>
        </w:r>
        <w:r w:rsidR="00E62307">
          <w:rPr>
            <w:noProof/>
            <w:webHidden/>
          </w:rPr>
          <w:tab/>
        </w:r>
        <w:r w:rsidR="00E62307">
          <w:rPr>
            <w:noProof/>
            <w:webHidden/>
          </w:rPr>
          <w:fldChar w:fldCharType="begin"/>
        </w:r>
        <w:r w:rsidR="00E62307">
          <w:rPr>
            <w:noProof/>
            <w:webHidden/>
          </w:rPr>
          <w:instrText xml:space="preserve"> PAGEREF _Toc169431298 \h </w:instrText>
        </w:r>
        <w:r w:rsidR="00E62307">
          <w:rPr>
            <w:noProof/>
            <w:webHidden/>
          </w:rPr>
        </w:r>
        <w:r w:rsidR="00E62307">
          <w:rPr>
            <w:noProof/>
            <w:webHidden/>
          </w:rPr>
          <w:fldChar w:fldCharType="separate"/>
        </w:r>
        <w:r w:rsidR="00E62307">
          <w:rPr>
            <w:noProof/>
            <w:webHidden/>
          </w:rPr>
          <w:t>55</w:t>
        </w:r>
        <w:r w:rsidR="00E62307">
          <w:rPr>
            <w:noProof/>
            <w:webHidden/>
          </w:rPr>
          <w:fldChar w:fldCharType="end"/>
        </w:r>
      </w:hyperlink>
    </w:p>
    <w:p w14:paraId="53B74A12" w14:textId="540CCA79" w:rsidR="00E62307" w:rsidRDefault="00D82A34" w:rsidP="00E62307">
      <w:pPr>
        <w:pStyle w:val="TableofFigures"/>
        <w:tabs>
          <w:tab w:val="right" w:leader="dot" w:pos="9064"/>
        </w:tabs>
        <w:ind w:firstLine="0"/>
        <w:rPr>
          <w:noProof/>
        </w:rPr>
      </w:pPr>
      <w:hyperlink w:anchor="_Toc169431299" w:history="1">
        <w:r w:rsidR="00E62307" w:rsidRPr="009747E3">
          <w:rPr>
            <w:rStyle w:val="Hyperlink"/>
            <w:noProof/>
          </w:rPr>
          <w:t>Hình 4. 10</w:t>
        </w:r>
        <w:r w:rsidR="00E62307" w:rsidRPr="009747E3">
          <w:rPr>
            <w:rStyle w:val="Hyperlink"/>
            <w:noProof/>
            <w:lang w:val="en-US"/>
          </w:rPr>
          <w:t>. Quản lý đơn hàng</w:t>
        </w:r>
        <w:r w:rsidR="00E62307">
          <w:rPr>
            <w:noProof/>
            <w:webHidden/>
          </w:rPr>
          <w:tab/>
        </w:r>
        <w:r w:rsidR="00E62307">
          <w:rPr>
            <w:noProof/>
            <w:webHidden/>
          </w:rPr>
          <w:fldChar w:fldCharType="begin"/>
        </w:r>
        <w:r w:rsidR="00E62307">
          <w:rPr>
            <w:noProof/>
            <w:webHidden/>
          </w:rPr>
          <w:instrText xml:space="preserve"> PAGEREF _Toc169431299 \h </w:instrText>
        </w:r>
        <w:r w:rsidR="00E62307">
          <w:rPr>
            <w:noProof/>
            <w:webHidden/>
          </w:rPr>
        </w:r>
        <w:r w:rsidR="00E62307">
          <w:rPr>
            <w:noProof/>
            <w:webHidden/>
          </w:rPr>
          <w:fldChar w:fldCharType="separate"/>
        </w:r>
        <w:r w:rsidR="00E62307">
          <w:rPr>
            <w:noProof/>
            <w:webHidden/>
          </w:rPr>
          <w:t>55</w:t>
        </w:r>
        <w:r w:rsidR="00E62307">
          <w:rPr>
            <w:noProof/>
            <w:webHidden/>
          </w:rPr>
          <w:fldChar w:fldCharType="end"/>
        </w:r>
      </w:hyperlink>
    </w:p>
    <w:p w14:paraId="39A16DB4" w14:textId="2F7E9060" w:rsidR="00E62307" w:rsidRDefault="00D82A34" w:rsidP="00E62307">
      <w:pPr>
        <w:pStyle w:val="TableofFigures"/>
        <w:tabs>
          <w:tab w:val="right" w:leader="dot" w:pos="9064"/>
        </w:tabs>
        <w:ind w:firstLine="0"/>
        <w:rPr>
          <w:noProof/>
        </w:rPr>
      </w:pPr>
      <w:hyperlink w:anchor="_Toc169431300" w:history="1">
        <w:r w:rsidR="00E62307" w:rsidRPr="009747E3">
          <w:rPr>
            <w:rStyle w:val="Hyperlink"/>
            <w:noProof/>
          </w:rPr>
          <w:t>Hình 4. 11</w:t>
        </w:r>
        <w:r w:rsidR="00E62307" w:rsidRPr="009747E3">
          <w:rPr>
            <w:rStyle w:val="Hyperlink"/>
            <w:noProof/>
            <w:lang w:val="en-US"/>
          </w:rPr>
          <w:t>. Các chức năng chính của Khách thuê</w:t>
        </w:r>
        <w:r w:rsidR="00E62307">
          <w:rPr>
            <w:noProof/>
            <w:webHidden/>
          </w:rPr>
          <w:tab/>
        </w:r>
        <w:r w:rsidR="00E62307">
          <w:rPr>
            <w:noProof/>
            <w:webHidden/>
          </w:rPr>
          <w:fldChar w:fldCharType="begin"/>
        </w:r>
        <w:r w:rsidR="00E62307">
          <w:rPr>
            <w:noProof/>
            <w:webHidden/>
          </w:rPr>
          <w:instrText xml:space="preserve"> PAGEREF _Toc169431300 \h </w:instrText>
        </w:r>
        <w:r w:rsidR="00E62307">
          <w:rPr>
            <w:noProof/>
            <w:webHidden/>
          </w:rPr>
        </w:r>
        <w:r w:rsidR="00E62307">
          <w:rPr>
            <w:noProof/>
            <w:webHidden/>
          </w:rPr>
          <w:fldChar w:fldCharType="separate"/>
        </w:r>
        <w:r w:rsidR="00E62307">
          <w:rPr>
            <w:noProof/>
            <w:webHidden/>
          </w:rPr>
          <w:t>56</w:t>
        </w:r>
        <w:r w:rsidR="00E62307">
          <w:rPr>
            <w:noProof/>
            <w:webHidden/>
          </w:rPr>
          <w:fldChar w:fldCharType="end"/>
        </w:r>
      </w:hyperlink>
    </w:p>
    <w:p w14:paraId="00FA7214" w14:textId="5CC9D225" w:rsidR="00E62307" w:rsidRDefault="00D82A34" w:rsidP="00E62307">
      <w:pPr>
        <w:pStyle w:val="TableofFigures"/>
        <w:tabs>
          <w:tab w:val="right" w:leader="dot" w:pos="9064"/>
        </w:tabs>
        <w:ind w:firstLine="0"/>
        <w:rPr>
          <w:noProof/>
        </w:rPr>
      </w:pPr>
      <w:hyperlink w:anchor="_Toc169431301" w:history="1">
        <w:r w:rsidR="00E62307" w:rsidRPr="009747E3">
          <w:rPr>
            <w:rStyle w:val="Hyperlink"/>
            <w:noProof/>
          </w:rPr>
          <w:t>Hình 4. 12</w:t>
        </w:r>
        <w:r w:rsidR="00E62307" w:rsidRPr="009747E3">
          <w:rPr>
            <w:rStyle w:val="Hyperlink"/>
            <w:noProof/>
            <w:lang w:val="en-US"/>
          </w:rPr>
          <w:t>. Chức năng Tìm thợ</w:t>
        </w:r>
        <w:r w:rsidR="00E62307">
          <w:rPr>
            <w:noProof/>
            <w:webHidden/>
          </w:rPr>
          <w:tab/>
        </w:r>
        <w:r w:rsidR="00E62307">
          <w:rPr>
            <w:noProof/>
            <w:webHidden/>
          </w:rPr>
          <w:fldChar w:fldCharType="begin"/>
        </w:r>
        <w:r w:rsidR="00E62307">
          <w:rPr>
            <w:noProof/>
            <w:webHidden/>
          </w:rPr>
          <w:instrText xml:space="preserve"> PAGEREF _Toc169431301 \h </w:instrText>
        </w:r>
        <w:r w:rsidR="00E62307">
          <w:rPr>
            <w:noProof/>
            <w:webHidden/>
          </w:rPr>
        </w:r>
        <w:r w:rsidR="00E62307">
          <w:rPr>
            <w:noProof/>
            <w:webHidden/>
          </w:rPr>
          <w:fldChar w:fldCharType="separate"/>
        </w:r>
        <w:r w:rsidR="00E62307">
          <w:rPr>
            <w:noProof/>
            <w:webHidden/>
          </w:rPr>
          <w:t>56</w:t>
        </w:r>
        <w:r w:rsidR="00E62307">
          <w:rPr>
            <w:noProof/>
            <w:webHidden/>
          </w:rPr>
          <w:fldChar w:fldCharType="end"/>
        </w:r>
      </w:hyperlink>
    </w:p>
    <w:p w14:paraId="22F71B05" w14:textId="65FF3053" w:rsidR="00E62307" w:rsidRDefault="00D82A34" w:rsidP="00E62307">
      <w:pPr>
        <w:pStyle w:val="TableofFigures"/>
        <w:tabs>
          <w:tab w:val="right" w:leader="dot" w:pos="9064"/>
        </w:tabs>
        <w:ind w:firstLine="0"/>
        <w:rPr>
          <w:noProof/>
        </w:rPr>
      </w:pPr>
      <w:hyperlink w:anchor="_Toc169431302" w:history="1">
        <w:r w:rsidR="00E62307" w:rsidRPr="009747E3">
          <w:rPr>
            <w:rStyle w:val="Hyperlink"/>
            <w:noProof/>
          </w:rPr>
          <w:t>Hình 4. 13</w:t>
        </w:r>
        <w:r w:rsidR="00E62307" w:rsidRPr="009747E3">
          <w:rPr>
            <w:rStyle w:val="Hyperlink"/>
            <w:noProof/>
            <w:lang w:val="en-US"/>
          </w:rPr>
          <w:t>. Xem hồ sơ của Thợ</w:t>
        </w:r>
        <w:r w:rsidR="00E62307">
          <w:rPr>
            <w:noProof/>
            <w:webHidden/>
          </w:rPr>
          <w:tab/>
        </w:r>
        <w:r w:rsidR="00E62307">
          <w:rPr>
            <w:noProof/>
            <w:webHidden/>
          </w:rPr>
          <w:fldChar w:fldCharType="begin"/>
        </w:r>
        <w:r w:rsidR="00E62307">
          <w:rPr>
            <w:noProof/>
            <w:webHidden/>
          </w:rPr>
          <w:instrText xml:space="preserve"> PAGEREF _Toc169431302 \h </w:instrText>
        </w:r>
        <w:r w:rsidR="00E62307">
          <w:rPr>
            <w:noProof/>
            <w:webHidden/>
          </w:rPr>
        </w:r>
        <w:r w:rsidR="00E62307">
          <w:rPr>
            <w:noProof/>
            <w:webHidden/>
          </w:rPr>
          <w:fldChar w:fldCharType="separate"/>
        </w:r>
        <w:r w:rsidR="00E62307">
          <w:rPr>
            <w:noProof/>
            <w:webHidden/>
          </w:rPr>
          <w:t>57</w:t>
        </w:r>
        <w:r w:rsidR="00E62307">
          <w:rPr>
            <w:noProof/>
            <w:webHidden/>
          </w:rPr>
          <w:fldChar w:fldCharType="end"/>
        </w:r>
      </w:hyperlink>
    </w:p>
    <w:p w14:paraId="7CD459AB" w14:textId="12A111E3" w:rsidR="00E62307" w:rsidRDefault="00D82A34" w:rsidP="00E62307">
      <w:pPr>
        <w:pStyle w:val="TableofFigures"/>
        <w:tabs>
          <w:tab w:val="right" w:leader="dot" w:pos="9064"/>
        </w:tabs>
        <w:ind w:firstLine="0"/>
        <w:rPr>
          <w:noProof/>
        </w:rPr>
      </w:pPr>
      <w:hyperlink w:anchor="_Toc169431303" w:history="1">
        <w:r w:rsidR="00E62307" w:rsidRPr="009747E3">
          <w:rPr>
            <w:rStyle w:val="Hyperlink"/>
            <w:noProof/>
          </w:rPr>
          <w:t>Hình 4. 14</w:t>
        </w:r>
        <w:r w:rsidR="00E62307" w:rsidRPr="009747E3">
          <w:rPr>
            <w:rStyle w:val="Hyperlink"/>
            <w:noProof/>
            <w:lang w:val="en-US"/>
          </w:rPr>
          <w:t>. Đăng tin tìm Thợ</w:t>
        </w:r>
        <w:r w:rsidR="00E62307">
          <w:rPr>
            <w:noProof/>
            <w:webHidden/>
          </w:rPr>
          <w:tab/>
        </w:r>
        <w:r w:rsidR="00E62307">
          <w:rPr>
            <w:noProof/>
            <w:webHidden/>
          </w:rPr>
          <w:fldChar w:fldCharType="begin"/>
        </w:r>
        <w:r w:rsidR="00E62307">
          <w:rPr>
            <w:noProof/>
            <w:webHidden/>
          </w:rPr>
          <w:instrText xml:space="preserve"> PAGEREF _Toc169431303 \h </w:instrText>
        </w:r>
        <w:r w:rsidR="00E62307">
          <w:rPr>
            <w:noProof/>
            <w:webHidden/>
          </w:rPr>
        </w:r>
        <w:r w:rsidR="00E62307">
          <w:rPr>
            <w:noProof/>
            <w:webHidden/>
          </w:rPr>
          <w:fldChar w:fldCharType="separate"/>
        </w:r>
        <w:r w:rsidR="00E62307">
          <w:rPr>
            <w:noProof/>
            <w:webHidden/>
          </w:rPr>
          <w:t>57</w:t>
        </w:r>
        <w:r w:rsidR="00E62307">
          <w:rPr>
            <w:noProof/>
            <w:webHidden/>
          </w:rPr>
          <w:fldChar w:fldCharType="end"/>
        </w:r>
      </w:hyperlink>
    </w:p>
    <w:p w14:paraId="7980EC11" w14:textId="6039CEDD" w:rsidR="00E62307" w:rsidRDefault="00D82A34" w:rsidP="00E62307">
      <w:pPr>
        <w:pStyle w:val="TableofFigures"/>
        <w:tabs>
          <w:tab w:val="right" w:leader="dot" w:pos="9064"/>
        </w:tabs>
        <w:ind w:firstLine="0"/>
        <w:rPr>
          <w:noProof/>
        </w:rPr>
      </w:pPr>
      <w:hyperlink w:anchor="_Toc169431304" w:history="1">
        <w:r w:rsidR="00E62307" w:rsidRPr="009747E3">
          <w:rPr>
            <w:rStyle w:val="Hyperlink"/>
            <w:noProof/>
          </w:rPr>
          <w:t>Hình 4. 15</w:t>
        </w:r>
        <w:r w:rsidR="00E62307" w:rsidRPr="009747E3">
          <w:rPr>
            <w:rStyle w:val="Hyperlink"/>
            <w:noProof/>
            <w:lang w:val="en-US"/>
          </w:rPr>
          <w:t>. Khách thuê thanh toán đơn hàng</w:t>
        </w:r>
        <w:r w:rsidR="00E62307">
          <w:rPr>
            <w:noProof/>
            <w:webHidden/>
          </w:rPr>
          <w:tab/>
        </w:r>
        <w:r w:rsidR="00E62307">
          <w:rPr>
            <w:noProof/>
            <w:webHidden/>
          </w:rPr>
          <w:fldChar w:fldCharType="begin"/>
        </w:r>
        <w:r w:rsidR="00E62307">
          <w:rPr>
            <w:noProof/>
            <w:webHidden/>
          </w:rPr>
          <w:instrText xml:space="preserve"> PAGEREF _Toc169431304 \h </w:instrText>
        </w:r>
        <w:r w:rsidR="00E62307">
          <w:rPr>
            <w:noProof/>
            <w:webHidden/>
          </w:rPr>
        </w:r>
        <w:r w:rsidR="00E62307">
          <w:rPr>
            <w:noProof/>
            <w:webHidden/>
          </w:rPr>
          <w:fldChar w:fldCharType="separate"/>
        </w:r>
        <w:r w:rsidR="00E62307">
          <w:rPr>
            <w:noProof/>
            <w:webHidden/>
          </w:rPr>
          <w:t>58</w:t>
        </w:r>
        <w:r w:rsidR="00E62307">
          <w:rPr>
            <w:noProof/>
            <w:webHidden/>
          </w:rPr>
          <w:fldChar w:fldCharType="end"/>
        </w:r>
      </w:hyperlink>
    </w:p>
    <w:p w14:paraId="61ED42D5" w14:textId="30CEC9C9" w:rsidR="00E62307" w:rsidRDefault="00D82A34" w:rsidP="00E62307">
      <w:pPr>
        <w:pStyle w:val="TableofFigures"/>
        <w:tabs>
          <w:tab w:val="right" w:leader="dot" w:pos="9064"/>
        </w:tabs>
        <w:ind w:firstLine="0"/>
        <w:rPr>
          <w:noProof/>
        </w:rPr>
      </w:pPr>
      <w:hyperlink w:anchor="_Toc169431305" w:history="1">
        <w:r w:rsidR="00E62307" w:rsidRPr="009747E3">
          <w:rPr>
            <w:rStyle w:val="Hyperlink"/>
            <w:noProof/>
          </w:rPr>
          <w:t>Hình 4. 16</w:t>
        </w:r>
        <w:r w:rsidR="00E62307" w:rsidRPr="009747E3">
          <w:rPr>
            <w:rStyle w:val="Hyperlink"/>
            <w:noProof/>
            <w:lang w:val="en-US"/>
          </w:rPr>
          <w:t>. Theo dõi đơn hàng - Thực hiện</w:t>
        </w:r>
        <w:r w:rsidR="00E62307">
          <w:rPr>
            <w:noProof/>
            <w:webHidden/>
          </w:rPr>
          <w:tab/>
        </w:r>
        <w:r w:rsidR="00E62307">
          <w:rPr>
            <w:noProof/>
            <w:webHidden/>
          </w:rPr>
          <w:fldChar w:fldCharType="begin"/>
        </w:r>
        <w:r w:rsidR="00E62307">
          <w:rPr>
            <w:noProof/>
            <w:webHidden/>
          </w:rPr>
          <w:instrText xml:space="preserve"> PAGEREF _Toc169431305 \h </w:instrText>
        </w:r>
        <w:r w:rsidR="00E62307">
          <w:rPr>
            <w:noProof/>
            <w:webHidden/>
          </w:rPr>
        </w:r>
        <w:r w:rsidR="00E62307">
          <w:rPr>
            <w:noProof/>
            <w:webHidden/>
          </w:rPr>
          <w:fldChar w:fldCharType="separate"/>
        </w:r>
        <w:r w:rsidR="00E62307">
          <w:rPr>
            <w:noProof/>
            <w:webHidden/>
          </w:rPr>
          <w:t>59</w:t>
        </w:r>
        <w:r w:rsidR="00E62307">
          <w:rPr>
            <w:noProof/>
            <w:webHidden/>
          </w:rPr>
          <w:fldChar w:fldCharType="end"/>
        </w:r>
      </w:hyperlink>
    </w:p>
    <w:p w14:paraId="6629CC8E" w14:textId="35D54278" w:rsidR="00E62307" w:rsidRDefault="00D82A34" w:rsidP="00E62307">
      <w:pPr>
        <w:pStyle w:val="TableofFigures"/>
        <w:tabs>
          <w:tab w:val="right" w:leader="dot" w:pos="9064"/>
        </w:tabs>
        <w:ind w:firstLine="0"/>
        <w:rPr>
          <w:noProof/>
        </w:rPr>
      </w:pPr>
      <w:hyperlink w:anchor="_Toc169431306" w:history="1">
        <w:r w:rsidR="00E62307" w:rsidRPr="009747E3">
          <w:rPr>
            <w:rStyle w:val="Hyperlink"/>
            <w:noProof/>
          </w:rPr>
          <w:t>Hình 4. 17</w:t>
        </w:r>
        <w:r w:rsidR="00E62307" w:rsidRPr="009747E3">
          <w:rPr>
            <w:rStyle w:val="Hyperlink"/>
            <w:noProof/>
            <w:lang w:val="en-US"/>
          </w:rPr>
          <w:t>. Theo dõi đơn hàng - Giao/Nhận sản phẩm</w:t>
        </w:r>
        <w:r w:rsidR="00E62307">
          <w:rPr>
            <w:noProof/>
            <w:webHidden/>
          </w:rPr>
          <w:tab/>
        </w:r>
        <w:r w:rsidR="00E62307">
          <w:rPr>
            <w:noProof/>
            <w:webHidden/>
          </w:rPr>
          <w:fldChar w:fldCharType="begin"/>
        </w:r>
        <w:r w:rsidR="00E62307">
          <w:rPr>
            <w:noProof/>
            <w:webHidden/>
          </w:rPr>
          <w:instrText xml:space="preserve"> PAGEREF _Toc169431306 \h </w:instrText>
        </w:r>
        <w:r w:rsidR="00E62307">
          <w:rPr>
            <w:noProof/>
            <w:webHidden/>
          </w:rPr>
        </w:r>
        <w:r w:rsidR="00E62307">
          <w:rPr>
            <w:noProof/>
            <w:webHidden/>
          </w:rPr>
          <w:fldChar w:fldCharType="separate"/>
        </w:r>
        <w:r w:rsidR="00E62307">
          <w:rPr>
            <w:noProof/>
            <w:webHidden/>
          </w:rPr>
          <w:t>59</w:t>
        </w:r>
        <w:r w:rsidR="00E62307">
          <w:rPr>
            <w:noProof/>
            <w:webHidden/>
          </w:rPr>
          <w:fldChar w:fldCharType="end"/>
        </w:r>
      </w:hyperlink>
    </w:p>
    <w:p w14:paraId="6C9941FE" w14:textId="7A251844" w:rsidR="00E62307" w:rsidRDefault="00D82A34" w:rsidP="00E62307">
      <w:pPr>
        <w:pStyle w:val="TableofFigures"/>
        <w:tabs>
          <w:tab w:val="right" w:leader="dot" w:pos="9064"/>
        </w:tabs>
        <w:ind w:firstLine="0"/>
        <w:rPr>
          <w:noProof/>
        </w:rPr>
      </w:pPr>
      <w:hyperlink w:anchor="_Toc169431307" w:history="1">
        <w:r w:rsidR="00E62307" w:rsidRPr="009747E3">
          <w:rPr>
            <w:rStyle w:val="Hyperlink"/>
            <w:noProof/>
          </w:rPr>
          <w:t>Hình 4. 18</w:t>
        </w:r>
        <w:r w:rsidR="00E62307" w:rsidRPr="009747E3">
          <w:rPr>
            <w:rStyle w:val="Hyperlink"/>
            <w:noProof/>
            <w:lang w:val="en-US"/>
          </w:rPr>
          <w:t>. Theo dõi đơn hàng - Đánh giá</w:t>
        </w:r>
        <w:r w:rsidR="00E62307">
          <w:rPr>
            <w:noProof/>
            <w:webHidden/>
          </w:rPr>
          <w:tab/>
        </w:r>
        <w:r w:rsidR="00E62307">
          <w:rPr>
            <w:noProof/>
            <w:webHidden/>
          </w:rPr>
          <w:fldChar w:fldCharType="begin"/>
        </w:r>
        <w:r w:rsidR="00E62307">
          <w:rPr>
            <w:noProof/>
            <w:webHidden/>
          </w:rPr>
          <w:instrText xml:space="preserve"> PAGEREF _Toc169431307 \h </w:instrText>
        </w:r>
        <w:r w:rsidR="00E62307">
          <w:rPr>
            <w:noProof/>
            <w:webHidden/>
          </w:rPr>
        </w:r>
        <w:r w:rsidR="00E62307">
          <w:rPr>
            <w:noProof/>
            <w:webHidden/>
          </w:rPr>
          <w:fldChar w:fldCharType="separate"/>
        </w:r>
        <w:r w:rsidR="00E62307">
          <w:rPr>
            <w:noProof/>
            <w:webHidden/>
          </w:rPr>
          <w:t>59</w:t>
        </w:r>
        <w:r w:rsidR="00E62307">
          <w:rPr>
            <w:noProof/>
            <w:webHidden/>
          </w:rPr>
          <w:fldChar w:fldCharType="end"/>
        </w:r>
      </w:hyperlink>
    </w:p>
    <w:p w14:paraId="2A52F9BE" w14:textId="4E85A861" w:rsidR="00A01A2A" w:rsidRDefault="00E62307" w:rsidP="00A01A2A">
      <w:pPr>
        <w:spacing w:before="0" w:after="0"/>
        <w:ind w:firstLine="0"/>
        <w:rPr>
          <w:lang w:val="en-US"/>
        </w:rPr>
      </w:pPr>
      <w:r>
        <w:rPr>
          <w:lang w:val="en-US"/>
        </w:rPr>
        <w:fldChar w:fldCharType="end"/>
      </w:r>
    </w:p>
    <w:p w14:paraId="3CE1901A" w14:textId="740CE47A" w:rsidR="00D3799B" w:rsidRDefault="00D3799B">
      <w:pPr>
        <w:spacing w:before="0" w:after="0"/>
        <w:rPr>
          <w:lang w:val="en-US"/>
        </w:rPr>
      </w:pPr>
      <w:r>
        <w:rPr>
          <w:lang w:val="en-US"/>
        </w:rPr>
        <w:br w:type="page"/>
      </w:r>
    </w:p>
    <w:p w14:paraId="5891FFBD" w14:textId="7BF4E95D" w:rsidR="00D3799B" w:rsidRDefault="00D3799B" w:rsidP="00D3799B">
      <w:pPr>
        <w:pStyle w:val="Heading1"/>
        <w:numPr>
          <w:ilvl w:val="0"/>
          <w:numId w:val="0"/>
        </w:numPr>
        <w:rPr>
          <w:lang w:val="en-US"/>
        </w:rPr>
      </w:pPr>
      <w:bookmarkStart w:id="10" w:name="_Toc169255512"/>
      <w:r>
        <w:rPr>
          <w:lang w:val="en-US"/>
        </w:rPr>
        <w:lastRenderedPageBreak/>
        <w:t>DANH M</w:t>
      </w:r>
      <w:r w:rsidR="006A434F">
        <w:rPr>
          <w:lang w:val="en-US"/>
        </w:rPr>
        <w:t>Ụ</w:t>
      </w:r>
      <w:r>
        <w:rPr>
          <w:lang w:val="en-US"/>
        </w:rPr>
        <w:t>C BẢNG BIỂU</w:t>
      </w:r>
      <w:bookmarkEnd w:id="10"/>
    </w:p>
    <w:p w14:paraId="0C107FDF" w14:textId="77777777" w:rsidR="00C07D78" w:rsidRDefault="00C07D78" w:rsidP="00C07D78">
      <w:pPr>
        <w:spacing w:before="0" w:after="0"/>
        <w:ind w:firstLine="0"/>
        <w:rPr>
          <w:lang w:val="en-US"/>
        </w:rPr>
      </w:pPr>
    </w:p>
    <w:p w14:paraId="3E162709" w14:textId="77777777" w:rsidR="001678A2" w:rsidRDefault="001678A2" w:rsidP="00C07D78">
      <w:pPr>
        <w:spacing w:before="0" w:after="0"/>
        <w:ind w:firstLine="0"/>
        <w:rPr>
          <w:lang w:val="en-US"/>
        </w:rPr>
      </w:pPr>
    </w:p>
    <w:p w14:paraId="23AF8F22" w14:textId="77777777" w:rsidR="001678A2" w:rsidRDefault="001678A2" w:rsidP="00C07D78">
      <w:pPr>
        <w:spacing w:before="0" w:after="0"/>
        <w:ind w:firstLine="0"/>
        <w:rPr>
          <w:lang w:val="en-US"/>
        </w:rPr>
        <w:sectPr w:rsidR="001678A2" w:rsidSect="00A5131A">
          <w:footerReference w:type="default" r:id="rId13"/>
          <w:pgSz w:w="11909" w:h="16834" w:code="9"/>
          <w:pgMar w:top="1701" w:right="1134" w:bottom="1134" w:left="1701" w:header="720" w:footer="720" w:gutter="0"/>
          <w:pgNumType w:fmt="lowerRoman" w:start="1"/>
          <w:cols w:space="720"/>
        </w:sectPr>
      </w:pPr>
    </w:p>
    <w:p w14:paraId="4217E998" w14:textId="77777777" w:rsidR="00EA28C7" w:rsidRDefault="007D1888" w:rsidP="00E371F7">
      <w:pPr>
        <w:pStyle w:val="Heading1"/>
        <w:numPr>
          <w:ilvl w:val="0"/>
          <w:numId w:val="0"/>
        </w:numPr>
      </w:pPr>
      <w:bookmarkStart w:id="11" w:name="_8dl86jb2mdmr" w:colFirst="0" w:colLast="0"/>
      <w:bookmarkStart w:id="12" w:name="_Toc169255513"/>
      <w:bookmarkEnd w:id="11"/>
      <w:r>
        <w:lastRenderedPageBreak/>
        <w:t>TÓM TẮT NỘI DUNG ĐỀ TÀI</w:t>
      </w:r>
      <w:bookmarkEnd w:id="12"/>
    </w:p>
    <w:p w14:paraId="2A695352" w14:textId="77777777" w:rsidR="00EA28C7" w:rsidRDefault="007D1888">
      <w:r>
        <w:t>Nhu cầu về dịch vụ chụp ảnh, trang điểm ngày càng gia tăng trong đời sống xã hội hiện đại. Tuy nhiên, thị trường cung cấp dịch vụ này còn tồn tại nhiều bất cập, như khó khăn trong việc tìm kiếm thợ phù hợp với nhu cầu và ngân sách, thiếu thông tin minh bạch về giá cả và chất lượng dịch vụ, quá trình đặt lịch và thanh toán không an toàn. Nghiên cứu này tập trung vào việc xây dựng website kết nối thợ chụp ảnh, trang điểm với khách hàng nhằm giải quyết những bất cập trên. Website sẽ đóng vai trò như nền tảng trung gian, cung cấp giải pháp hiệu quả cho cả hai phía. Bằng cách này, người dùng có thể dễ dàng tìm kiếm các dịch vụ chất lượng và thợ có kỹ năng, cũng như lên kế hoạch cho các dự án hoặc sự kiện của họ. Đồng thời, nền tảng này cũng mang lại lợi ích cho các thợ và nhà trang điểm, giúp họ tiếp cận một lượng khách hàng rộng lớn hơn thông qua việc quảng bá và quản lý lịch trực tuyến. Phương pháp nghiên cứu tập trung vào việc phân tích nhu cầu và mong muốn của người dùng, cùng việc xây dựng giao diện người dùng thân thiện và tích hợp các tính năng tìm kiếm và đặt lịch hẹn một cách thuận tiện. Nghiên cứu cũng sẽ tiến hành phân tích dữ liệu và đánh giá hiệu suất của nền tảng, nhằm cải thiện trải nghiệm người dùng và tối ưu hóa quy trình kết nối giữa các bên. Kết quả dự kiến của nghiên cứu này sẽ là một hệ thống toàn diện và hiệu quả, mang lại giá trị thực cho cả người sử dụng và nhà cung cấp dịch vụ trong ngành làm đẹp và chụp ảnh.</w:t>
      </w:r>
    </w:p>
    <w:p w14:paraId="25AE483B" w14:textId="77777777" w:rsidR="00EA28C7" w:rsidRDefault="007D1888" w:rsidP="005A1631">
      <w:bookmarkStart w:id="13" w:name="_dmdqtnuvg790" w:colFirst="0" w:colLast="0"/>
      <w:bookmarkEnd w:id="13"/>
      <w:r>
        <w:br w:type="page"/>
      </w:r>
    </w:p>
    <w:p w14:paraId="2A15D84D" w14:textId="534DA64F" w:rsidR="00EA28C7" w:rsidRDefault="007D1888" w:rsidP="0090042D">
      <w:pPr>
        <w:pStyle w:val="Heading1"/>
      </w:pPr>
      <w:bookmarkStart w:id="14" w:name="_r8caf2wc8m3" w:colFirst="0" w:colLast="0"/>
      <w:bookmarkStart w:id="15" w:name="_Toc169255514"/>
      <w:bookmarkEnd w:id="14"/>
      <w:r>
        <w:lastRenderedPageBreak/>
        <w:t>GIỚI THIỆU VỀ VẤN ĐỀ NGHIÊN CỨU</w:t>
      </w:r>
      <w:bookmarkEnd w:id="15"/>
    </w:p>
    <w:p w14:paraId="2317C5C9" w14:textId="36DD2307" w:rsidR="00EA28C7" w:rsidRDefault="007D1888" w:rsidP="0090042D">
      <w:pPr>
        <w:pStyle w:val="Heading2"/>
      </w:pPr>
      <w:bookmarkStart w:id="16" w:name="_ymw3ixgerb8f" w:colFirst="0" w:colLast="0"/>
      <w:bookmarkStart w:id="17" w:name="_Toc169255515"/>
      <w:bookmarkEnd w:id="16"/>
      <w:r>
        <w:t xml:space="preserve">Tính cấp </w:t>
      </w:r>
      <w:r w:rsidRPr="0090042D">
        <w:t>thiết</w:t>
      </w:r>
      <w:r>
        <w:t xml:space="preserve"> đề tài</w:t>
      </w:r>
      <w:bookmarkEnd w:id="17"/>
    </w:p>
    <w:p w14:paraId="620B7241" w14:textId="77777777" w:rsidR="00EA28C7" w:rsidRDefault="007D1888" w:rsidP="0090042D">
      <w:r>
        <w:t>Trong thời đại xã hội hiện đại, việc ngoại hình chỉnh chu và lưu giữ những khoảnh khắc đáng nhớ đã trở thành một phần không thể thiếu trong cuộc sống hàng ngày. Các dịp quan trọng như sinh nhật, đám cưới, hay các sự kiện đặc biệt như tiệc cuối năm thường được ghi lại bằng những bức ảnh và video đẹp mắt, từ đó tạo ra những kỷ niệm không thể nào quên được. Đặc biệt với phát triển của bùng nổ nền tảng mạng xã hội như Facebook, Tiktok và Instagram, việc chia sẻ những hình ảnh và video đã trở thành một phần không thể thiếu của việc tương tác và kết nối với cộng đồng. Mỗi người đều muốn thể hiện phong cách và cá nhân của mình qua những bức ảnh và video chất lượng. Tuy nhiên, để tạo ra những tác phẩm số đẹp mắt đòi hỏi sự hỗ trợ từ các chuyên gia về trang điểm, thiết kế bố cục, ánh sáng và nhiều khía cạnh khác. Sự chuyên nghiệp và kỹ năng của các chuyên gia này đóng vai trò quan trọng trong việc tạo ra những sản phẩm nghệ thuật số ấn tượng.</w:t>
      </w:r>
    </w:p>
    <w:p w14:paraId="6C2B1754" w14:textId="3E017530" w:rsidR="00EA28C7" w:rsidRDefault="007D1888" w:rsidP="0090042D">
      <w:r>
        <w:t>Theo Statistic năm 2024</w:t>
      </w:r>
      <w:r>
        <w:rPr>
          <w:vertAlign w:val="superscript"/>
        </w:rPr>
        <w:footnoteReference w:id="2"/>
      </w:r>
      <w:r w:rsidR="005B7627">
        <w:t>,</w:t>
      </w:r>
      <w:r>
        <w:t xml:space="preserve"> doanh thu từ thị trường mỹ phẩm tại Việt Nam dự kiến sẽ đạt mức 546,20 triệu đô la Mỹ. Dự báo cho thấy thị trường này sẽ tăng trưởng với tốc độ 3,20% mỗi năm trong giai đoạn từ 2024 đến 2028. Còn doanh thu từ thị trường ảnh và video dự kiến sẽ đạt 20,58 triệu đô la Mỹ vào năm 2022, và có xu hướng tăng trưởng với tốc độ 9,41% mỗi năm từ 2022 đến 2027, dẫn đến một khối lượng thị trường dự kiến là 31,25 triệu đô la Mỹ vào năm 2027. Ta thấy thị trường của chụp ảnh và trang điểm ngày càng được mở rộng với mức tăng trưởng cao. Tuy nhiên, chi phí cho việc trang điểm và chụp ảnh vẫn còn khá cao đối với người dân Việt Nam. Giá cước của các studio dao động từ 500 đến 1.500.000 đồng cho các gói chụp ảnh và trang điểm cơ bản như sinh nhật hay dự tiệc. Bên cạnh đó vì hạn chế về không gian và lĩnh vực thì các studio </w:t>
      </w:r>
      <w:r>
        <w:lastRenderedPageBreak/>
        <w:t>có hạn chế về các phong cách. Điều này đã khiến việc tìm kiếm thợ chụp ảnh phù hợp trở nên khó khăn hơn.</w:t>
      </w:r>
    </w:p>
    <w:p w14:paraId="4C2AEB0D" w14:textId="2268DE1F" w:rsidR="00EA28C7" w:rsidRDefault="007D1888" w:rsidP="0090042D">
      <w:r>
        <w:t>Theo Globe Newswire</w:t>
      </w:r>
      <w:r>
        <w:rPr>
          <w:vertAlign w:val="superscript"/>
        </w:rPr>
        <w:footnoteReference w:id="3"/>
      </w:r>
      <w:r>
        <w:t>, tìm việc freelance trên nền tảng kỹ thuật số đã tăng lên trong những năm qua. Năm 2018, thị trường nền tảng tự do toàn cầu trị giá 2,35 tỷ</w:t>
      </w:r>
      <w:r w:rsidR="00A7347B">
        <w:rPr>
          <w:lang w:val="en-US"/>
        </w:rPr>
        <w:t xml:space="preserve"> đô la</w:t>
      </w:r>
      <w:r>
        <w:t>. Năm 2020, giá trị mở rộng lên 3,39 tỷ</w:t>
      </w:r>
      <w:r w:rsidR="00A7347B">
        <w:rPr>
          <w:lang w:val="en-US"/>
        </w:rPr>
        <w:t xml:space="preserve"> đô la</w:t>
      </w:r>
      <w:r>
        <w:t>. Đến năm 2027, thị trường nền tảng tự do toàn cầu dự kiến sẽ đạt 9,19 tỷ</w:t>
      </w:r>
      <w:r w:rsidR="00A7347B">
        <w:rPr>
          <w:lang w:val="en-US"/>
        </w:rPr>
        <w:t xml:space="preserve"> đô la</w:t>
      </w:r>
      <w:r>
        <w:t xml:space="preserve">. Thị trường tự do CAGR được dự đoán là 15,3% trong giai đoạn 2021-2027. Mặc dù có sự tăng trưởng mạnh mẽ trong công việc tự do, các nền tảng tự do chỉ chịu trách nhiệm cho 1-3% tổng số việc làm toàn cầu. Điều này có nghĩa là có rất nhiều lĩnh vực để tiếp tục phát triển và cải thiện. Hiện nay Việt Nam đã xuất hiện nhiều nền tảng tìm việc như TopCV, ITViec… nhưng chưa nên tảng tập trung vào gắn kết lĩnh vực chụp ảnh và makeup mà chủ yếu việc tuyển dụng cho các công ty. Vậy nên những thợ chụp ảnh hay makeup vẫn chưa thực sự có nơi để kết nối được với khách hàng. </w:t>
      </w:r>
    </w:p>
    <w:p w14:paraId="25881D2D" w14:textId="7B8D5DF5" w:rsidR="00EA28C7" w:rsidRDefault="007D1888" w:rsidP="0090042D">
      <w:r>
        <w:t xml:space="preserve">Trong bối cảnh này, </w:t>
      </w:r>
      <w:r w:rsidR="00861304">
        <w:rPr>
          <w:lang w:val="en-US"/>
        </w:rPr>
        <w:t>“</w:t>
      </w:r>
      <w:r>
        <w:t>Website FINDY - Kết nối thợ chụp ảnh, trang điểm với khách thuê</w:t>
      </w:r>
      <w:r w:rsidR="00861304">
        <w:rPr>
          <w:lang w:val="en-US"/>
        </w:rPr>
        <w:t>”</w:t>
      </w:r>
      <w:r>
        <w:t xml:space="preserve"> ra đời như một giải pháp cho vấn đề này bằng cách kết nối người dùng với các chuyên gia làm đẹp. Qua việc tạo ra một không gian kết nối giữa người dùng và các chuyên gia làm đẹp, không chỉ là một trang web tìm kiếm dịch vụ làm đẹp, mà còn là một nền tảng mang lại cơ hội cho những người làm</w:t>
      </w:r>
      <w:r>
        <w:rPr>
          <w:lang w:val="en-US"/>
        </w:rPr>
        <w:t xml:space="preserve"> </w:t>
      </w:r>
      <w:r w:rsidR="00F235F5">
        <w:rPr>
          <w:lang w:val="en-US"/>
        </w:rPr>
        <w:t>việc tự do</w:t>
      </w:r>
      <w:r>
        <w:rPr>
          <w:lang w:val="en-US"/>
        </w:rPr>
        <w:t xml:space="preserve"> </w:t>
      </w:r>
      <w:r>
        <w:t>tiếp cận một thị trường rộng lớn và đa dạng, giúp họ duy trì sự nghiệp của mình một cách bền vững.</w:t>
      </w:r>
    </w:p>
    <w:p w14:paraId="71D41DD0" w14:textId="1232819E" w:rsidR="00EA28C7" w:rsidRDefault="007D1888" w:rsidP="0090042D">
      <w:pPr>
        <w:pStyle w:val="Heading2"/>
      </w:pPr>
      <w:bookmarkStart w:id="18" w:name="_wranxpjfgrd5" w:colFirst="0" w:colLast="0"/>
      <w:bookmarkStart w:id="19" w:name="_Toc169255516"/>
      <w:bookmarkEnd w:id="18"/>
      <w:r>
        <w:t>Mục tiêu nghiên cứu</w:t>
      </w:r>
      <w:bookmarkEnd w:id="19"/>
    </w:p>
    <w:p w14:paraId="7188A5ED" w14:textId="77777777" w:rsidR="00EA28C7" w:rsidRDefault="007D1888">
      <w:r>
        <w:t xml:space="preserve">Mục </w:t>
      </w:r>
      <w:r w:rsidRPr="00246A0F">
        <w:t>tiêu của đề tài là tạo ra một nền tảng trực tuyến kết nối giữa người có nhu cầu làm đẹp và các chuyên gia làm đẹp (Photographer và Makeup Artist), giúp họ tìm kiếm và kết nối với nhau dựa trên phong cách và tài chính của mỗi cá nhân.Trang web này cam kết tạo ra sự kết nối dễ dàng giữa người dùng và các chuyên gia làm đẹp. Điều này không chỉ mang lại nhiều lựa chọn hơn cho người tiêu dùng với mức giá phù hợp hơn mà còn mở ra cơ hội cho những thợ làm đẹp làm việc tự do để tiếp cận một thị trường rộng lớn và đa</w:t>
      </w:r>
      <w:r>
        <w:t xml:space="preserve"> dạng hơn. Điều này có thể giúp họ duy trì sự nghiệp freelance một </w:t>
      </w:r>
      <w:r>
        <w:lastRenderedPageBreak/>
        <w:t>cách bền vững và không bị bỏ rơi hoặc buộc phải chuyển sang công việc full-time không mong muốn.</w:t>
      </w:r>
    </w:p>
    <w:p w14:paraId="22526E8F" w14:textId="77777777" w:rsidR="00EA28C7" w:rsidRDefault="007D1888">
      <w:r>
        <w:t xml:space="preserve">Để đạt được mục tiêu cụ thể của FINDY, nhóm thực hiện cần tập trung vào các khía cạnh cốt lõi sau đây: </w:t>
      </w:r>
    </w:p>
    <w:p w14:paraId="4F68285C" w14:textId="77777777" w:rsidR="00EA28C7" w:rsidRDefault="007D1888">
      <w:pPr>
        <w:numPr>
          <w:ilvl w:val="0"/>
          <w:numId w:val="1"/>
        </w:numPr>
        <w:ind w:left="1133"/>
      </w:pPr>
      <w:r>
        <w:t>Giao diện người dùng trực quan và thân thiện: Phát triển một giao diện người dùng dễ sử dụng và thân thiện, với các tính năng tìm kiếm và lọc thông minh giúp người dùng dễ dàng tìm kiếm và lựa chọn dịch vụ theo nhu cầu của họ. Giao diện này cần được thiết kế một cách trực quan để người dùng có thể dễ dàng tương tác và thực hiện các thao tác trên nền tảng.</w:t>
      </w:r>
    </w:p>
    <w:p w14:paraId="69E1250A" w14:textId="77777777" w:rsidR="00EA28C7" w:rsidRDefault="007D1888">
      <w:pPr>
        <w:numPr>
          <w:ilvl w:val="0"/>
          <w:numId w:val="1"/>
        </w:numPr>
        <w:ind w:left="1133"/>
      </w:pPr>
      <w:r>
        <w:t>Hệ thống đăng ký an toàn và hiệu quả: Xây dựng một hệ thống đăng ký an toàn và hiệu quả, bao gồm quy trình xác thực đáng tin cậy để đảm bảo tính chính xác và bảo mật của thông tin người dùng. Xác thực định danh đối với người thợ.</w:t>
      </w:r>
    </w:p>
    <w:p w14:paraId="7D56E5BE" w14:textId="77777777" w:rsidR="00EA28C7" w:rsidRDefault="007D1888">
      <w:pPr>
        <w:numPr>
          <w:ilvl w:val="0"/>
          <w:numId w:val="1"/>
        </w:numPr>
        <w:ind w:left="1133"/>
      </w:pPr>
      <w:r>
        <w:t>Cơ sở dữ liệu đa dạng và cập nhật liên tục: Xây dựng và duy trì một cơ sở dữ liệu đa dạng về các chuyên gia làm đẹp và dịch vụ của họ. Đảm bảo rằng thông tin này luôn được cập nhật mới nhất để người dùng có thể tìm kiếm và lựa chọn dịch vụ một cách chính xác và hiệu quả.</w:t>
      </w:r>
    </w:p>
    <w:p w14:paraId="09B8A68F" w14:textId="77777777" w:rsidR="00EA28C7" w:rsidRDefault="007D1888">
      <w:pPr>
        <w:numPr>
          <w:ilvl w:val="0"/>
          <w:numId w:val="1"/>
        </w:numPr>
        <w:ind w:left="1133"/>
      </w:pPr>
      <w:r>
        <w:t>Công cụ tìm kiếm và lọc thông minh: Phát triển các công cụ tìm kiếm và lọc thông minh, cho phép người dùng tìm kiếm và lựa chọn dịch vụ theo các tiêu chí như phong cách, vị trí, giá cả và đánh giá. Các công cụ này cần được tối ưu hóa để cung cấp kết quả chính xác và phản hồi nhanh chóng cho người dùng.</w:t>
      </w:r>
    </w:p>
    <w:p w14:paraId="0BDA6B3C" w14:textId="39FFEC04" w:rsidR="00EA28C7" w:rsidRDefault="007D1888" w:rsidP="00246A0F">
      <w:pPr>
        <w:pStyle w:val="Heading2"/>
      </w:pPr>
      <w:bookmarkStart w:id="20" w:name="_foddy7yj5hgl" w:colFirst="0" w:colLast="0"/>
      <w:bookmarkStart w:id="21" w:name="_Toc169255517"/>
      <w:bookmarkEnd w:id="20"/>
      <w:r>
        <w:t>Phương pháp nghiên cứu</w:t>
      </w:r>
      <w:bookmarkEnd w:id="21"/>
    </w:p>
    <w:p w14:paraId="55508183" w14:textId="77777777" w:rsidR="00EA28C7" w:rsidRDefault="007D1888" w:rsidP="00246A0F">
      <w:r>
        <w:t xml:space="preserve">Phương pháp nghiên cứu tài liệu: Đầu tiên, nhóm nghiên cứu sẽ thực hiện một phân tích cẩn thận về thị trường mỹ phẩm và ngành công nghiệp chụp ảnh, trang điểm tại Việt Nam và Trên thế giới. Điều này bao gồm việc nghiên cứu các báo cáo thống kê, tin tức và tài liệu từ các nguồn uy tín như tổ chức nghiên cứu thị trường và báo cáo từ các tổ chức chính phủ hoặc phi chính phủ. Đồng thời, nhóm cũng sẽ tìm hiểu về xu </w:t>
      </w:r>
      <w:r>
        <w:lastRenderedPageBreak/>
        <w:t>hướng và phong cách trong lĩnh vực làm đẹp để có cái nhìn tổng quan và chi tiết về thị trường.</w:t>
      </w:r>
    </w:p>
    <w:p w14:paraId="72A4055F" w14:textId="77777777" w:rsidR="00EA28C7" w:rsidRDefault="007D1888" w:rsidP="00246A0F">
      <w:r>
        <w:t>Phương pháp thực nghiệm trong phần mềm là một cách tiếp cận khoa học để nghiên cứu và phát triển phần mềm. Theo Wohlin et al. (2012), nó bao gồm việc "thiết kế, thực hiện và phân tích các thí nghiệm một cách có hệ thống để đánh giá các giả thuyết, kỹ thuật, công cụ và quy trình phần mềm". Quá trình này bắt đầu bằng việc đặt ra giả thuyết hoặc câu hỏi nghiên cứu về cách thức hoạt động của một công nghệ, kỹ thuật hoặc quy trình phần mềm. Tiếp theo, các nhà nghiên cứu phải “xác định các biến độc lập (yếu tố kiểm soát) và biến phụ thuộc (kết quả đo lường), cũng như các điều kiện thí nghiệm và cách thu thập dữ liệu” trong giai đoạn thiết kế thí nghiệm. Sau đó, thí nghiệm được tiến hành trong môi trường phù hợp, có thể là phòng thí nghiệm, dự án phần mềm thực tế hoặc môi trường mô phỏng.</w:t>
      </w:r>
    </w:p>
    <w:p w14:paraId="196F0506" w14:textId="77777777" w:rsidR="00EA28C7" w:rsidRDefault="007D1888" w:rsidP="00246A0F">
      <w:r>
        <w:t>Trong quá trình thực hiện thí nghiệm, dữ liệu được thu thập và phân tích để kiểm tra giả thuyết ban đầu. Cuối cùng, kết quả được đánh giá và quá trình thí nghiệm có thể được lặp lại để khẳng định hoặc điều chỉnh giả thuyết và kết luận. Như Juristo và Moreno (2013) nhấn mạnh, “phương pháp thực nghiệm cung cấp bằng chứng thực nghiệm về hiệu quả và tác động của các cách tiếp cận khác nhau, giúp đưa ra quyết định dựa trên dữ liệu và kết quả đo lường”.</w:t>
      </w:r>
    </w:p>
    <w:p w14:paraId="5320863A" w14:textId="77777777" w:rsidR="00EA28C7" w:rsidRDefault="007D1888">
      <w:pPr>
        <w:numPr>
          <w:ilvl w:val="0"/>
          <w:numId w:val="1"/>
        </w:numPr>
        <w:ind w:left="1133"/>
      </w:pPr>
      <w:r>
        <w:t>Công nghệ và kỹ thuật sử dụng: FINDY được xây dựng bằng các ngôn ngữ lập trình phổ biến với framework Bootstrap, HTML và CSS, JavaScript cho phần front-end, và PHP phần back-end. Các công cụ phát triển phần mềm Visual Studio Code, và GitHub để quản lý mã nguồn. Và sử dụng phpMyAdmin để lưu trữ dữ liệu.</w:t>
      </w:r>
    </w:p>
    <w:p w14:paraId="21CA511D" w14:textId="77777777" w:rsidR="00EA28C7" w:rsidRDefault="007D1888">
      <w:pPr>
        <w:numPr>
          <w:ilvl w:val="0"/>
          <w:numId w:val="1"/>
        </w:numPr>
        <w:ind w:left="1133"/>
      </w:pPr>
      <w:r>
        <w:t>Hệ thống máy chủ và cơ sở dữ liệu: FINDY sẽ cần một hệ thống máy chủ có khả năng chịu tải và ổn định để đảm bảo ứng dụng hoạt động một cách mượt mà và hiệu quả. Cơ sở dữ liệu sẽ được lưu trữ trên các máy chủ an toàn và có tính bảo mật cao, đảm bảo rằng thông tin người dùng và chuyên gia làm đẹp được bảo vệ một cách tốt nhất.</w:t>
      </w:r>
    </w:p>
    <w:p w14:paraId="69968A8B" w14:textId="77777777" w:rsidR="00EA28C7" w:rsidRDefault="007D1888">
      <w:pPr>
        <w:numPr>
          <w:ilvl w:val="0"/>
          <w:numId w:val="1"/>
        </w:numPr>
        <w:ind w:left="1133"/>
      </w:pPr>
      <w:r>
        <w:t xml:space="preserve">Giao diện người dùng (UI) và trải nghiệm người dùng (UX): Các giao diện người dùng của FINDY sẽ được thiết kế để tạo ra một trải nghiệm sử dụng </w:t>
      </w:r>
      <w:r>
        <w:lastRenderedPageBreak/>
        <w:t>thuận tiện và hấp dẫn. Điều này bao gồm việc sử dụng các nguyên tắc thiết kế UI/UX hiện đại và tiêu chuẩn, đảm bảo rằng người dùng có thể tìm kiếm và sử dụng dịch vụ một cách dễ dàng và hiệu quả.</w:t>
      </w:r>
    </w:p>
    <w:p w14:paraId="4F4DDB80" w14:textId="77777777" w:rsidR="00EA28C7" w:rsidRDefault="007D1888">
      <w:pPr>
        <w:numPr>
          <w:ilvl w:val="0"/>
          <w:numId w:val="1"/>
        </w:numPr>
        <w:ind w:left="1133"/>
      </w:pPr>
      <w:r>
        <w:t>Tập trung vào đối tượng người dùng là người có nhu cầu làm đẹp và các chuyên gia làm đẹp (Photographer và Makeup Artist). FINDY sẽ tập trung vào việc kết nối người có nhu cầu làm đẹp với các chuyên gia làm đẹp, đặc biệt là những người làm việc theo hình thức freelancer. Nghiên cứu cách thức và quy trình trong quy trình thuê thợ để tạo được một quy trình thuê thợ trên trang web tối ưu và an toàn.</w:t>
      </w:r>
    </w:p>
    <w:p w14:paraId="78EA91A4" w14:textId="7BDF984D" w:rsidR="00EA28C7" w:rsidRDefault="007D1888" w:rsidP="00246A0F">
      <w:pPr>
        <w:pStyle w:val="Heading2"/>
      </w:pPr>
      <w:bookmarkStart w:id="22" w:name="_v5r9y63rvkyh" w:colFirst="0" w:colLast="0"/>
      <w:bookmarkStart w:id="23" w:name="_Toc169255518"/>
      <w:bookmarkEnd w:id="22"/>
      <w:r>
        <w:t>Đối tượng và phạm vi nghiên cứu</w:t>
      </w:r>
      <w:bookmarkEnd w:id="23"/>
    </w:p>
    <w:p w14:paraId="59E2401B" w14:textId="12BC8F3A" w:rsidR="00EA28C7" w:rsidRDefault="007D1888" w:rsidP="00246A0F">
      <w:pPr>
        <w:pStyle w:val="Heading3"/>
      </w:pPr>
      <w:bookmarkStart w:id="24" w:name="_10f216uxzwvs" w:colFirst="0" w:colLast="0"/>
      <w:bookmarkStart w:id="25" w:name="_Toc169255519"/>
      <w:bookmarkEnd w:id="24"/>
      <w:r>
        <w:t>Phạm vi</w:t>
      </w:r>
      <w:bookmarkEnd w:id="25"/>
    </w:p>
    <w:p w14:paraId="57C22BA4" w14:textId="77777777" w:rsidR="00EA28C7" w:rsidRDefault="007D1888">
      <w:pPr>
        <w:numPr>
          <w:ilvl w:val="0"/>
          <w:numId w:val="1"/>
        </w:numPr>
      </w:pPr>
      <w:r>
        <w:t>Nghiên cứu sẽ tập trung vào việc áp dụng các công nghệ và kỹ thuật trong việc phát triển ứng dụng Web với ngôn ngữ PHP, hệ quản trị MySQL, HTML, CSS, Javascript và Bootstrap framework.</w:t>
      </w:r>
    </w:p>
    <w:p w14:paraId="4F1118A1" w14:textId="77777777" w:rsidR="00EA28C7" w:rsidRDefault="007D1888">
      <w:pPr>
        <w:numPr>
          <w:ilvl w:val="0"/>
          <w:numId w:val="1"/>
        </w:numPr>
      </w:pPr>
      <w:r>
        <w:t>Nhu cầu thị trường tìm việc chụp ảnh, trang điểm tại TP. Hồ Chí Minh.</w:t>
      </w:r>
    </w:p>
    <w:p w14:paraId="5DEAC176" w14:textId="40295928" w:rsidR="00EA28C7" w:rsidRDefault="007D1888" w:rsidP="00246A0F">
      <w:pPr>
        <w:pStyle w:val="Heading3"/>
      </w:pPr>
      <w:bookmarkStart w:id="26" w:name="_k5wn8e8adfk" w:colFirst="0" w:colLast="0"/>
      <w:bookmarkStart w:id="27" w:name="_Toc169255520"/>
      <w:bookmarkEnd w:id="26"/>
      <w:r>
        <w:t>Đối tượng</w:t>
      </w:r>
      <w:bookmarkEnd w:id="27"/>
    </w:p>
    <w:p w14:paraId="120CB811" w14:textId="77777777" w:rsidR="00EA28C7" w:rsidRDefault="007D1888">
      <w:pPr>
        <w:numPr>
          <w:ilvl w:val="0"/>
          <w:numId w:val="1"/>
        </w:numPr>
      </w:pPr>
      <w:r>
        <w:t>Học sinh, sinh viên và người đi làm trong độ tuổi từ 16 - 35 tuổi có nhu cầu chụp ảnh với giá cả phù hợp.</w:t>
      </w:r>
    </w:p>
    <w:p w14:paraId="0CFE22BF" w14:textId="7F39F266" w:rsidR="00EA28C7" w:rsidRDefault="007D1888" w:rsidP="00246A0F">
      <w:pPr>
        <w:pStyle w:val="Heading2"/>
      </w:pPr>
      <w:bookmarkStart w:id="28" w:name="_abvvy7dg0iss" w:colFirst="0" w:colLast="0"/>
      <w:bookmarkStart w:id="29" w:name="_Toc169255521"/>
      <w:bookmarkEnd w:id="28"/>
      <w:r>
        <w:t>Đóng góp đề tài nghiên cứu</w:t>
      </w:r>
      <w:bookmarkEnd w:id="29"/>
    </w:p>
    <w:p w14:paraId="0C87A034" w14:textId="70800909" w:rsidR="00EA28C7" w:rsidRDefault="007D1888" w:rsidP="00246A0F">
      <w:pPr>
        <w:pStyle w:val="Heading3"/>
      </w:pPr>
      <w:bookmarkStart w:id="30" w:name="_gduqzle9v436" w:colFirst="0" w:colLast="0"/>
      <w:bookmarkStart w:id="31" w:name="_Toc169255522"/>
      <w:bookmarkEnd w:id="30"/>
      <w:r>
        <w:t>Tác động đến xã hội (cộng đồng)</w:t>
      </w:r>
      <w:bookmarkEnd w:id="31"/>
    </w:p>
    <w:p w14:paraId="4A19A1D0" w14:textId="77777777" w:rsidR="00EA28C7" w:rsidRDefault="007D1888">
      <w:pPr>
        <w:numPr>
          <w:ilvl w:val="0"/>
          <w:numId w:val="1"/>
        </w:numPr>
        <w:ind w:left="708"/>
      </w:pPr>
      <w:r>
        <w:t>Tiết kiệm thời gian, tiền bạc: Người thuê và thợ sẽ tiết kiệm thời gian, công sức tìm được nhau và giá thuê rẻ với chất lượng phù hợp.</w:t>
      </w:r>
    </w:p>
    <w:p w14:paraId="546187DF" w14:textId="77777777" w:rsidR="00EA28C7" w:rsidRDefault="007D1888">
      <w:pPr>
        <w:numPr>
          <w:ilvl w:val="0"/>
          <w:numId w:val="1"/>
        </w:numPr>
        <w:ind w:left="708"/>
      </w:pPr>
      <w:r>
        <w:t>Tạo cơ hội việc làm và thu nhập: Giúp thợ tìm kiếm công việc và tạo thêm thu nhập từ kỹ năng sẵn có, giảm tình trạng thất nghiệp và nâng cao mức sống của họ.</w:t>
      </w:r>
    </w:p>
    <w:p w14:paraId="3CA651A6" w14:textId="77777777" w:rsidR="00EA28C7" w:rsidRDefault="007D1888">
      <w:pPr>
        <w:numPr>
          <w:ilvl w:val="0"/>
          <w:numId w:val="1"/>
        </w:numPr>
        <w:ind w:left="708"/>
      </w:pPr>
      <w:r>
        <w:t>Tạo môi trường phát triển tài năng: FINDY là một nơi để những người thợ có tài năng, đam mê với nghề, đưa ra hướng phát triển sự nghiệp phù hợp.</w:t>
      </w:r>
    </w:p>
    <w:p w14:paraId="53972CC3" w14:textId="773AA788" w:rsidR="00EA28C7" w:rsidRDefault="007D1888">
      <w:pPr>
        <w:numPr>
          <w:ilvl w:val="0"/>
          <w:numId w:val="1"/>
        </w:numPr>
        <w:ind w:left="708"/>
      </w:pPr>
      <w:r>
        <w:lastRenderedPageBreak/>
        <w:t xml:space="preserve">Góp phần xóa bỏ định kiến, nâng cao vị thế ngành làm đẹp: Từ xưa, xã hội luôn </w:t>
      </w:r>
      <w:r w:rsidR="00A95BBD">
        <w:rPr>
          <w:lang w:val="en-US"/>
        </w:rPr>
        <w:t>nghĩ</w:t>
      </w:r>
      <w:r>
        <w:t xml:space="preserve"> những người theo học nghề làm đẹp </w:t>
      </w:r>
      <w:r w:rsidR="00A95BBD">
        <w:rPr>
          <w:lang w:val="en-US"/>
        </w:rPr>
        <w:t>là</w:t>
      </w:r>
      <w:r>
        <w:t xml:space="preserve"> “không đứng đắn”, FINDY muốn là nơi để mọi người có thể nhận ra làm đẹp chính là cách để mọi người trở nên yêu bản thân và tự tin hơn.</w:t>
      </w:r>
    </w:p>
    <w:p w14:paraId="699D1E69" w14:textId="7AB1F102" w:rsidR="00EA28C7" w:rsidRDefault="007D1888">
      <w:pPr>
        <w:numPr>
          <w:ilvl w:val="0"/>
          <w:numId w:val="1"/>
        </w:numPr>
        <w:ind w:left="708"/>
      </w:pPr>
      <w:r>
        <w:t xml:space="preserve">Đem sự tự tin đến mọi người: Lấy cảm hứng từ lối sống </w:t>
      </w:r>
      <w:r w:rsidR="00A95BBD">
        <w:rPr>
          <w:lang w:val="en-US"/>
        </w:rPr>
        <w:t>W</w:t>
      </w:r>
      <w:r w:rsidR="00A95BBD">
        <w:t xml:space="preserve">abi </w:t>
      </w:r>
      <w:r w:rsidR="00A95BBD">
        <w:rPr>
          <w:lang w:val="en-US"/>
        </w:rPr>
        <w:t>S</w:t>
      </w:r>
      <w:r>
        <w:t>abi - Vẻ đẹp từ sự không hoàn hảo. Hãy tin rằng mỗi người đều có những vẻ đẹp riêng biệt, FINDY sẽ giúp khách hàng khám phá và tô đậm thêm vẻ đẹp đó.</w:t>
      </w:r>
    </w:p>
    <w:p w14:paraId="4BA49FB9" w14:textId="09159FE7" w:rsidR="00EA28C7" w:rsidRDefault="007D1888" w:rsidP="00246A0F">
      <w:pPr>
        <w:pStyle w:val="Heading3"/>
      </w:pPr>
      <w:bookmarkStart w:id="32" w:name="_c7sm3d5uib0g" w:colFirst="0" w:colLast="0"/>
      <w:bookmarkStart w:id="33" w:name="_Toc169255523"/>
      <w:bookmarkEnd w:id="32"/>
      <w:r>
        <w:t>Tác động đến cá nhân tác giả</w:t>
      </w:r>
      <w:bookmarkEnd w:id="33"/>
    </w:p>
    <w:p w14:paraId="05906689" w14:textId="77777777" w:rsidR="00EA28C7" w:rsidRDefault="007D1888">
      <w:pPr>
        <w:numPr>
          <w:ilvl w:val="0"/>
          <w:numId w:val="2"/>
        </w:numPr>
        <w:ind w:left="708"/>
        <w:rPr>
          <w:rFonts w:ascii="Courier New" w:eastAsia="Courier New" w:hAnsi="Courier New" w:cs="Courier New"/>
        </w:rPr>
      </w:pPr>
      <w:r>
        <w:t>Kinh nghiệm thực tế: Tham gia vào quá trình triển khai dự án sẽ giúp nhóm sinh viên có cơ hội áp dụng những kiến thức và kỹ năng học được trong trường học vào thực tế. Họ sẽ được trải nghiệm quá trình phát triển phần mềm từ đầu đến cuối, từ việc lên kế hoạch, phát triển, triển khai và duy trì.</w:t>
      </w:r>
    </w:p>
    <w:p w14:paraId="0FBA3F95" w14:textId="77777777" w:rsidR="00EA28C7" w:rsidRDefault="007D1888">
      <w:pPr>
        <w:numPr>
          <w:ilvl w:val="0"/>
          <w:numId w:val="2"/>
        </w:numPr>
        <w:ind w:left="708"/>
        <w:rPr>
          <w:rFonts w:ascii="Courier New" w:eastAsia="Courier New" w:hAnsi="Courier New" w:cs="Courier New"/>
        </w:rPr>
      </w:pPr>
      <w:r>
        <w:t>Xây dựng kỹ năng giao tiếp và làm việc nhóm: Tham gia vào một dự án cần sự hợp tác và phối hợp, sinh viên sẽ phát triển kỹ năng giao tiếp hiệu quả và làm việc nhóm một cách chuyên nghiệp. Điều này sẽ giúp họ chuẩn bị tốt hơn cho sự nghiệp sau này.</w:t>
      </w:r>
    </w:p>
    <w:p w14:paraId="7725F83D" w14:textId="77777777" w:rsidR="00EA28C7" w:rsidRDefault="007D1888">
      <w:pPr>
        <w:numPr>
          <w:ilvl w:val="0"/>
          <w:numId w:val="2"/>
        </w:numPr>
        <w:ind w:left="708"/>
        <w:rPr>
          <w:rFonts w:ascii="Courier New" w:eastAsia="Courier New" w:hAnsi="Courier New" w:cs="Courier New"/>
        </w:rPr>
      </w:pPr>
      <w:r>
        <w:t>Tạo ra sản phẩm thực tế: Thành công của dự án sẽ mang lại niềm tự hào cho sinh viên khi họ thấy mình đã đóng góp vào việc tạo ra một sản phẩm thực tế có ảnh hưởng đến cộng đồng. Điều này có thể là một phần quan trọng trong việc xây dựng hồ sơ và tìm kiếm việc làm sau này.</w:t>
      </w:r>
    </w:p>
    <w:p w14:paraId="06B13672" w14:textId="77777777" w:rsidR="00EA28C7" w:rsidRDefault="007D1888">
      <w:pPr>
        <w:numPr>
          <w:ilvl w:val="0"/>
          <w:numId w:val="2"/>
        </w:numPr>
        <w:ind w:left="708"/>
        <w:rPr>
          <w:rFonts w:ascii="Courier New" w:eastAsia="Courier New" w:hAnsi="Courier New" w:cs="Courier New"/>
        </w:rPr>
      </w:pPr>
      <w:r>
        <w:t>Mở rộng mạng lưới và cơ hội nghề nghiệp: Tham gia vào dự án này cũng có thể mở ra cơ hội nghề nghiệp cho sinh viên, bằng cách tạo ra một mạng lưới quan hệ với các chuyên gia và doanh nghiệp trong ngành công nghệ thông tin và làm đẹp.</w:t>
      </w:r>
    </w:p>
    <w:p w14:paraId="578277AC" w14:textId="5477B434" w:rsidR="00EA28C7" w:rsidRDefault="007D1888" w:rsidP="00246A0F">
      <w:pPr>
        <w:pStyle w:val="Heading2"/>
      </w:pPr>
      <w:bookmarkStart w:id="34" w:name="_dhocxb8ng4yf" w:colFirst="0" w:colLast="0"/>
      <w:bookmarkStart w:id="35" w:name="_Toc169255524"/>
      <w:bookmarkEnd w:id="34"/>
      <w:r>
        <w:t>Khả năng thương mại hóa</w:t>
      </w:r>
      <w:bookmarkEnd w:id="35"/>
    </w:p>
    <w:p w14:paraId="4335ED88" w14:textId="77777777" w:rsidR="00EA28C7" w:rsidRDefault="007D1888">
      <w:pPr>
        <w:numPr>
          <w:ilvl w:val="0"/>
          <w:numId w:val="2"/>
        </w:numPr>
        <w:ind w:left="708"/>
        <w:rPr>
          <w:rFonts w:ascii="Courier New" w:eastAsia="Courier New" w:hAnsi="Courier New" w:cs="Courier New"/>
        </w:rPr>
      </w:pPr>
      <w:r>
        <w:t>Tính đơn giản, dễ hiểu, dễ sử dụng công nghệ ứng dụng Web đơn giản, có thể dễ dàng phát triển và triển khai ngay sau khi hoàn thiện khiến FINDY có khả năng thương mại hóa cao.</w:t>
      </w:r>
    </w:p>
    <w:p w14:paraId="06E65167" w14:textId="77777777" w:rsidR="00EA28C7" w:rsidRDefault="007D1888">
      <w:pPr>
        <w:numPr>
          <w:ilvl w:val="0"/>
          <w:numId w:val="2"/>
        </w:numPr>
        <w:ind w:left="708"/>
        <w:rPr>
          <w:rFonts w:ascii="Courier New" w:eastAsia="Courier New" w:hAnsi="Courier New" w:cs="Courier New"/>
        </w:rPr>
      </w:pPr>
      <w:r>
        <w:lastRenderedPageBreak/>
        <w:t>Nhu cầu thị trường chỉ ở mức khá tuy nhiên chưa có sản phẩm tương tự cho thị trường tại Việt Nam, từ đó tăng khả năng cạnh tranh. Thậm chí là độc quyền thị trường.</w:t>
      </w:r>
    </w:p>
    <w:p w14:paraId="4CCD8B79" w14:textId="77777777" w:rsidR="00EA28C7" w:rsidRDefault="007D1888">
      <w:pPr>
        <w:numPr>
          <w:ilvl w:val="0"/>
          <w:numId w:val="2"/>
        </w:numPr>
        <w:ind w:left="708"/>
        <w:rPr>
          <w:rFonts w:ascii="Courier New" w:eastAsia="Courier New" w:hAnsi="Courier New" w:cs="Courier New"/>
        </w:rPr>
      </w:pPr>
      <w:r>
        <w:t>Với số lượng người dùng Internet ngày càng tăng. Việc chọn xây dựng Website là một nước đi hợp lý để tiếp cận khách hàng tiềm năng, thông qua việc Marketing nội dung (SEO).</w:t>
      </w:r>
    </w:p>
    <w:p w14:paraId="046C7D7F" w14:textId="56E89438" w:rsidR="00EA28C7" w:rsidRDefault="007D1888" w:rsidP="00246A0F">
      <w:pPr>
        <w:pStyle w:val="Heading2"/>
      </w:pPr>
      <w:bookmarkStart w:id="36" w:name="_odxpcxf3jigg" w:colFirst="0" w:colLast="0"/>
      <w:bookmarkStart w:id="37" w:name="_Toc169255525"/>
      <w:bookmarkEnd w:id="36"/>
      <w:r>
        <w:t>Kết cấu đề tài</w:t>
      </w:r>
      <w:bookmarkEnd w:id="37"/>
    </w:p>
    <w:p w14:paraId="51173120" w14:textId="77777777" w:rsidR="00EA28C7" w:rsidRDefault="007D1888">
      <w:r>
        <w:t>Chương 1. Giới thiệu vấn đề nghiên cứu</w:t>
      </w:r>
    </w:p>
    <w:p w14:paraId="01C4771D" w14:textId="77777777" w:rsidR="00EA28C7" w:rsidRDefault="007D1888">
      <w:r>
        <w:t>Chương 2. Cơ sở lý thuyết: Trình bày khung lý thuyết liên quan đến đề tài nghiên cứu. Cụ thể trình bày một số khái niệm liên quan đến đề tài: thuyết nhu cầu của Maslow, triết lý Wabi-sabi</w:t>
      </w:r>
    </w:p>
    <w:p w14:paraId="691A48E2" w14:textId="77777777" w:rsidR="00EA28C7" w:rsidRDefault="007D1888">
      <w:r>
        <w:t>Chương 3. Phương pháp luận nghiên cứu: Trình bày quy trình nghiên cứu, phương pháp nghiên cứu, theo đó đề tài thực hiện kết hợp phương pháp nghiên cứu tài liệu và nghiên cứu thực nghiệm</w:t>
      </w:r>
    </w:p>
    <w:p w14:paraId="306AEC88" w14:textId="77777777" w:rsidR="00EA28C7" w:rsidRDefault="007D1888">
      <w:r>
        <w:t xml:space="preserve">Chương 4. Kết quả nghiên cứu: Trình bày kết quả nghiên cứu </w:t>
      </w:r>
    </w:p>
    <w:p w14:paraId="1100F381" w14:textId="77777777" w:rsidR="00EA28C7" w:rsidRDefault="007D1888">
      <w:r>
        <w:t>Chương 5. Kết luận, kiến nghị và hướng phát triển tương lai</w:t>
      </w:r>
    </w:p>
    <w:p w14:paraId="6C8A4406" w14:textId="77777777" w:rsidR="00EA28C7" w:rsidRDefault="007D1888">
      <w:pPr>
        <w:pStyle w:val="Heading2"/>
      </w:pPr>
      <w:bookmarkStart w:id="38" w:name="_z4avo059vz0m" w:colFirst="0" w:colLast="0"/>
      <w:bookmarkEnd w:id="38"/>
      <w:r>
        <w:br w:type="page"/>
      </w:r>
    </w:p>
    <w:p w14:paraId="0F6081CF" w14:textId="0C48D8BD" w:rsidR="00EA28C7" w:rsidRDefault="007D1888" w:rsidP="00246A0F">
      <w:pPr>
        <w:pStyle w:val="Heading1"/>
      </w:pPr>
      <w:bookmarkStart w:id="39" w:name="_kxny83rapg9b" w:colFirst="0" w:colLast="0"/>
      <w:bookmarkStart w:id="40" w:name="_Toc169255526"/>
      <w:bookmarkEnd w:id="39"/>
      <w:r>
        <w:lastRenderedPageBreak/>
        <w:t>CƠ SỞ LÝ THUYẾT</w:t>
      </w:r>
      <w:bookmarkEnd w:id="40"/>
      <w:r>
        <w:t xml:space="preserve"> </w:t>
      </w:r>
    </w:p>
    <w:p w14:paraId="04609DC5" w14:textId="32467D8F" w:rsidR="00EA28C7" w:rsidRDefault="007D1888" w:rsidP="00246A0F">
      <w:pPr>
        <w:pStyle w:val="Heading2"/>
      </w:pPr>
      <w:bookmarkStart w:id="41" w:name="_xse1p4h35upr" w:colFirst="0" w:colLast="0"/>
      <w:bookmarkStart w:id="42" w:name="_Toc169255527"/>
      <w:bookmarkEnd w:id="41"/>
      <w:r>
        <w:t>Một số lý thuyết nền có liên quan</w:t>
      </w:r>
      <w:bookmarkEnd w:id="42"/>
    </w:p>
    <w:p w14:paraId="0991518E" w14:textId="77777777" w:rsidR="00EA28C7" w:rsidRDefault="007D1888" w:rsidP="00246A0F">
      <w:pPr>
        <w:pStyle w:val="Heading3"/>
      </w:pPr>
      <w:bookmarkStart w:id="43" w:name="_mhhxm3pljww8" w:colFirst="0" w:colLast="0"/>
      <w:bookmarkStart w:id="44" w:name="_Toc169255528"/>
      <w:bookmarkEnd w:id="43"/>
      <w:r>
        <w:t>Quy trình phát triển phần mềm là gì</w:t>
      </w:r>
      <w:bookmarkEnd w:id="44"/>
    </w:p>
    <w:p w14:paraId="26F276E6" w14:textId="5ECA1880" w:rsidR="00EA28C7" w:rsidRDefault="007D1888">
      <w:r>
        <w:t>Theo Voorhees (</w:t>
      </w:r>
      <w:r w:rsidR="008A5492">
        <w:t>202</w:t>
      </w:r>
      <w:r w:rsidR="008A5492">
        <w:rPr>
          <w:lang w:val="en-US"/>
        </w:rPr>
        <w:t>0</w:t>
      </w:r>
      <w:r>
        <w:t>), có rất nhiều quy trình phát triển phần mềm (SDP - Software Development Process), mỗi SDP có các bước cần thực hiện khác nhau và mỗi quyển sách đều được viết để giải thích về một SDP riêng biệt.</w:t>
      </w:r>
    </w:p>
    <w:p w14:paraId="3EC825E1" w14:textId="77777777" w:rsidR="00EA28C7" w:rsidRDefault="007D1888">
      <w:r>
        <w:t>Các SDP có thể sẽ có một nhóm bao gồm các bước lập kế hoạch, các bước phân tích, các bước thiết kế, các bước mã hóa và các bước thử nghiệm. Những nhóm này thường được gọi là giai đoạn. Do đó, nhiều mô tả SDP bao gồm giai đoạn lập kế hoạch, giai đoạn phân tích, giai đoạn thiết kế, giai đoạn mã hóa và giai đoạn thử nghiệm.</w:t>
      </w:r>
    </w:p>
    <w:p w14:paraId="1F61F7CA" w14:textId="77777777" w:rsidR="00EA28C7" w:rsidRDefault="007D1888" w:rsidP="00246A0F">
      <w:pPr>
        <w:pStyle w:val="Heading3"/>
      </w:pPr>
      <w:bookmarkStart w:id="45" w:name="_thze5zjjmn1u" w:colFirst="0" w:colLast="0"/>
      <w:bookmarkStart w:id="46" w:name="_Toc169255529"/>
      <w:bookmarkEnd w:id="45"/>
      <w:r>
        <w:t>Thiết kế phần mềm là gì</w:t>
      </w:r>
      <w:bookmarkEnd w:id="46"/>
    </w:p>
    <w:p w14:paraId="0C6BCC10" w14:textId="4E4F5142" w:rsidR="00EA28C7" w:rsidRDefault="007D1888">
      <w:r>
        <w:t>Theo Voorhees (</w:t>
      </w:r>
      <w:r w:rsidR="008A5492">
        <w:t>202</w:t>
      </w:r>
      <w:r w:rsidR="008A5492">
        <w:rPr>
          <w:lang w:val="en-US"/>
        </w:rPr>
        <w:t>0</w:t>
      </w:r>
      <w:r>
        <w:t>), nếu được giải thích từ góc độ của SDP, thiết kế phần mềm là một quy trình mà khi thực hiện sẽ chuyển các yêu cầu thành thiết kế. Quy trình thiết kế phần mềm là cầu nối giữa những gì Phần mềm cần làm (ví dụ: Yêu cầu) và Triển khai phần mềm (ví dụ: Code). Trước khi viết mã lập trình, lập trình viên cần biết phần mềm cần thực hiện những gì, việc xác định các yêu cầu này sẽ được xác định trong giai đoạn phân tích. Khi xác định được các yêu cầu, có thể bắt đầu xây dựng mã phần mềm. Khi đến giai đoạn thiết kế, các mô hình thiết kế phần mềm sẽ được tạo ra, thông qua giai đoạn mã hóa, các mô hình thiết kế phần mềm sẽ được mã hóa.</w:t>
      </w:r>
    </w:p>
    <w:p w14:paraId="1E8046D3" w14:textId="77777777" w:rsidR="00EA28C7" w:rsidRDefault="007D1888" w:rsidP="00246A0F">
      <w:pPr>
        <w:pStyle w:val="Heading3"/>
      </w:pPr>
      <w:bookmarkStart w:id="47" w:name="_jzlia03lxyqj" w:colFirst="0" w:colLast="0"/>
      <w:bookmarkStart w:id="48" w:name="_Toc169255530"/>
      <w:bookmarkEnd w:id="47"/>
      <w:r>
        <w:t>Giải thích các thuật ngữ</w:t>
      </w:r>
      <w:bookmarkEnd w:id="48"/>
    </w:p>
    <w:p w14:paraId="3A29CB4B" w14:textId="77777777" w:rsidR="00EA28C7" w:rsidRDefault="007D1888" w:rsidP="00246A0F">
      <w:r>
        <w:t>Freelancer, hay người làm tự do, là những người không thuộc về bất kì doanh nghiệp hoặc công ty nào. Họ có thời gian làm việc thoải mái, thường là được trả theo giờ, ngày hoặc theo lượng công việc. Người làm tự do sẽ phải chủ động trong việc tìm kiếm công việc.</w:t>
      </w:r>
    </w:p>
    <w:p w14:paraId="7068D063" w14:textId="77777777" w:rsidR="00EA28C7" w:rsidRDefault="007D1888" w:rsidP="00246A0F">
      <w:r>
        <w:t>Photographer, hay thợ chụp ảnh, kiếm tiền từ việc chụp ảnh hoặc chụp ảnh vì sở thích, các công việc liên quan như quay dựng video. Một số việc mà thợ chụp ảnh hay làm như: Chụp ảnh cướp, ảnh sản phẩm, kỷ yếu,...</w:t>
      </w:r>
    </w:p>
    <w:p w14:paraId="000F657F" w14:textId="77777777" w:rsidR="00EA28C7" w:rsidRDefault="007D1888" w:rsidP="00246A0F">
      <w:r>
        <w:lastRenderedPageBreak/>
        <w:t>Makeup Artist, hay thợ trang điểm, kiếm tiền từ việc trang điểm thuê hoặc làm vì sở thích. Một số việc mà thợ trang điểm hay làm như: Trang điểm cô dâu, trang điểm dự sự kiện, tiệc tùng, quay phim, gameshow hoặc kỷ yếu.</w:t>
      </w:r>
    </w:p>
    <w:p w14:paraId="69B5729B" w14:textId="77777777" w:rsidR="00EA28C7" w:rsidRDefault="007D1888" w:rsidP="00246A0F">
      <w:pPr>
        <w:pStyle w:val="Heading3"/>
      </w:pPr>
      <w:bookmarkStart w:id="49" w:name="_4trbj5mqujjs" w:colFirst="0" w:colLast="0"/>
      <w:bookmarkStart w:id="50" w:name="_Toc169255531"/>
      <w:bookmarkEnd w:id="49"/>
      <w:r>
        <w:t>Triết lý Wabi-sabi</w:t>
      </w:r>
      <w:bookmarkEnd w:id="50"/>
    </w:p>
    <w:p w14:paraId="70FA8A5C" w14:textId="61E6D4C2" w:rsidR="00EA28C7" w:rsidRDefault="007D1888" w:rsidP="00246A0F">
      <w:r>
        <w:t xml:space="preserve">Triết lý </w:t>
      </w:r>
      <w:r w:rsidRPr="00246A0F">
        <w:t xml:space="preserve">Wabi Sabi có nguồn gốc từ Nhật Bản, triết lý nhằm tôn vinh vẻ đẹp từ sự không hoàn hảo thay vì nhìn nhận nó như một khuyết điểm, khuyến khích ta yêu thương bản thân và những người xung quanh vì chính con người họ. </w:t>
      </w:r>
      <w:r w:rsidR="141C7EF5" w:rsidRPr="00246A0F">
        <w:t xml:space="preserve">Từ </w:t>
      </w:r>
      <w:r w:rsidR="070EBE62" w:rsidRPr="00246A0F">
        <w:t>“</w:t>
      </w:r>
      <w:r w:rsidR="141C7EF5" w:rsidRPr="00246A0F">
        <w:t>Wabi</w:t>
      </w:r>
      <w:r w:rsidR="0F99E72D" w:rsidRPr="00246A0F">
        <w:t>”</w:t>
      </w:r>
      <w:r w:rsidR="141C7EF5" w:rsidRPr="00246A0F">
        <w:t xml:space="preserve"> mang định nghĩa </w:t>
      </w:r>
      <w:r w:rsidR="7E43C951">
        <w:t>sự đơn giản, tĩnh lặng, và thường liên quan đến sự mộc mạc, không hoàn hảo</w:t>
      </w:r>
      <w:r w:rsidR="141C7EF5" w:rsidRPr="00246A0F">
        <w:t xml:space="preserve">. Từ </w:t>
      </w:r>
      <w:r w:rsidR="24C59B7A" w:rsidRPr="00246A0F">
        <w:t>“</w:t>
      </w:r>
      <w:r w:rsidRPr="00246A0F">
        <w:t>Sabi</w:t>
      </w:r>
      <w:r w:rsidR="2A36A752" w:rsidRPr="00246A0F">
        <w:t>”</w:t>
      </w:r>
      <w:r w:rsidRPr="00246A0F">
        <w:t xml:space="preserve"> quan tâm đến sự trôi qua của thời gian, cách mọi thứ phát triển, già đi và suy tàn, được thể hiện một cách đẹp đẽ qua các đồ vật, thể hiện rằng vẻ đẹp thật sự được ẩn giấu bên dưới những gì ta nhìn thấy</w:t>
      </w:r>
      <w:r w:rsidR="5DC82025" w:rsidRPr="00246A0F">
        <w:t xml:space="preserve">, </w:t>
      </w:r>
      <w:r w:rsidR="5DC82025">
        <w:t>nhấn mạnh đến vẻ đẹp của sự không hoàn hảo và dấu ấn của thời gian</w:t>
      </w:r>
      <w:r w:rsidR="141C7EF5" w:rsidRPr="00246A0F">
        <w:t>.</w:t>
      </w:r>
      <w:r w:rsidRPr="00246A0F">
        <w:t xml:space="preserve"> Cùng với nhau, hai khái niệm này tạo nên một triết lý </w:t>
      </w:r>
      <w:r w:rsidR="6F64E4DB" w:rsidRPr="00246A0F">
        <w:t>thẩm mỹ của Nhật Bản</w:t>
      </w:r>
      <w:r w:rsidR="141C7EF5">
        <w:t xml:space="preserve">: Chấp nhận </w:t>
      </w:r>
      <w:r w:rsidR="64BDFDFA">
        <w:t>và trân trọng sự không hoàn hảo</w:t>
      </w:r>
      <w:r w:rsidR="141C7EF5">
        <w:t>. (</w:t>
      </w:r>
      <w:r w:rsidR="48BBBF92">
        <w:t>Yang, 2022</w:t>
      </w:r>
      <w:r w:rsidR="141C7EF5">
        <w:t>)</w:t>
      </w:r>
    </w:p>
    <w:p w14:paraId="569AE208" w14:textId="05CFE4A1" w:rsidR="00EA28C7" w:rsidRDefault="007D1888" w:rsidP="00246A0F">
      <w:pPr>
        <w:pStyle w:val="Heading2"/>
      </w:pPr>
      <w:bookmarkStart w:id="51" w:name="_uqb39vjtcc9y" w:colFirst="0" w:colLast="0"/>
      <w:bookmarkStart w:id="52" w:name="_Toc169255532"/>
      <w:bookmarkEnd w:id="51"/>
      <w:r>
        <w:t>Các công nghệ/kỹ thuật thiết kế ứng dụng</w:t>
      </w:r>
      <w:bookmarkEnd w:id="52"/>
    </w:p>
    <w:p w14:paraId="267CAD7D" w14:textId="77777777" w:rsidR="0073069B" w:rsidRPr="0073069B" w:rsidRDefault="007D1888" w:rsidP="0073069B">
      <w:pPr>
        <w:numPr>
          <w:ilvl w:val="0"/>
          <w:numId w:val="2"/>
        </w:numPr>
        <w:ind w:left="708"/>
      </w:pPr>
      <w:r w:rsidRPr="00246A0F">
        <w:rPr>
          <w:b/>
          <w:i/>
        </w:rPr>
        <w:t>HTML</w:t>
      </w:r>
    </w:p>
    <w:p w14:paraId="33F6C90D" w14:textId="5E3BC0DD" w:rsidR="0073069B" w:rsidRPr="0073069B" w:rsidRDefault="0073069B" w:rsidP="0073069B">
      <w:pPr>
        <w:rPr>
          <w:lang w:val="en-US"/>
        </w:rPr>
      </w:pPr>
      <w:r w:rsidRPr="0073069B">
        <w:rPr>
          <w:lang w:val="en-US"/>
        </w:rPr>
        <w:t>Theo Paul (2023) cho rằng việc xây dựng một trang web từ đầu có vẻ là một nhiệm vụ khó khăn. Tuy nhiên, các mã bạn sử dụng để thiết lập, định cấu hình và định dạng một trang web được gọi là Ngôn ngữ Đánh dấu Siêu Văn bản (HTML), một cái tên có thể làm ấm lòng những người đam mê công nghệ. Dưới đây là một cái nhìn ngắn gọn về từng thuật ngữ trong HTML:</w:t>
      </w:r>
    </w:p>
    <w:p w14:paraId="1D8BBA1D" w14:textId="77777777" w:rsidR="0073069B" w:rsidRPr="0073069B" w:rsidRDefault="0073069B" w:rsidP="0073069B">
      <w:pPr>
        <w:rPr>
          <w:lang w:val="en-US"/>
        </w:rPr>
      </w:pPr>
      <w:r w:rsidRPr="0073069B">
        <w:rPr>
          <w:lang w:val="en-US"/>
        </w:rPr>
        <w:t>Siêu văn bản: Vào những năm 1980, thuật ngữ này đề cập đến bất kỳ văn bản nào mà khi được chọn sẽ đưa bạn đến một tài liệu khác. Đây là một tham chiếu đến các liên kết, vốn là đặc điểm chính của các trang web.</w:t>
      </w:r>
    </w:p>
    <w:p w14:paraId="02901F89" w14:textId="0855E95D" w:rsidR="0073069B" w:rsidRPr="0073069B" w:rsidRDefault="0073069B" w:rsidP="0073069B">
      <w:pPr>
        <w:rPr>
          <w:lang w:val="en-US"/>
        </w:rPr>
      </w:pPr>
      <w:r w:rsidRPr="0073069B">
        <w:rPr>
          <w:lang w:val="en-US"/>
        </w:rPr>
        <w:t>Đánh dấu: Đây là các hướng dẫn chỉ định cách hiển thị nội dung của trang web trong trình duyệt web.</w:t>
      </w:r>
    </w:p>
    <w:p w14:paraId="489AE7EC" w14:textId="5F6A96A2" w:rsidR="0073069B" w:rsidRPr="0073069B" w:rsidRDefault="0073069B" w:rsidP="0073069B">
      <w:pPr>
        <w:rPr>
          <w:lang w:val="en-US"/>
        </w:rPr>
      </w:pPr>
      <w:r w:rsidRPr="0073069B">
        <w:rPr>
          <w:lang w:val="en-US"/>
        </w:rPr>
        <w:t>Ngôn ngữ: Từ này đề cập đến bộ mã bao gồm tất cả các khả năng đánh dấu cho một trang.</w:t>
      </w:r>
    </w:p>
    <w:p w14:paraId="2BB92691" w14:textId="221C1E73" w:rsidR="0073069B" w:rsidRPr="0073069B" w:rsidRDefault="0073069B" w:rsidP="0073069B">
      <w:pPr>
        <w:rPr>
          <w:lang w:val="en-US"/>
        </w:rPr>
      </w:pPr>
      <w:r w:rsidRPr="0073069B">
        <w:rPr>
          <w:lang w:val="en-US"/>
        </w:rPr>
        <w:lastRenderedPageBreak/>
        <w:t>Mặc dù tên gọi HTML có vẻ đáng sợ, nhưng các mã được HTML sử dụng không khó học. Chỉ có một vài mã, và trong nhiều trường hợp, chúng thậm chí còn có ý nghĩa rõ ràng!</w:t>
      </w:r>
    </w:p>
    <w:p w14:paraId="29E67BBC" w14:textId="56FA6452" w:rsidR="00EA28C7" w:rsidRDefault="007D1888">
      <w:pPr>
        <w:numPr>
          <w:ilvl w:val="0"/>
          <w:numId w:val="2"/>
        </w:numPr>
        <w:ind w:left="708"/>
        <w:rPr>
          <w:rFonts w:ascii="Courier New" w:eastAsia="Courier New" w:hAnsi="Courier New" w:cs="Courier New"/>
          <w:b/>
          <w:i/>
        </w:rPr>
      </w:pPr>
      <w:r>
        <w:rPr>
          <w:b/>
          <w:i/>
        </w:rPr>
        <w:t>CS</w:t>
      </w:r>
      <w:r>
        <w:rPr>
          <w:b/>
          <w:i/>
          <w:lang w:val="en-US"/>
        </w:rPr>
        <w:t>S</w:t>
      </w:r>
    </w:p>
    <w:p w14:paraId="471AF074" w14:textId="35060DBA" w:rsidR="00801513" w:rsidRPr="00801513" w:rsidRDefault="00801513" w:rsidP="00801513">
      <w:pPr>
        <w:rPr>
          <w:lang w:val="en-US"/>
        </w:rPr>
      </w:pPr>
      <w:r>
        <w:t>Nếu bạn muốn kiểm soát giao diện trang web của mình, công nghệ mã hóa web tuyệt vời để đạt được mục tiêu đó là biểu định kiểu xếp tầng (CSS). Như đã đề cập ở phần trước, mục tiêu thiết kế của bạn phải luôn là tách biệt cấu trúc và định dạng khi xây dựng bất kỳ dự án web nào. HTML đảm nhiệm phần cấu trúc, nhưng để xử lý việc định dạng của trang, bạn phải chuyển sang CSS.</w:t>
      </w:r>
    </w:p>
    <w:p w14:paraId="3B90B379" w14:textId="17852C99" w:rsidR="00801513" w:rsidRPr="00801513" w:rsidRDefault="00801513" w:rsidP="00801513">
      <w:pPr>
        <w:rPr>
          <w:lang w:val="en-US"/>
        </w:rPr>
      </w:pPr>
      <w:r>
        <w:t>Trong một trang web, CSS thực hiện chức năng tương tự như các kiểu trong xử lý văn bản. Nghĩa là, CSS cho phép bạn xác định một loạt tùy chọn định dạng cho một thành phần trang nhất định, chẳng hạn như các thẻ &lt;div&gt; hoặc &lt;h1&gt;. Giống như các kiểu xử lý văn bản, CSS có hai ưu điểm chính:</w:t>
      </w:r>
    </w:p>
    <w:p w14:paraId="394205CB" w14:textId="77777777" w:rsidR="00801513" w:rsidRDefault="00801513" w:rsidP="00801513">
      <w:r>
        <w:t>Tiết kiệm thời gian: Bạn chỉ cần tạo định nghĩa về định dạng của kiểu một lần, và trình duyệt sẽ áp dụng định dạng đó mỗi khi bạn sử dụng thành phần trang tương ứng.</w:t>
      </w:r>
    </w:p>
    <w:p w14:paraId="30840419" w14:textId="34E5189C" w:rsidR="00801513" w:rsidRDefault="00801513" w:rsidP="00801513">
      <w:r>
        <w:t>Dễ sửa đổi: Khi cần thay đổi giao diện, bạn chỉ cần chỉnh sửa định nghĩa kiểu, và tất cả những vị trí sử dụng kiểu đó trong trang sẽ được cập nhật tự động.</w:t>
      </w:r>
    </w:p>
    <w:p w14:paraId="6D5C1ECB" w14:textId="3F35D68F" w:rsidR="00EA28C7" w:rsidRDefault="007D1888">
      <w:pPr>
        <w:numPr>
          <w:ilvl w:val="0"/>
          <w:numId w:val="2"/>
        </w:numPr>
        <w:ind w:left="708"/>
        <w:rPr>
          <w:rFonts w:ascii="Courier New" w:eastAsia="Courier New" w:hAnsi="Courier New" w:cs="Courier New"/>
          <w:b/>
          <w:i/>
        </w:rPr>
      </w:pPr>
      <w:r>
        <w:rPr>
          <w:b/>
          <w:i/>
        </w:rPr>
        <w:t>JavaScript</w:t>
      </w:r>
    </w:p>
    <w:p w14:paraId="30C8F2B5" w14:textId="602E4523" w:rsidR="00C60BE2" w:rsidRPr="00C60BE2" w:rsidRDefault="00C60BE2" w:rsidP="00C60BE2">
      <w:pPr>
        <w:rPr>
          <w:lang w:val="en-US"/>
        </w:rPr>
      </w:pPr>
      <w:r w:rsidRPr="00C60BE2">
        <w:rPr>
          <w:lang w:val="en-US"/>
        </w:rPr>
        <w:t>Hãy tưởng tượng bạn có thể đưa ý tưởng điều khiển máy đọc trang web lên một tầm cao mới. Thay vì chỉ ra lệnh cho máy xử lý các thẻ và quy tắc đơn giản, bạn có thể đưa ra các lệnh phức tạp hơn nhiều để kiểm soát hoạt động bên trong của máy đọc trang. Ai lại không muốn điều đó?</w:t>
      </w:r>
    </w:p>
    <w:p w14:paraId="1D45D8F2" w14:textId="3C63D0BE" w:rsidR="00C60BE2" w:rsidRPr="00C60BE2" w:rsidRDefault="00C60BE2" w:rsidP="00C60BE2">
      <w:pPr>
        <w:rPr>
          <w:lang w:val="en-US"/>
        </w:rPr>
      </w:pPr>
      <w:r w:rsidRPr="00C60BE2">
        <w:rPr>
          <w:lang w:val="en-US"/>
        </w:rPr>
        <w:t>Đó là tiền đề đằng sau JavaScript. Về cơ bản, JavaScript là một tập hợp các lệnh mà bạn có thể sử dụng để điều khiển trình duyệt. Giống như thẻ HTML, các lệnh JavaScript được chèn trực tiếp vào tệp trang web. Khi trình duyệt đọc tệp từng dòng và gặp một lệnh JavaScript, nó sẽ thực thi lệnh đó ngay lập tức.</w:t>
      </w:r>
    </w:p>
    <w:p w14:paraId="76C80527" w14:textId="1BA082E0" w:rsidR="00C60BE2" w:rsidRPr="00C60BE2" w:rsidRDefault="00C60BE2" w:rsidP="00C60BE2">
      <w:pPr>
        <w:rPr>
          <w:lang w:val="en-US"/>
        </w:rPr>
      </w:pPr>
      <w:r w:rsidRPr="00C60BE2">
        <w:rPr>
          <w:lang w:val="en-US"/>
        </w:rPr>
        <w:t xml:space="preserve">Tuy nhiên, điều quan trọng ở đây là mức độ kiểm soát mà JavaScript cung cấp cho bạn đối với máy đọc trang lớn hơn nhiều so với những gì bạn nhận được từ thẻ </w:t>
      </w:r>
      <w:r w:rsidRPr="00C60BE2">
        <w:rPr>
          <w:lang w:val="en-US"/>
        </w:rPr>
        <w:lastRenderedPageBreak/>
        <w:t>HTML. Lý do là JavaScript là một ngôn ngữ lập trình chính thức. Chữ “L” trong HTML có thể là viết tắt của “ngôn ngữ”, nhưng nó không hề chứa đựng yếu tố lập trình nào. Tuy nhiên, JavaScript mới thực sự là công việc lập trình đích thực.</w:t>
      </w:r>
    </w:p>
    <w:p w14:paraId="4A2B9101" w14:textId="3351C3F0" w:rsidR="00EA28C7" w:rsidRPr="002069AD" w:rsidRDefault="007D1888">
      <w:pPr>
        <w:numPr>
          <w:ilvl w:val="0"/>
          <w:numId w:val="2"/>
        </w:numPr>
        <w:ind w:left="708"/>
        <w:rPr>
          <w:rFonts w:ascii="Courier New" w:eastAsia="Courier New" w:hAnsi="Courier New" w:cs="Courier New"/>
          <w:b/>
          <w:i/>
        </w:rPr>
      </w:pPr>
      <w:r>
        <w:rPr>
          <w:b/>
          <w:i/>
        </w:rPr>
        <w:t>FRAMEWORKS: Bootstrap</w:t>
      </w:r>
    </w:p>
    <w:p w14:paraId="31D7239A" w14:textId="3AB753B0" w:rsidR="002069AD" w:rsidRPr="002069AD" w:rsidRDefault="002069AD" w:rsidP="002069AD">
      <w:pPr>
        <w:rPr>
          <w:rFonts w:eastAsia="Courier New"/>
          <w:lang w:val="en-US"/>
        </w:rPr>
      </w:pPr>
      <w:r w:rsidRPr="002069AD">
        <w:rPr>
          <w:rFonts w:eastAsia="Courier New"/>
        </w:rPr>
        <w:t>Theo Foreman (2021), Bootstrap là một khung HTML5, CSS và JavaScript. Bootstrap được sử dụng để tạo các trang web đáp ứng đầu tiên trên thiết bị di động một cách nhanh chóng và dễ dàng. Phiên bản mới nhất của khung này là Bootstrap 5, đã loại bỏ jQuery để chuyển sang mô hình ngôn ngữ web tích hợp hơn. Sự thay đổi này hứa hẹn sẽ thúc đẩy một thế hệ trang web mới.</w:t>
      </w:r>
    </w:p>
    <w:p w14:paraId="5E2ABB95" w14:textId="23F7C197" w:rsidR="002069AD" w:rsidRPr="002069AD" w:rsidRDefault="002069AD" w:rsidP="002069AD">
      <w:pPr>
        <w:rPr>
          <w:rFonts w:eastAsia="Courier New"/>
          <w:lang w:val="en-US"/>
        </w:rPr>
      </w:pPr>
      <w:r w:rsidRPr="002069AD">
        <w:rPr>
          <w:rFonts w:eastAsia="Courier New"/>
        </w:rPr>
        <w:t>Bootstrap mang lại nhiều cải tiến và tính năng mới giúp việc phát triển web trở nên hiệu quả hơn. Một trong những thay đổi đáng chú ý nhất là việc loại bỏ sự phụ thuộc vào jQuery, một thư viện JavaScript phổ biến nhưng đang dần trở nên ít cần thiết hơn do sự phát triển của các tính năng JavaScript nguyên bản hiện đại. Thay vào đó, Bootstrap tập trung vào việc sử dụng các API web tích hợp, giúp trang web nhẹ hơn và nhanh hơn.</w:t>
      </w:r>
    </w:p>
    <w:p w14:paraId="304607A3" w14:textId="5E8F7757" w:rsidR="002069AD" w:rsidRPr="002069AD" w:rsidRDefault="002069AD" w:rsidP="002069AD">
      <w:pPr>
        <w:rPr>
          <w:rFonts w:eastAsia="Courier New"/>
          <w:lang w:val="en-US"/>
        </w:rPr>
      </w:pPr>
      <w:r w:rsidRPr="002069AD">
        <w:rPr>
          <w:rFonts w:eastAsia="Courier New"/>
        </w:rPr>
        <w:t>Các tính năng nổi bật của Bootstrap bao gồm hệ thống lưới (grid system) mạnh mẽ, các thành phần giao diện người dùng (UI components) phong phú và dễ sử dụng, cùng với khả năng tùy chỉnh cao thông qua các biến Sass. Điều này cho phép các nhà phát triển dễ dàng thiết kế các trang web đẹp mắt và nhất quán mà không cần phải viết nhiều mã từ đầu.</w:t>
      </w:r>
    </w:p>
    <w:p w14:paraId="41EAA1BC" w14:textId="21391AE8" w:rsidR="002069AD" w:rsidRDefault="002069AD" w:rsidP="002069AD">
      <w:pPr>
        <w:rPr>
          <w:rFonts w:eastAsia="Courier New"/>
        </w:rPr>
      </w:pPr>
      <w:r w:rsidRPr="002069AD">
        <w:rPr>
          <w:rFonts w:eastAsia="Courier New"/>
        </w:rPr>
        <w:t>Ngoài ra, Bootstrap còn cải thiện hỗ trợ cho các tính năng truy cập (accessibility) và tối ưu hóa hiệu suất, đảm bảo rằng các trang web không chỉ đẹp mắt mà còn thân thiện với người dùng và tối ưu cho các thiết bị di động. Với những cải tiến này, Bootstrap đang tiếp tục khẳng định vị thế của mình là một trong những khung công tác (framework) hàng đầu trong lĩnh vực phát triển web.</w:t>
      </w:r>
    </w:p>
    <w:p w14:paraId="2F07EB13" w14:textId="77777777" w:rsidR="00EA28C7" w:rsidRDefault="007D1888">
      <w:pPr>
        <w:numPr>
          <w:ilvl w:val="0"/>
          <w:numId w:val="2"/>
        </w:numPr>
        <w:ind w:left="708"/>
        <w:rPr>
          <w:rFonts w:ascii="Courier New" w:eastAsia="Courier New" w:hAnsi="Courier New" w:cs="Courier New"/>
          <w:b/>
          <w:i/>
        </w:rPr>
      </w:pPr>
      <w:r>
        <w:rPr>
          <w:b/>
          <w:i/>
        </w:rPr>
        <w:t>PHP</w:t>
      </w:r>
    </w:p>
    <w:p w14:paraId="6503F9F3" w14:textId="0CC1C4B3" w:rsidR="5C5F798C" w:rsidRDefault="5C5F798C" w:rsidP="757CC0C5">
      <w:r>
        <w:t xml:space="preserve">PHP là một ngôn ngữ đơn giản nhưng mạnh mẽ được thiết kế để tạo nội dung HTML. Chương này bao gồm nền tảng cơ bản về ngôn ngữ PHP. Nó mô tả bản chất và lịch sử của PHP, nó chạy trên nền tảng nào và cách định cấu hình nó. Chương này kết </w:t>
      </w:r>
      <w:r>
        <w:lastRenderedPageBreak/>
        <w:t>thúc bằng cách hiển thị cho bạn cách hoạt động của PHP, với hướng dẫn nhanh về một số chương trình PHP minh họa các tác vụ phổ biến, chẳng hạn như xử lý dữ liệu biểu mẫu, tương tác với cơ sở dữ liệu và tạo đồ họa.</w:t>
      </w:r>
    </w:p>
    <w:p w14:paraId="3F30D3A4" w14:textId="31E92390" w:rsidR="5C5F798C" w:rsidRDefault="5C5F798C" w:rsidP="757CC0C5">
      <w:r>
        <w:t>PHP có thể được sử dụng theo hai cách chính:</w:t>
      </w:r>
    </w:p>
    <w:p w14:paraId="55D316D4" w14:textId="470A9304" w:rsidR="5C5F798C" w:rsidRDefault="5C5F798C" w:rsidP="757CC0C5">
      <w:pPr>
        <w:rPr>
          <w:b/>
          <w:bCs/>
          <w:i/>
          <w:iCs/>
        </w:rPr>
      </w:pPr>
      <w:r w:rsidRPr="757CC0C5">
        <w:rPr>
          <w:b/>
          <w:bCs/>
          <w:i/>
          <w:iCs/>
        </w:rPr>
        <w:t>Kịch bản phía máy chủ</w:t>
      </w:r>
    </w:p>
    <w:p w14:paraId="62149FE8" w14:textId="20314616" w:rsidR="5C5F798C" w:rsidRDefault="5C5F798C" w:rsidP="757CC0C5">
      <w:r>
        <w:t>PHP ban đầu được thiết kế để tạonội dung web động và nó vẫn phù hợp nhất cho nhiệm vụ đó. Để tạo HTML, bạn cần có trình phân tích cú pháp PHP và máy chủ web để gửi các tệp tài liệu được mã hóa. PHP cũng đã trở nên phổ biến để tạo nội dung động thông qua kết nối cơ sở dữ liệu, tài liệu XML, đồ họa, tệp PDF, v.v.</w:t>
      </w:r>
    </w:p>
    <w:p w14:paraId="2E6693B2" w14:textId="6FC6E35C" w:rsidR="5C5F798C" w:rsidRDefault="5C5F798C" w:rsidP="757CC0C5">
      <w:pPr>
        <w:rPr>
          <w:b/>
          <w:bCs/>
          <w:i/>
          <w:iCs/>
        </w:rPr>
      </w:pPr>
      <w:r w:rsidRPr="757CC0C5">
        <w:rPr>
          <w:b/>
          <w:bCs/>
          <w:i/>
          <w:iCs/>
        </w:rPr>
        <w:t>Kịch bản dòng lệnh</w:t>
      </w:r>
    </w:p>
    <w:p w14:paraId="31A0F5D0" w14:textId="191C6028" w:rsidR="5C5F798C" w:rsidRDefault="5C5F798C" w:rsidP="757CC0C5">
      <w:r>
        <w:t>PHP có thể chạy các tập lệnh từ dòng lệnh, giống như Perl, awk hoặc Unix shell. Bạn có thể sử dụng các tập lệnh dòng lệnh cho các tác vụ quản trị hệ thống, chẳng hạn như sao lưu và phân tích nhật ký; thậm chí một số tập lệnh loại công việc CRON có thể được thực hiện theo cách này (như các tác vụ PHP không trực quan).</w:t>
      </w:r>
    </w:p>
    <w:p w14:paraId="30AAD3FE" w14:textId="1279DE2C" w:rsidR="00EA28C7" w:rsidRDefault="0546D631" w:rsidP="757CC0C5">
      <w:pPr>
        <w:numPr>
          <w:ilvl w:val="0"/>
          <w:numId w:val="2"/>
        </w:numPr>
        <w:ind w:left="708"/>
      </w:pPr>
      <w:r w:rsidRPr="757CC0C5">
        <w:rPr>
          <w:b/>
          <w:bCs/>
          <w:i/>
          <w:iCs/>
        </w:rPr>
        <w:t>P</w:t>
      </w:r>
      <w:r w:rsidR="007D1888" w:rsidRPr="757CC0C5">
        <w:rPr>
          <w:b/>
          <w:bCs/>
          <w:i/>
          <w:iCs/>
        </w:rPr>
        <w:t>hpMyAdmin</w:t>
      </w:r>
    </w:p>
    <w:p w14:paraId="71133E98" w14:textId="16E255A6" w:rsidR="00EA28C7" w:rsidRDefault="6A0A1E72">
      <w:r w:rsidRPr="757CC0C5">
        <w:t>phpMyAdmin là một giao diện web nguồn mở xử lý việc quản trị MySQL. Nó có thể thực hiện nhiều tác vụ khác nhau như tạo, sửa đổi hoặc xóa cơ sở dữ liệu, bảng, cột hoặc hàng. Nó cũng có thể thực thi các câu lệnh SQL hoặc quản lý người dùng và quyền của họ. Khi nói đến việc khai thác hết tiềm năng của phpMyAdmin, ngay cả các nhà phát triển và quản trị viên hệ thống có kinh nghiệm cũng tìm kiếm các hướng dẫn để hoàn thành nhiệm vụ của họ.</w:t>
      </w:r>
    </w:p>
    <w:p w14:paraId="34015CC6" w14:textId="3F64632C" w:rsidR="5F214BA5" w:rsidRDefault="5F214BA5" w:rsidP="757CC0C5">
      <w:pPr>
        <w:spacing w:before="240" w:after="240"/>
      </w:pPr>
      <w:r w:rsidRPr="757CC0C5">
        <w:t>Khi phpMyAdmin đang chạy, cửa sổ được chia thành 3 phần. Trong môi trường làm việc này, bạn sẽ có thể tạo cơ sở dữ liệu của mình.</w:t>
      </w:r>
    </w:p>
    <w:p w14:paraId="5CA9666B" w14:textId="05B29EBE" w:rsidR="5F214BA5" w:rsidRDefault="5F214BA5" w:rsidP="757CC0C5">
      <w:pPr>
        <w:spacing w:before="240" w:after="240"/>
      </w:pPr>
      <w:r w:rsidRPr="757CC0C5">
        <w:t>Cửa sổ có hai phần quan trọng: bảng bên trái dành cho các đối tượng và bảng trung tâm dành cho các thuộc tính của chúng. Lưu ý biểu tượng hình ngôi nhà ở đầu bảng bên trái.</w:t>
      </w:r>
    </w:p>
    <w:p w14:paraId="2E6C45FC" w14:textId="079A2736" w:rsidR="5F214BA5" w:rsidRDefault="5F214BA5" w:rsidP="757CC0C5">
      <w:pPr>
        <w:spacing w:before="240" w:after="240"/>
      </w:pPr>
      <w:r w:rsidRPr="757CC0C5">
        <w:t>Bằng cách nhấp vào biểu tượng hình ngôi nhà này, bạn có thể thay đổi ngôn ngữ hiển thị nhờ vào danh sách thả xuống trong khu vực Ngôn ngữ.</w:t>
      </w:r>
    </w:p>
    <w:p w14:paraId="466A16F0" w14:textId="26F55839" w:rsidR="5F214BA5" w:rsidRDefault="5F214BA5" w:rsidP="757CC0C5">
      <w:pPr>
        <w:spacing w:before="240" w:after="240"/>
      </w:pPr>
      <w:r w:rsidRPr="757CC0C5">
        <w:lastRenderedPageBreak/>
        <w:t>Các biểu tượng khác cho phép bạn nhận thông tin về phpMyAdmin và thiết lập các tham số khác liên quan đến cơ sở dữ liệu.</w:t>
      </w:r>
    </w:p>
    <w:p w14:paraId="7FAA4710" w14:textId="2A3C4940" w:rsidR="5F214BA5" w:rsidRDefault="5F214BA5" w:rsidP="757CC0C5">
      <w:pPr>
        <w:spacing w:before="240" w:after="240"/>
      </w:pPr>
      <w:r w:rsidRPr="757CC0C5">
        <w:t>Bảng điều khiển trung tâm hiển thị các tab sẽ cho phép bạn thao tác các đối tượng cơ sở dữ liệu.</w:t>
      </w:r>
    </w:p>
    <w:p w14:paraId="0A55507F" w14:textId="18D17D71" w:rsidR="00EA28C7" w:rsidRDefault="007D1888" w:rsidP="005B7627">
      <w:pPr>
        <w:pStyle w:val="Heading1"/>
      </w:pPr>
      <w:bookmarkStart w:id="53" w:name="_6kg2wj4ny6ev" w:colFirst="0" w:colLast="0"/>
      <w:bookmarkStart w:id="54" w:name="_Toc169255533"/>
      <w:bookmarkEnd w:id="53"/>
      <w:r>
        <w:t>PHƯƠNG PHÁP LUẬN NGHIÊN CỨU</w:t>
      </w:r>
      <w:bookmarkEnd w:id="54"/>
    </w:p>
    <w:p w14:paraId="05FDD49C" w14:textId="77777777" w:rsidR="00EA28C7" w:rsidRDefault="007D1888" w:rsidP="005B7627">
      <w:pPr>
        <w:pStyle w:val="Heading2"/>
      </w:pPr>
      <w:bookmarkStart w:id="55" w:name="_1e0k5bmyor05" w:colFirst="0" w:colLast="0"/>
      <w:bookmarkStart w:id="56" w:name="_Toc169255534"/>
      <w:bookmarkEnd w:id="55"/>
      <w:r>
        <w:t>Nghiên cứu thị trường và nhu cầu người dùng</w:t>
      </w:r>
      <w:bookmarkEnd w:id="56"/>
    </w:p>
    <w:p w14:paraId="75D2082F" w14:textId="0760C994" w:rsidR="00EA28C7" w:rsidRDefault="007D1888" w:rsidP="005B7627">
      <w:pPr>
        <w:pStyle w:val="Heading3"/>
      </w:pPr>
      <w:bookmarkStart w:id="57" w:name="_2ucwoq9t0604" w:colFirst="0" w:colLast="0"/>
      <w:bookmarkStart w:id="58" w:name="_Toc169255535"/>
      <w:bookmarkEnd w:id="57"/>
      <w:r>
        <w:t>Nghiên cứu thị trường</w:t>
      </w:r>
      <w:bookmarkEnd w:id="58"/>
    </w:p>
    <w:p w14:paraId="1590F707" w14:textId="77777777" w:rsidR="00EA28C7" w:rsidRDefault="007D1888" w:rsidP="005B7627">
      <w:r>
        <w:t>Tiến hành phân tích thị trường và xu hướng từ các nguồn tin cậy như báo cáo thống kê, tin tức và tài liệu uy tín. Điều này giúp nhóm thực hiện hiểu rõ hơn về môi trường hoạt động của nền tảng FINDY, bao gồm các xu hướng, cơ hội và thách thức trong lĩnh vực chụp ảnh và trang điểm.</w:t>
      </w:r>
    </w:p>
    <w:p w14:paraId="6AC48803" w14:textId="6916BBCB" w:rsidR="00EA28C7" w:rsidRDefault="007D1888" w:rsidP="005B7627">
      <w:r>
        <w:t>Theo báo cáo từ Research and Markets (2022)</w:t>
      </w:r>
      <w:r>
        <w:rPr>
          <w:vertAlign w:val="superscript"/>
        </w:rPr>
        <w:footnoteReference w:id="4"/>
      </w:r>
      <w:r>
        <w:t>, thị trường dịch vụ chụp ảnh toàn cầu đạt giá trị gần 38 triệu USD vào năm 2021, tăng với tốc độ tăng trưởng kép hàng năm (CAGR) là 3.2% kể từ năm 2016. Thị trường dự kiến sẽ tăng từ 38 triệu USD vào năm 2021 lên 52 triệu USD vào năm 2026 với tỷ lệ 6.0%. Thị trường sau đó dự kiến sẽ tăng trưởng với tốc độ CAGR là 5.5% từ năm 2026 và đạt 67 triệu USD vào năm 2031. Research and Markets (2022, trích dẫn trong businesswire, 2021)</w:t>
      </w:r>
      <w:r>
        <w:rPr>
          <w:vertAlign w:val="superscript"/>
        </w:rPr>
        <w:footnoteReference w:id="5"/>
      </w:r>
      <w:r>
        <w:t xml:space="preserve"> rằng vào năm 2020, Bắc Mỹ là khu vực lớn nhất trên thị trường dịch vụ chụp ảnh toàn cầu chiếm 41% thị trường, Châu Á Thái Bình Dương là khu vực lớn thứ hai, chiếm 29% thị trường, Châu Phi là khu vực nhỏ nhất trên thị trường dịch vụ chụp ảnh toàn cầu. Nhu cầu thị trường dịch vụ chụp ảnh tăng lên kéo theo sự gia tăng việc làm của các nhiếp ảnh gia từ năm 2022 đến năm 2032 là 4%, nhanh bằng mức trung bình của tất cả các ngành nghề, trung </w:t>
      </w:r>
      <w:r>
        <w:lastRenderedPageBreak/>
        <w:t>bình mỗi năm có khoảng 13.900 cơ hội tuyển dụng cho các nhiếp ảnh gia theo U.S. Bureau of Labor Statistics (2024)</w:t>
      </w:r>
      <w:r>
        <w:rPr>
          <w:vertAlign w:val="superscript"/>
        </w:rPr>
        <w:footnoteReference w:id="6"/>
      </w:r>
      <w:r>
        <w:t>.</w:t>
      </w:r>
    </w:p>
    <w:p w14:paraId="10A2DD52" w14:textId="77777777" w:rsidR="00EA28C7" w:rsidRDefault="007D1888" w:rsidP="005B7627">
      <w:pPr>
        <w:pStyle w:val="Heading3"/>
      </w:pPr>
      <w:bookmarkStart w:id="59" w:name="_c8g4f46sdsvj" w:colFirst="0" w:colLast="0"/>
      <w:bookmarkStart w:id="60" w:name="_Toc169255536"/>
      <w:bookmarkEnd w:id="59"/>
      <w:r>
        <w:t>Nhu cầu người dùng</w:t>
      </w:r>
      <w:bookmarkEnd w:id="60"/>
    </w:p>
    <w:p w14:paraId="53113A6D" w14:textId="77777777" w:rsidR="00EA28C7" w:rsidRDefault="007D1888" w:rsidP="005B7627">
      <w:r>
        <w:t>Nghiên cứu nhu cầu của người dùng sẽ cung cấp thông tin quan trọng về hành vi, mong muốn và nhu cầu của họ. Điều này là cơ sở để xác định các đặc điểm và chức năng cần có trên nền tảng FINDY.</w:t>
      </w:r>
    </w:p>
    <w:p w14:paraId="56FB44CF" w14:textId="77777777" w:rsidR="00EA28C7" w:rsidRDefault="007D1888" w:rsidP="005B7627">
      <w:r>
        <w:t>Nhóm FINDY đã thực hiện khảo sát trên 116 người tại Việt Nam để tìm ra những khó khăn mà người thuê thường gặp phải khi tìm kiếm thợ chụp ảnh và trang điểm, có tới gần 90% người tham gia khảo sát trả lời “Không thể xác định độ uy tín và chất lượng của thợ”. Hơn 50% người tham gia khảo sát “Không tìm được thợ với mức giá mong muốn” và cuối cùng có hơn 30% người tham gia khảo sát “Không biết tìm thợ ở đâu”.</w:t>
      </w:r>
    </w:p>
    <w:p w14:paraId="5AFCB16E" w14:textId="77777777" w:rsidR="004F1AD7" w:rsidRDefault="007D1888" w:rsidP="004F1AD7">
      <w:pPr>
        <w:keepNext/>
        <w:ind w:firstLine="0"/>
      </w:pPr>
      <w:r>
        <w:rPr>
          <w:noProof/>
          <w:lang w:val="vi-VN" w:eastAsia="vi-VN"/>
        </w:rPr>
        <w:drawing>
          <wp:inline distT="114300" distB="114300" distL="114300" distR="114300" wp14:anchorId="7F33546C" wp14:editId="3D597E33">
            <wp:extent cx="5734050" cy="2316553"/>
            <wp:effectExtent l="19050" t="19050" r="19050" b="26670"/>
            <wp:docPr id="2" name="image23.png" descr="Biểu đồ câu trả lời của biểu mẫu. Tên câu hỏi: Những khó khăn bạn gặp phải khi tìm kiếm thợ chụp ảnh, trang điểm?&#10;. Số lượng câu trả lời: 116 câu trả lời."/>
            <wp:cNvGraphicFramePr/>
            <a:graphic xmlns:a="http://schemas.openxmlformats.org/drawingml/2006/main">
              <a:graphicData uri="http://schemas.openxmlformats.org/drawingml/2006/picture">
                <pic:pic xmlns:pic="http://schemas.openxmlformats.org/drawingml/2006/picture">
                  <pic:nvPicPr>
                    <pic:cNvPr id="0" name="image23.png" descr="Biểu đồ câu trả lời của biểu mẫu. Tên câu hỏi: Những khó khăn bạn gặp phải khi tìm kiếm thợ chụp ảnh, trang điểm?&#10;. Số lượng câu trả lời: 116 câu trả lời."/>
                    <pic:cNvPicPr preferRelativeResize="0"/>
                  </pic:nvPicPr>
                  <pic:blipFill>
                    <a:blip r:embed="rId14"/>
                    <a:srcRect t="5336" b="9393"/>
                    <a:stretch>
                      <a:fillRect/>
                    </a:stretch>
                  </pic:blipFill>
                  <pic:spPr>
                    <a:xfrm>
                      <a:off x="0" y="0"/>
                      <a:ext cx="5734050" cy="2316553"/>
                    </a:xfrm>
                    <a:prstGeom prst="rect">
                      <a:avLst/>
                    </a:prstGeom>
                    <a:ln w="3175">
                      <a:solidFill>
                        <a:schemeClr val="tx1"/>
                      </a:solidFill>
                    </a:ln>
                  </pic:spPr>
                </pic:pic>
              </a:graphicData>
            </a:graphic>
          </wp:inline>
        </w:drawing>
      </w:r>
    </w:p>
    <w:p w14:paraId="60536F3B" w14:textId="757BD1BF" w:rsidR="00301A16" w:rsidRDefault="004F1AD7" w:rsidP="00301A16">
      <w:pPr>
        <w:pStyle w:val="Caption"/>
        <w:jc w:val="center"/>
        <w:rPr>
          <w:lang w:val="en-US"/>
        </w:rPr>
      </w:pPr>
      <w:r>
        <w:t xml:space="preserve">Hình </w:t>
      </w:r>
      <w:r w:rsidR="002530C1">
        <w:fldChar w:fldCharType="begin"/>
      </w:r>
      <w:r w:rsidR="002530C1">
        <w:instrText xml:space="preserve"> STYLEREF 1 \s </w:instrText>
      </w:r>
      <w:r w:rsidR="002530C1">
        <w:fldChar w:fldCharType="separate"/>
      </w:r>
      <w:r w:rsidR="002530C1">
        <w:rPr>
          <w:noProof/>
        </w:rPr>
        <w:t>3</w:t>
      </w:r>
      <w:r w:rsidR="002530C1">
        <w:fldChar w:fldCharType="end"/>
      </w:r>
      <w:r w:rsidR="002530C1">
        <w:t>.</w:t>
      </w:r>
      <w:r w:rsidR="002530C1">
        <w:fldChar w:fldCharType="begin"/>
      </w:r>
      <w:r w:rsidR="002530C1">
        <w:instrText xml:space="preserve"> SEQ Hình \* ARABIC \s 1 </w:instrText>
      </w:r>
      <w:r w:rsidR="002530C1">
        <w:fldChar w:fldCharType="separate"/>
      </w:r>
      <w:r w:rsidR="002530C1">
        <w:rPr>
          <w:noProof/>
        </w:rPr>
        <w:t>1</w:t>
      </w:r>
      <w:r w:rsidR="002530C1">
        <w:fldChar w:fldCharType="end"/>
      </w:r>
      <w:r w:rsidR="00301A16">
        <w:rPr>
          <w:lang w:val="en-US"/>
        </w:rPr>
        <w:t xml:space="preserve">. </w:t>
      </w:r>
      <w:r w:rsidR="00301A16" w:rsidRPr="00301A16">
        <w:t>Những khó khăn khách thuê gặp phải khi tìm kiếm thợ chụp ảnh, trang điểm</w:t>
      </w:r>
      <w:r w:rsidR="00301A16">
        <w:rPr>
          <w:lang w:val="en-US"/>
        </w:rPr>
        <w:t>.</w:t>
      </w:r>
    </w:p>
    <w:p w14:paraId="39F41527" w14:textId="1F13FCEC" w:rsidR="005C077E" w:rsidRPr="00301A16" w:rsidRDefault="00301A16" w:rsidP="00301A16">
      <w:pPr>
        <w:pStyle w:val="Caption"/>
        <w:jc w:val="center"/>
        <w:rPr>
          <w:lang w:val="en-US"/>
        </w:rPr>
      </w:pPr>
      <w:r w:rsidRPr="00301A16">
        <w:t>Nguồn: Nhóm tác giả tổng hợp</w:t>
      </w:r>
    </w:p>
    <w:p w14:paraId="4B0EB23D" w14:textId="77777777" w:rsidR="00EA28C7" w:rsidRDefault="007D1888" w:rsidP="005B7627">
      <w:r>
        <w:t>Các khó khăn đó đã đưa ra kết quả có đến 97.4% (113/116 người) sẵn sàng sử dụng trang web riêng biệt chỉ dùng để kết nối thợ chụp ảnh, trang điểm với người thuê.</w:t>
      </w:r>
    </w:p>
    <w:p w14:paraId="54B50B1E" w14:textId="77777777" w:rsidR="00DE4622" w:rsidRDefault="007D1888" w:rsidP="00DE4622">
      <w:pPr>
        <w:keepNext/>
        <w:ind w:firstLine="0"/>
        <w:jc w:val="center"/>
      </w:pPr>
      <w:r>
        <w:rPr>
          <w:noProof/>
          <w:lang w:val="vi-VN" w:eastAsia="vi-VN"/>
        </w:rPr>
        <w:lastRenderedPageBreak/>
        <w:drawing>
          <wp:inline distT="114300" distB="114300" distL="114300" distR="114300" wp14:anchorId="3A86DB7C" wp14:editId="1231F009">
            <wp:extent cx="5476875" cy="2116503"/>
            <wp:effectExtent l="19050" t="19050" r="9525" b="17145"/>
            <wp:docPr id="53" name="image64.png" descr="Biểu đồ câu trả lời của biểu mẫu. Tên câu hỏi: Nếu có website kết nối thợ chụp ảnh, trang điểm với người thuê, bạn có sẵn sàng sử dụng không?&#10;. Số lượng câu trả lời: 116 câu trả lời."/>
            <wp:cNvGraphicFramePr/>
            <a:graphic xmlns:a="http://schemas.openxmlformats.org/drawingml/2006/main">
              <a:graphicData uri="http://schemas.openxmlformats.org/drawingml/2006/picture">
                <pic:pic xmlns:pic="http://schemas.openxmlformats.org/drawingml/2006/picture">
                  <pic:nvPicPr>
                    <pic:cNvPr id="0" name="image64.png" descr="Biểu đồ câu trả lời của biểu mẫu. Tên câu hỏi: Nếu có website kết nối thợ chụp ảnh, trang điểm với người thuê, bạn có sẵn sàng sử dụng không?&#10;. Số lượng câu trả lời: 116 câu trả lời."/>
                    <pic:cNvPicPr preferRelativeResize="0"/>
                  </pic:nvPicPr>
                  <pic:blipFill>
                    <a:blip r:embed="rId15"/>
                    <a:srcRect l="2325" t="3243" r="2159" b="9002"/>
                    <a:stretch>
                      <a:fillRect/>
                    </a:stretch>
                  </pic:blipFill>
                  <pic:spPr>
                    <a:xfrm>
                      <a:off x="0" y="0"/>
                      <a:ext cx="5476875" cy="2116503"/>
                    </a:xfrm>
                    <a:prstGeom prst="rect">
                      <a:avLst/>
                    </a:prstGeom>
                    <a:ln w="3175">
                      <a:solidFill>
                        <a:schemeClr val="tx1"/>
                      </a:solidFill>
                    </a:ln>
                  </pic:spPr>
                </pic:pic>
              </a:graphicData>
            </a:graphic>
          </wp:inline>
        </w:drawing>
      </w:r>
    </w:p>
    <w:p w14:paraId="37A4B1C8" w14:textId="5629ED85" w:rsidR="00DE4622" w:rsidRPr="00DE4622" w:rsidRDefault="00DE4622" w:rsidP="00DE4622">
      <w:pPr>
        <w:pStyle w:val="Caption"/>
        <w:jc w:val="center"/>
      </w:pPr>
      <w:r>
        <w:t xml:space="preserve">Hình </w:t>
      </w:r>
      <w:r w:rsidR="002530C1">
        <w:fldChar w:fldCharType="begin"/>
      </w:r>
      <w:r w:rsidR="002530C1">
        <w:instrText xml:space="preserve"> STYLEREF 1 \s </w:instrText>
      </w:r>
      <w:r w:rsidR="002530C1">
        <w:fldChar w:fldCharType="separate"/>
      </w:r>
      <w:r w:rsidR="002530C1">
        <w:rPr>
          <w:noProof/>
        </w:rPr>
        <w:t>3</w:t>
      </w:r>
      <w:r w:rsidR="002530C1">
        <w:fldChar w:fldCharType="end"/>
      </w:r>
      <w:r w:rsidR="002530C1">
        <w:t>.</w:t>
      </w:r>
      <w:r w:rsidR="002530C1">
        <w:fldChar w:fldCharType="begin"/>
      </w:r>
      <w:r w:rsidR="002530C1">
        <w:instrText xml:space="preserve"> SEQ Hình \* ARABIC \s 1 </w:instrText>
      </w:r>
      <w:r w:rsidR="002530C1">
        <w:fldChar w:fldCharType="separate"/>
      </w:r>
      <w:r w:rsidR="002530C1">
        <w:rPr>
          <w:noProof/>
        </w:rPr>
        <w:t>2</w:t>
      </w:r>
      <w:r w:rsidR="002530C1">
        <w:fldChar w:fldCharType="end"/>
      </w:r>
      <w:r>
        <w:rPr>
          <w:lang w:val="en-US"/>
        </w:rPr>
        <w:t xml:space="preserve">. </w:t>
      </w:r>
      <w:r w:rsidRPr="00DE4622">
        <w:t>Sự sẵn lòng sử dụng website FINDY của khách thuê và thợ</w:t>
      </w:r>
    </w:p>
    <w:p w14:paraId="0DD89AA6" w14:textId="14682FD8" w:rsidR="00EA28C7" w:rsidRPr="00DE4622" w:rsidRDefault="00DE4622" w:rsidP="00DE4622">
      <w:pPr>
        <w:pStyle w:val="Caption"/>
        <w:jc w:val="center"/>
        <w:rPr>
          <w:lang w:val="en-US"/>
        </w:rPr>
      </w:pPr>
      <w:r w:rsidRPr="00DE4622">
        <w:t>Nguồn: Nhóm tác giả tổng hợp</w:t>
      </w:r>
    </w:p>
    <w:p w14:paraId="065745EF" w14:textId="395DF9E1" w:rsidR="00EA28C7" w:rsidRDefault="007D1888" w:rsidP="005B7627">
      <w:pPr>
        <w:pStyle w:val="Heading2"/>
      </w:pPr>
      <w:bookmarkStart w:id="61" w:name="_wyvyfix9i3b6" w:colFirst="0" w:colLast="0"/>
      <w:bookmarkStart w:id="62" w:name="_Toc169255537"/>
      <w:bookmarkEnd w:id="61"/>
      <w:r>
        <w:t xml:space="preserve">Phân tích </w:t>
      </w:r>
      <w:r w:rsidR="001D707F">
        <w:rPr>
          <w:lang w:val="en-US"/>
        </w:rPr>
        <w:t>t</w:t>
      </w:r>
      <w:r>
        <w:t>hiết kế và hệ thống</w:t>
      </w:r>
      <w:bookmarkEnd w:id="62"/>
    </w:p>
    <w:p w14:paraId="5D229539" w14:textId="77777777" w:rsidR="00EA28C7" w:rsidRDefault="007D1888" w:rsidP="005B7627">
      <w:pPr>
        <w:pStyle w:val="Heading3"/>
      </w:pPr>
      <w:bookmarkStart w:id="63" w:name="_mb73trknik8f" w:colFirst="0" w:colLast="0"/>
      <w:bookmarkStart w:id="64" w:name="_Toc169255538"/>
      <w:bookmarkEnd w:id="63"/>
      <w:r>
        <w:t>Khảo sát hiện trạng</w:t>
      </w:r>
      <w:bookmarkEnd w:id="64"/>
    </w:p>
    <w:p w14:paraId="12C39CC7" w14:textId="77777777" w:rsidR="00EA28C7" w:rsidRDefault="007D1888" w:rsidP="005B7627">
      <w:r>
        <w:t>Trong cuộc khảo sát dành cho 116 người với câu hỏi khách thuê thường tìm kiếm thợ chụp ảnh thông qua các nền tảng nào, FINDY nhận được hơn 90 câu trả lời tìm kiếm thợ thông qua các trang mạng xã hội (Facebook, Instagram,...), 68 câu trả lời thông qua người quen, 58 câu trả lời thông qua tìm kiếm trực tiếp trên Internet, 15 câu trả lời thông qua các trang web freelancer (TopCV, VLance,..).</w:t>
      </w:r>
    </w:p>
    <w:p w14:paraId="0BB7C9A2" w14:textId="77777777" w:rsidR="000F70F0" w:rsidRDefault="007D1888" w:rsidP="000F70F0">
      <w:pPr>
        <w:keepNext/>
        <w:ind w:firstLine="0"/>
      </w:pPr>
      <w:r>
        <w:rPr>
          <w:noProof/>
          <w:lang w:val="vi-VN" w:eastAsia="vi-VN"/>
        </w:rPr>
        <w:drawing>
          <wp:inline distT="114300" distB="114300" distL="114300" distR="114300" wp14:anchorId="09D1EFE1" wp14:editId="40699F92">
            <wp:extent cx="5562600" cy="2343150"/>
            <wp:effectExtent l="19050" t="19050" r="19050" b="19050"/>
            <wp:docPr id="6" name="image1.png" descr="Biểu đồ câu trả lời của biểu mẫu. Tên câu hỏi: Bạn thường tìm kiếm thợ chụp ảnh và trang điểm bằng cách nào?&#10;. Số lượng câu trả lời: 116 câu trả lời."/>
            <wp:cNvGraphicFramePr/>
            <a:graphic xmlns:a="http://schemas.openxmlformats.org/drawingml/2006/main">
              <a:graphicData uri="http://schemas.openxmlformats.org/drawingml/2006/picture">
                <pic:pic xmlns:pic="http://schemas.openxmlformats.org/drawingml/2006/picture">
                  <pic:nvPicPr>
                    <pic:cNvPr id="0" name="image1.png" descr="Biểu đồ câu trả lời của biểu mẫu. Tên câu hỏi: Bạn thường tìm kiếm thợ chụp ảnh và trang điểm bằng cách nào?&#10;. Số lượng câu trả lời: 116 câu trả lời."/>
                    <pic:cNvPicPr preferRelativeResize="0"/>
                  </pic:nvPicPr>
                  <pic:blipFill>
                    <a:blip r:embed="rId16"/>
                    <a:srcRect l="1495" t="5758" r="1495" b="7913"/>
                    <a:stretch>
                      <a:fillRect/>
                    </a:stretch>
                  </pic:blipFill>
                  <pic:spPr>
                    <a:xfrm>
                      <a:off x="0" y="0"/>
                      <a:ext cx="5562600" cy="2343150"/>
                    </a:xfrm>
                    <a:prstGeom prst="rect">
                      <a:avLst/>
                    </a:prstGeom>
                    <a:ln w="3175">
                      <a:solidFill>
                        <a:schemeClr val="tx1"/>
                      </a:solidFill>
                    </a:ln>
                  </pic:spPr>
                </pic:pic>
              </a:graphicData>
            </a:graphic>
          </wp:inline>
        </w:drawing>
      </w:r>
    </w:p>
    <w:p w14:paraId="74BB8624" w14:textId="575B32C9" w:rsidR="000F70F0" w:rsidRPr="000F70F0" w:rsidRDefault="000F70F0" w:rsidP="000F70F0">
      <w:pPr>
        <w:pStyle w:val="Caption"/>
        <w:jc w:val="center"/>
      </w:pPr>
      <w:r>
        <w:t xml:space="preserve">Hình </w:t>
      </w:r>
      <w:r w:rsidR="002530C1">
        <w:fldChar w:fldCharType="begin"/>
      </w:r>
      <w:r w:rsidR="002530C1">
        <w:instrText xml:space="preserve"> STYLEREF 1 \s </w:instrText>
      </w:r>
      <w:r w:rsidR="002530C1">
        <w:fldChar w:fldCharType="separate"/>
      </w:r>
      <w:r w:rsidR="002530C1">
        <w:rPr>
          <w:noProof/>
        </w:rPr>
        <w:t>3</w:t>
      </w:r>
      <w:r w:rsidR="002530C1">
        <w:fldChar w:fldCharType="end"/>
      </w:r>
      <w:r w:rsidR="002530C1">
        <w:t>.</w:t>
      </w:r>
      <w:r w:rsidR="002530C1">
        <w:fldChar w:fldCharType="begin"/>
      </w:r>
      <w:r w:rsidR="002530C1">
        <w:instrText xml:space="preserve"> SEQ Hình \* ARABIC \s 1 </w:instrText>
      </w:r>
      <w:r w:rsidR="002530C1">
        <w:fldChar w:fldCharType="separate"/>
      </w:r>
      <w:r w:rsidR="002530C1">
        <w:rPr>
          <w:noProof/>
        </w:rPr>
        <w:t>3</w:t>
      </w:r>
      <w:r w:rsidR="002530C1">
        <w:fldChar w:fldCharType="end"/>
      </w:r>
      <w:r>
        <w:rPr>
          <w:lang w:val="en-US"/>
        </w:rPr>
        <w:t xml:space="preserve">. </w:t>
      </w:r>
      <w:r w:rsidRPr="000F70F0">
        <w:t>Các phương pháp khách thuê thường sử dụng để tìm kiếm thợ</w:t>
      </w:r>
    </w:p>
    <w:p w14:paraId="75623570" w14:textId="39572527" w:rsidR="00EA28C7" w:rsidRPr="000F70F0" w:rsidRDefault="000F70F0" w:rsidP="000F70F0">
      <w:pPr>
        <w:pStyle w:val="Caption"/>
        <w:jc w:val="center"/>
        <w:rPr>
          <w:lang w:val="en-US"/>
        </w:rPr>
      </w:pPr>
      <w:r w:rsidRPr="000F70F0">
        <w:t>Nguồn: Nhóm tác giả tổng hợp</w:t>
      </w:r>
    </w:p>
    <w:p w14:paraId="3AF75641" w14:textId="77777777" w:rsidR="00EA28C7" w:rsidRDefault="007D1888" w:rsidP="005B7627">
      <w:r>
        <w:lastRenderedPageBreak/>
        <w:t>Dù có nhiều kênh tìm kiếm thợ, khách thuê vẫn gặp rất nhiều khó khăn như không xác minh được sự uy tín, chất lượng của thợ, không biết tìm thợ ở đâu hay giá thuê thợ quá đắt đỏ.</w:t>
      </w:r>
    </w:p>
    <w:p w14:paraId="485578FC" w14:textId="77777777" w:rsidR="00DD507E" w:rsidRDefault="007D1888" w:rsidP="00DD507E">
      <w:pPr>
        <w:keepNext/>
        <w:ind w:firstLine="0"/>
      </w:pPr>
      <w:r>
        <w:rPr>
          <w:noProof/>
          <w:lang w:val="vi-VN" w:eastAsia="vi-VN"/>
        </w:rPr>
        <w:drawing>
          <wp:inline distT="114300" distB="114300" distL="114300" distR="114300" wp14:anchorId="64E780F5" wp14:editId="223CA248">
            <wp:extent cx="5362575" cy="2371725"/>
            <wp:effectExtent l="19050" t="19050" r="28575" b="28575"/>
            <wp:docPr id="66" name="image23.png" descr="Biểu đồ câu trả lời của biểu mẫu. Tên câu hỏi: Những khó khăn bạn gặp phải khi tìm kiếm thợ chụp ảnh, trang điểm?&#10;. Số lượng câu trả lời: 116 câu trả lời."/>
            <wp:cNvGraphicFramePr/>
            <a:graphic xmlns:a="http://schemas.openxmlformats.org/drawingml/2006/main">
              <a:graphicData uri="http://schemas.openxmlformats.org/drawingml/2006/picture">
                <pic:pic xmlns:pic="http://schemas.openxmlformats.org/drawingml/2006/picture">
                  <pic:nvPicPr>
                    <pic:cNvPr id="0" name="image23.png" descr="Biểu đồ câu trả lời của biểu mẫu. Tên câu hỏi: Những khó khăn bạn gặp phải khi tìm kiếm thợ chụp ảnh, trang điểm?&#10;. Số lượng câu trả lời: 116 câu trả lời."/>
                    <pic:cNvPicPr preferRelativeResize="0"/>
                  </pic:nvPicPr>
                  <pic:blipFill>
                    <a:blip r:embed="rId14"/>
                    <a:srcRect t="5450" r="6478" b="7568"/>
                    <a:stretch>
                      <a:fillRect/>
                    </a:stretch>
                  </pic:blipFill>
                  <pic:spPr>
                    <a:xfrm>
                      <a:off x="0" y="0"/>
                      <a:ext cx="5362575" cy="2371725"/>
                    </a:xfrm>
                    <a:prstGeom prst="rect">
                      <a:avLst/>
                    </a:prstGeom>
                    <a:ln w="3175">
                      <a:solidFill>
                        <a:schemeClr val="tx1"/>
                      </a:solidFill>
                    </a:ln>
                  </pic:spPr>
                </pic:pic>
              </a:graphicData>
            </a:graphic>
          </wp:inline>
        </w:drawing>
      </w:r>
    </w:p>
    <w:p w14:paraId="16B37FFF" w14:textId="4A8E050F" w:rsidR="00DD507E" w:rsidRPr="00DD507E" w:rsidRDefault="00DD507E" w:rsidP="00DD507E">
      <w:pPr>
        <w:pStyle w:val="Caption"/>
        <w:jc w:val="center"/>
      </w:pPr>
      <w:r>
        <w:t xml:space="preserve">Hình </w:t>
      </w:r>
      <w:r w:rsidR="002530C1">
        <w:fldChar w:fldCharType="begin"/>
      </w:r>
      <w:r w:rsidR="002530C1">
        <w:instrText xml:space="preserve"> STYLEREF 1 \s </w:instrText>
      </w:r>
      <w:r w:rsidR="002530C1">
        <w:fldChar w:fldCharType="separate"/>
      </w:r>
      <w:r w:rsidR="002530C1">
        <w:rPr>
          <w:noProof/>
        </w:rPr>
        <w:t>3</w:t>
      </w:r>
      <w:r w:rsidR="002530C1">
        <w:fldChar w:fldCharType="end"/>
      </w:r>
      <w:r w:rsidR="002530C1">
        <w:t>.</w:t>
      </w:r>
      <w:r w:rsidR="002530C1">
        <w:fldChar w:fldCharType="begin"/>
      </w:r>
      <w:r w:rsidR="002530C1">
        <w:instrText xml:space="preserve"> SEQ Hình \* ARABIC \s 1 </w:instrText>
      </w:r>
      <w:r w:rsidR="002530C1">
        <w:fldChar w:fldCharType="separate"/>
      </w:r>
      <w:r w:rsidR="002530C1">
        <w:rPr>
          <w:noProof/>
        </w:rPr>
        <w:t>4</w:t>
      </w:r>
      <w:r w:rsidR="002530C1">
        <w:fldChar w:fldCharType="end"/>
      </w:r>
      <w:r>
        <w:rPr>
          <w:lang w:val="en-US"/>
        </w:rPr>
        <w:t xml:space="preserve">. </w:t>
      </w:r>
      <w:r w:rsidRPr="00DD507E">
        <w:t>Những khó khăn khách thuê gặp phải khi tìm thợ</w:t>
      </w:r>
    </w:p>
    <w:p w14:paraId="3DB4D680" w14:textId="4C782431" w:rsidR="00EA28C7" w:rsidRPr="00DD507E" w:rsidRDefault="00DD507E" w:rsidP="00DD507E">
      <w:pPr>
        <w:pStyle w:val="Caption"/>
        <w:jc w:val="center"/>
        <w:rPr>
          <w:lang w:val="en-US"/>
        </w:rPr>
      </w:pPr>
      <w:r w:rsidRPr="00DD507E">
        <w:t>Nguồn: Nhóm tác giả tổng hợp</w:t>
      </w:r>
    </w:p>
    <w:p w14:paraId="5E4069B4" w14:textId="77777777" w:rsidR="00EA28C7" w:rsidRDefault="007D1888" w:rsidP="005B7627">
      <w:r>
        <w:t xml:space="preserve">Việc gặp phải các khó khăn trên chính là nhược điểm của các kênh mà khách thuê sử dụng </w:t>
      </w:r>
      <w:r w:rsidRPr="005B7627">
        <w:t>để tìm kiếm thợ hiện nay. Cụ thể, khi tìm kiếm trên các trang mạng xã hội (Facebook, Instagram,...), dù có được lợi thế có đa dạng thợ, nhưng khách thuê khó chọn lọc thợ có chất lượng, uy tín, gây mất thời gian cho khách thuê; trên các nền tảng tìm việc (TopCV, VLance,...) có quá nhiều khoản phí, không có chức năng riêng biệt dành cho chụp ảnh và makeup, các tin tuyển dụng thợ ít thông tin hoặc yêu cầu thợ chất lượng cao; kênh truyền miệng có thể gây khó khăn với các khách thuê/thợ mới có ít mối quan hệ (người quen) yêu thích việc chụp ảnh/trang điểm dẫn đến khách thuê có ít sự lựa chọn thợ và có thể không tìm được thợ phù hợp.</w:t>
      </w:r>
    </w:p>
    <w:p w14:paraId="68240591" w14:textId="77777777" w:rsidR="00EA28C7" w:rsidRDefault="007D1888" w:rsidP="005B7627">
      <w:pPr>
        <w:pStyle w:val="Heading3"/>
      </w:pPr>
      <w:bookmarkStart w:id="65" w:name="_51jffyjrcbq9" w:colFirst="0" w:colLast="0"/>
      <w:bookmarkStart w:id="66" w:name="_Toc169255539"/>
      <w:bookmarkEnd w:id="65"/>
      <w:r>
        <w:t xml:space="preserve">Mục tiêu </w:t>
      </w:r>
      <w:r w:rsidRPr="005B7627">
        <w:t>FINDY</w:t>
      </w:r>
      <w:bookmarkEnd w:id="66"/>
    </w:p>
    <w:p w14:paraId="48F66A16" w14:textId="77777777" w:rsidR="00EA28C7" w:rsidRDefault="007D1888" w:rsidP="005B7627">
      <w:r>
        <w:t xml:space="preserve">Website FINDY được xây dựng dành riêng cho cộng đồng thợ chụp ảnh và trang điểm với giao diện như một mạng xã hội an toàn với xác minh danh tính cẩn thận và khách thuê có thể xem đánh giá từ các khách hàng đã thực hiện giao dịch thành công với thợ. Thợ có thể xây dựng profile chuyên nghiệp bằng cách đăng tải các dự án đã thực hiện cùng mức giá mong muốn, khách thuê và thợ có thể nhắn tin trao đổi thông tin chi tiết về sản phẩm muốn thực hiện (trả giá, địa điểm chụp, thời gian,...). Nhằm đảm </w:t>
      </w:r>
      <w:r>
        <w:lastRenderedPageBreak/>
        <w:t>bảo sự an toàn, uy tín, khách thuê và thợ cần trả tiền thông qua website FINDY, thợ chỉ có thể nhận được lương sau khi khách thuê hài lòng với sản phẩm cuối cùng.</w:t>
      </w:r>
    </w:p>
    <w:p w14:paraId="3050A2BD" w14:textId="77777777" w:rsidR="00EA28C7" w:rsidRDefault="007D1888" w:rsidP="005B7627">
      <w:pPr>
        <w:pStyle w:val="Heading3"/>
      </w:pPr>
      <w:bookmarkStart w:id="67" w:name="_2vahcs3dsq57" w:colFirst="0" w:colLast="0"/>
      <w:bookmarkStart w:id="68" w:name="_Toc169255540"/>
      <w:bookmarkEnd w:id="67"/>
      <w:r>
        <w:t>Phân tích chức năng</w:t>
      </w:r>
      <w:bookmarkEnd w:id="68"/>
    </w:p>
    <w:p w14:paraId="207FF0D9" w14:textId="77777777" w:rsidR="00EA28C7" w:rsidRDefault="007D1888" w:rsidP="005B7627">
      <w:pPr>
        <w:pStyle w:val="Heading4"/>
      </w:pPr>
      <w:bookmarkStart w:id="69" w:name="_tgr1d971uwlb" w:colFirst="0" w:colLast="0"/>
      <w:bookmarkStart w:id="70" w:name="_Toc169255541"/>
      <w:bookmarkEnd w:id="69"/>
      <w:r>
        <w:t>Quy trình nghiệp vụ</w:t>
      </w:r>
      <w:bookmarkEnd w:id="70"/>
    </w:p>
    <w:p w14:paraId="6747738C" w14:textId="77777777" w:rsidR="00EA28C7" w:rsidRDefault="007D1888" w:rsidP="005B7627">
      <w:r>
        <w:t>Đối với khách hàng vãng lai khi truy cập vào trang web có thể xem Hồ sơ thợ và Bài đăng tìm thợ.</w:t>
      </w:r>
    </w:p>
    <w:p w14:paraId="3B289CF9" w14:textId="79FF6900" w:rsidR="00EA28C7" w:rsidRPr="005B7627" w:rsidRDefault="007D1888" w:rsidP="001D707F">
      <w:pPr>
        <w:pStyle w:val="ListParagraph"/>
        <w:numPr>
          <w:ilvl w:val="0"/>
          <w:numId w:val="28"/>
        </w:numPr>
        <w:ind w:left="709"/>
        <w:rPr>
          <w:b/>
          <w:bCs/>
          <w:lang w:val="en-US"/>
        </w:rPr>
      </w:pPr>
      <w:bookmarkStart w:id="71" w:name="_Hlk169438872"/>
      <w:r w:rsidRPr="005B7627">
        <w:rPr>
          <w:b/>
          <w:bCs/>
        </w:rPr>
        <w:t>Nghiệp vụ Khách hàng tìm kiếm thợ</w:t>
      </w:r>
      <w:bookmarkEnd w:id="71"/>
      <w:r w:rsidRPr="005B7627">
        <w:rPr>
          <w:b/>
          <w:bCs/>
        </w:rPr>
        <w:t>:</w:t>
      </w:r>
    </w:p>
    <w:p w14:paraId="201AD181" w14:textId="7846DECB" w:rsidR="00EA28C7" w:rsidRDefault="007D1888" w:rsidP="005B7627">
      <w:r>
        <w:t>Khách hàng có 2 cách để tìm thợ trên trang web: Tìm kiếm bằng thanh tìm kiếm và Đăng bài tìm thợ.</w:t>
      </w:r>
    </w:p>
    <w:p w14:paraId="3FE3FB8F" w14:textId="22410FEA" w:rsidR="00EA28C7" w:rsidRDefault="007D1888" w:rsidP="005B7627">
      <w:r>
        <w:t xml:space="preserve">Khi khách hàng sẽ tìm kiếm bằng thanh tìm kiếm thì hệ thống hiển thị Danh sách các thợ phù hợp. Khách thuê sẽ có các bộ lọc như Địa điểm </w:t>
      </w:r>
      <w:r w:rsidR="005B7627">
        <w:rPr>
          <w:lang w:val="en-US"/>
        </w:rPr>
        <w:t>–</w:t>
      </w:r>
      <w:r>
        <w:t xml:space="preserve"> Giá </w:t>
      </w:r>
      <w:r w:rsidR="005B7627">
        <w:t>–</w:t>
      </w:r>
      <w:r>
        <w:t xml:space="preserve"> Kinh nghiệm thợ</w:t>
      </w:r>
      <w:r w:rsidR="00622241">
        <w:rPr>
          <w:lang w:val="en-US"/>
        </w:rPr>
        <w:t xml:space="preserve"> </w:t>
      </w:r>
      <w:r w:rsidR="00622241" w:rsidRPr="00622241">
        <w:t>–</w:t>
      </w:r>
      <w:r w:rsidR="00622241">
        <w:rPr>
          <w:lang w:val="en-US"/>
        </w:rPr>
        <w:t xml:space="preserve"> </w:t>
      </w:r>
      <w:r>
        <w:t xml:space="preserve">Concept. Sau đó, khách hàng lựa chọn Thợ dựa trên Hồ sơ Thợ và khi muốn trao đổi thêm thông tin về chi tiết hơn về dịch vụ như buổi chụp hình hay trang điểm, họ phải đăng nhập (đối khách hàng chưa có tài khoản thì họ phải đăng ký). Sau khi đăng nhập, khách hàng có thể lưu lại thông tin thợ bằng cách thêm vào </w:t>
      </w:r>
      <w:r>
        <w:rPr>
          <w:b/>
        </w:rPr>
        <w:t>“</w:t>
      </w:r>
      <w:r>
        <w:rPr>
          <w:b/>
          <w:i/>
        </w:rPr>
        <w:t>Yêu thích</w:t>
      </w:r>
      <w:r>
        <w:rPr>
          <w:b/>
        </w:rPr>
        <w:t xml:space="preserve">” </w:t>
      </w:r>
      <w:r>
        <w:t>hoặc</w:t>
      </w:r>
      <w:r>
        <w:rPr>
          <w:b/>
        </w:rPr>
        <w:t xml:space="preserve"> </w:t>
      </w:r>
      <w:r>
        <w:t>có thể gửi yêu cầu đặt lịch với thợ bao gồm thông tin sau:</w:t>
      </w:r>
    </w:p>
    <w:p w14:paraId="2836718C" w14:textId="77777777" w:rsidR="00EA28C7" w:rsidRDefault="007D1888" w:rsidP="001D707F">
      <w:pPr>
        <w:pStyle w:val="ListParagraph"/>
        <w:numPr>
          <w:ilvl w:val="0"/>
          <w:numId w:val="17"/>
        </w:numPr>
      </w:pPr>
      <w:r>
        <w:t>Thời gian</w:t>
      </w:r>
    </w:p>
    <w:p w14:paraId="4BAEBE1B" w14:textId="77777777" w:rsidR="00EA28C7" w:rsidRDefault="007D1888" w:rsidP="001D707F">
      <w:pPr>
        <w:pStyle w:val="ListParagraph"/>
        <w:numPr>
          <w:ilvl w:val="0"/>
          <w:numId w:val="17"/>
        </w:numPr>
      </w:pPr>
      <w:r>
        <w:t>Địa điểm</w:t>
      </w:r>
    </w:p>
    <w:p w14:paraId="09BFFF22" w14:textId="77777777" w:rsidR="00EA28C7" w:rsidRDefault="007D1888" w:rsidP="001D707F">
      <w:pPr>
        <w:pStyle w:val="ListParagraph"/>
        <w:numPr>
          <w:ilvl w:val="0"/>
          <w:numId w:val="17"/>
        </w:numPr>
      </w:pPr>
      <w:r>
        <w:t>Bối cảnh</w:t>
      </w:r>
    </w:p>
    <w:p w14:paraId="25AB6F5B" w14:textId="77777777" w:rsidR="00EA28C7" w:rsidRDefault="007D1888" w:rsidP="001D707F">
      <w:pPr>
        <w:pStyle w:val="ListParagraph"/>
        <w:numPr>
          <w:ilvl w:val="0"/>
          <w:numId w:val="17"/>
        </w:numPr>
      </w:pPr>
      <w:r>
        <w:t>Giá dự kiến</w:t>
      </w:r>
    </w:p>
    <w:p w14:paraId="3CDBABC8" w14:textId="77777777" w:rsidR="00EA28C7" w:rsidRDefault="007D1888" w:rsidP="001D707F">
      <w:pPr>
        <w:pStyle w:val="ListParagraph"/>
        <w:numPr>
          <w:ilvl w:val="0"/>
          <w:numId w:val="17"/>
        </w:numPr>
      </w:pPr>
      <w:r>
        <w:t>Ghi chú</w:t>
      </w:r>
    </w:p>
    <w:p w14:paraId="5259FA90" w14:textId="77777777" w:rsidR="00EA28C7" w:rsidRDefault="007D1888" w:rsidP="001D707F">
      <w:pPr>
        <w:pStyle w:val="ListParagraph"/>
        <w:numPr>
          <w:ilvl w:val="0"/>
          <w:numId w:val="17"/>
        </w:numPr>
      </w:pPr>
      <w:r>
        <w:t>Hình thức: chụp hình hoặc trang điểm.</w:t>
      </w:r>
    </w:p>
    <w:p w14:paraId="60EE3729" w14:textId="768D46D0" w:rsidR="00EA28C7" w:rsidRDefault="007D1888" w:rsidP="001D707F">
      <w:r>
        <w:t>Thợ sẽ nhận các yêu cầu đặt lịch từ khách hàng và thợ xem xét nếu thấy phù hợp thì có thể Chấp nhận và nếu không phù hợp thì có thể Từ chối.</w:t>
      </w:r>
    </w:p>
    <w:p w14:paraId="2DC6F95C" w14:textId="77777777" w:rsidR="00EA28C7" w:rsidRDefault="007D1888" w:rsidP="001D707F">
      <w:r>
        <w:t xml:space="preserve">Khi Khách hàng muốn Đăng bài tìm thợ thì phải đăng nhập (đối khách hàng chưa có tài khoản thì họ phải đăng ký). Khách hàng tạo bài đăng bao gồm các thông tin cụ thể sau: </w:t>
      </w:r>
    </w:p>
    <w:p w14:paraId="4559139E" w14:textId="77777777" w:rsidR="00EA28C7" w:rsidRDefault="007D1888" w:rsidP="001D707F">
      <w:pPr>
        <w:pStyle w:val="ListParagraph"/>
        <w:numPr>
          <w:ilvl w:val="0"/>
          <w:numId w:val="18"/>
        </w:numPr>
      </w:pPr>
      <w:r>
        <w:t>Tên bài tin</w:t>
      </w:r>
    </w:p>
    <w:p w14:paraId="05525C09" w14:textId="77777777" w:rsidR="00EA28C7" w:rsidRDefault="007D1888" w:rsidP="001D707F">
      <w:pPr>
        <w:pStyle w:val="ListParagraph"/>
        <w:numPr>
          <w:ilvl w:val="0"/>
          <w:numId w:val="18"/>
        </w:numPr>
      </w:pPr>
      <w:r>
        <w:lastRenderedPageBreak/>
        <w:t>Thời gian</w:t>
      </w:r>
    </w:p>
    <w:p w14:paraId="43A16B42" w14:textId="77777777" w:rsidR="00EA28C7" w:rsidRDefault="007D1888" w:rsidP="001D707F">
      <w:pPr>
        <w:pStyle w:val="ListParagraph"/>
        <w:numPr>
          <w:ilvl w:val="0"/>
          <w:numId w:val="18"/>
        </w:numPr>
      </w:pPr>
      <w:r>
        <w:t>Địa Điểm</w:t>
      </w:r>
    </w:p>
    <w:p w14:paraId="229CA057" w14:textId="77777777" w:rsidR="00EA28C7" w:rsidRDefault="007D1888" w:rsidP="001D707F">
      <w:pPr>
        <w:pStyle w:val="ListParagraph"/>
        <w:numPr>
          <w:ilvl w:val="0"/>
          <w:numId w:val="18"/>
        </w:numPr>
      </w:pPr>
      <w:r>
        <w:t>Đơn giá</w:t>
      </w:r>
    </w:p>
    <w:p w14:paraId="6DBFE984" w14:textId="77777777" w:rsidR="00EA28C7" w:rsidRDefault="007D1888" w:rsidP="001D707F">
      <w:pPr>
        <w:pStyle w:val="ListParagraph"/>
        <w:numPr>
          <w:ilvl w:val="0"/>
          <w:numId w:val="18"/>
        </w:numPr>
      </w:pPr>
      <w:r>
        <w:t>Ghi chú</w:t>
      </w:r>
    </w:p>
    <w:p w14:paraId="766E6AD4" w14:textId="77777777" w:rsidR="00EA28C7" w:rsidRDefault="007D1888" w:rsidP="001D707F">
      <w:pPr>
        <w:pStyle w:val="ListParagraph"/>
        <w:numPr>
          <w:ilvl w:val="0"/>
          <w:numId w:val="18"/>
        </w:numPr>
      </w:pPr>
      <w:r>
        <w:t>Hình thức</w:t>
      </w:r>
    </w:p>
    <w:p w14:paraId="05054D37" w14:textId="77777777" w:rsidR="00EA28C7" w:rsidRDefault="007D1888" w:rsidP="001D707F">
      <w:pPr>
        <w:pStyle w:val="ListParagraph"/>
        <w:numPr>
          <w:ilvl w:val="0"/>
          <w:numId w:val="18"/>
        </w:numPr>
      </w:pPr>
      <w:r>
        <w:t>Mô tả</w:t>
      </w:r>
    </w:p>
    <w:p w14:paraId="376FF6BF" w14:textId="77777777" w:rsidR="00EA28C7" w:rsidRDefault="007D1888" w:rsidP="001D707F">
      <w:pPr>
        <w:pStyle w:val="ListParagraph"/>
        <w:numPr>
          <w:ilvl w:val="0"/>
          <w:numId w:val="18"/>
        </w:numPr>
      </w:pPr>
      <w:r>
        <w:t>Thời gian kết thúc ứng tuyển</w:t>
      </w:r>
    </w:p>
    <w:p w14:paraId="5D59C6F7" w14:textId="77777777" w:rsidR="00EA28C7" w:rsidRDefault="007D1888" w:rsidP="001D707F">
      <w:r>
        <w:t>Quản trị viên sẽ xem thông tin phù hợp và có chứa nội dung phản cảm hay không và duyệt bài (tránh trường hợp đăng các yêu cầu không phù hợp).</w:t>
      </w:r>
    </w:p>
    <w:p w14:paraId="1E1F4A51" w14:textId="77777777" w:rsidR="00D32414" w:rsidRDefault="007D1888" w:rsidP="00D32414">
      <w:pPr>
        <w:keepNext/>
        <w:ind w:firstLine="0"/>
      </w:pPr>
      <w:r>
        <w:rPr>
          <w:noProof/>
          <w:lang w:val="vi-VN" w:eastAsia="vi-VN"/>
        </w:rPr>
        <w:drawing>
          <wp:inline distT="114300" distB="114300" distL="114300" distR="114300" wp14:anchorId="7F6C8B1D" wp14:editId="0221D5A5">
            <wp:extent cx="5731200" cy="2336800"/>
            <wp:effectExtent l="0" t="0" r="0" b="0"/>
            <wp:docPr id="1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
                    <a:srcRect/>
                    <a:stretch>
                      <a:fillRect/>
                    </a:stretch>
                  </pic:blipFill>
                  <pic:spPr>
                    <a:xfrm>
                      <a:off x="0" y="0"/>
                      <a:ext cx="5731200" cy="2336800"/>
                    </a:xfrm>
                    <a:prstGeom prst="rect">
                      <a:avLst/>
                    </a:prstGeom>
                    <a:ln/>
                  </pic:spPr>
                </pic:pic>
              </a:graphicData>
            </a:graphic>
          </wp:inline>
        </w:drawing>
      </w:r>
    </w:p>
    <w:p w14:paraId="5832D9CE" w14:textId="457AD0ED" w:rsidR="00EA28C7" w:rsidRPr="00D32414" w:rsidRDefault="00D32414" w:rsidP="00D32414">
      <w:pPr>
        <w:pStyle w:val="Caption"/>
        <w:jc w:val="center"/>
        <w:rPr>
          <w:lang w:val="en-US"/>
        </w:rPr>
      </w:pPr>
      <w:r w:rsidRPr="00D32414">
        <w:t xml:space="preserve">Hình </w:t>
      </w:r>
      <w:r w:rsidR="002530C1">
        <w:fldChar w:fldCharType="begin"/>
      </w:r>
      <w:r w:rsidR="002530C1">
        <w:instrText xml:space="preserve"> STYLEREF 1 \s </w:instrText>
      </w:r>
      <w:r w:rsidR="002530C1">
        <w:fldChar w:fldCharType="separate"/>
      </w:r>
      <w:r w:rsidR="002530C1">
        <w:rPr>
          <w:noProof/>
        </w:rPr>
        <w:t>3</w:t>
      </w:r>
      <w:r w:rsidR="002530C1">
        <w:fldChar w:fldCharType="end"/>
      </w:r>
      <w:r w:rsidR="002530C1">
        <w:t>.</w:t>
      </w:r>
      <w:r w:rsidR="002530C1">
        <w:fldChar w:fldCharType="begin"/>
      </w:r>
      <w:r w:rsidR="002530C1">
        <w:instrText xml:space="preserve"> SEQ Hình \* ARABIC \s 1 </w:instrText>
      </w:r>
      <w:r w:rsidR="002530C1">
        <w:fldChar w:fldCharType="separate"/>
      </w:r>
      <w:r w:rsidR="002530C1">
        <w:rPr>
          <w:noProof/>
        </w:rPr>
        <w:t>5</w:t>
      </w:r>
      <w:r w:rsidR="002530C1">
        <w:fldChar w:fldCharType="end"/>
      </w:r>
      <w:r w:rsidRPr="00D32414">
        <w:rPr>
          <w:lang w:val="en-US"/>
        </w:rPr>
        <w:t xml:space="preserve">. </w:t>
      </w:r>
      <w:r w:rsidRPr="00D32414">
        <w:t>Nghiệp vụ Khách hàng tìm kiếm thợ</w:t>
      </w:r>
    </w:p>
    <w:p w14:paraId="31DA9924" w14:textId="77777777" w:rsidR="00EA28C7" w:rsidRPr="001D707F" w:rsidRDefault="007D1888" w:rsidP="001D707F">
      <w:pPr>
        <w:pStyle w:val="ListParagraph"/>
        <w:numPr>
          <w:ilvl w:val="0"/>
          <w:numId w:val="19"/>
        </w:numPr>
        <w:ind w:left="709"/>
        <w:rPr>
          <w:b/>
          <w:bCs/>
        </w:rPr>
      </w:pPr>
      <w:r w:rsidRPr="001D707F">
        <w:rPr>
          <w:b/>
          <w:bCs/>
        </w:rPr>
        <w:t>Nghiệp vụ Thợ tìm kiếm khách hàng</w:t>
      </w:r>
    </w:p>
    <w:p w14:paraId="2A31C3BC" w14:textId="23CC3CFC" w:rsidR="00EA28C7" w:rsidRDefault="007D1888" w:rsidP="001D707F">
      <w:r>
        <w:t>Thợ cũng có 2 cách để tìm khách hàng trên trang web: Đăng các tác phẩm và Ứng tuyển vào Bài đăng tìm thợ của khách hàng.</w:t>
      </w:r>
    </w:p>
    <w:p w14:paraId="522ECBFA" w14:textId="2AB95A5C" w:rsidR="00EA28C7" w:rsidRDefault="007D1888" w:rsidP="001D707F">
      <w:r>
        <w:t xml:space="preserve">Thợ khi muốn ứng tuyển và các bài đăng của khách hoặc muốn đăng các tác phẩm thì thợ phải đăng ký trở thành thợ với yêu cầu tài khoản cá nhân bao gồm số CMND, Số điện thoại và Email. Sau khi đã tạo tài khoản thợ thì người dùng tạo Hồ sơ thợ với các thông tin cá nhân như: Họ tên, kinh nghiệm, tuổi, địa chỉ, sản phẩm đã thực hiện. Sau đó thông tin này sẽ được Quản trị viên duyệt. Sau khi tài khoản được duyệt thì Thợ có thể Đăng tác phẩm cá nhân như Hình ảnh, mô tả. Khách hàng có thể gửi yêu cầu đặt lịch qua các tác phẩm này. Hoặc thợ có thể tìm kiếm các Bài đăng tìm thợ của khách hàng, nếu thợ cảm thấy phù hợp thì có thể ứng tuyển vào các bài đăng đó. Khi </w:t>
      </w:r>
      <w:r>
        <w:lastRenderedPageBreak/>
        <w:t>ứng tuyển thì khách hàng có thể xem thông tin Hồ sơ thợ và có thể Chấp nhận hoặc Từ chối.</w:t>
      </w:r>
    </w:p>
    <w:p w14:paraId="54052E93" w14:textId="77777777" w:rsidR="00D32414" w:rsidRDefault="007D1888" w:rsidP="00D32414">
      <w:pPr>
        <w:keepNext/>
        <w:ind w:firstLine="0"/>
      </w:pPr>
      <w:r>
        <w:rPr>
          <w:noProof/>
          <w:lang w:val="vi-VN" w:eastAsia="vi-VN"/>
        </w:rPr>
        <w:drawing>
          <wp:inline distT="114300" distB="114300" distL="114300" distR="114300" wp14:anchorId="670DC307" wp14:editId="15FFC435">
            <wp:extent cx="5731200" cy="2349500"/>
            <wp:effectExtent l="0" t="0" r="0" b="0"/>
            <wp:docPr id="58"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8"/>
                    <a:srcRect/>
                    <a:stretch>
                      <a:fillRect/>
                    </a:stretch>
                  </pic:blipFill>
                  <pic:spPr>
                    <a:xfrm>
                      <a:off x="0" y="0"/>
                      <a:ext cx="5731200" cy="2349500"/>
                    </a:xfrm>
                    <a:prstGeom prst="rect">
                      <a:avLst/>
                    </a:prstGeom>
                    <a:ln/>
                  </pic:spPr>
                </pic:pic>
              </a:graphicData>
            </a:graphic>
          </wp:inline>
        </w:drawing>
      </w:r>
    </w:p>
    <w:p w14:paraId="68541700" w14:textId="4817DF9F" w:rsidR="00EA28C7" w:rsidRPr="00D32414" w:rsidRDefault="00D32414" w:rsidP="00D32414">
      <w:pPr>
        <w:pStyle w:val="Caption"/>
        <w:jc w:val="center"/>
        <w:rPr>
          <w:lang w:val="en-US"/>
        </w:rPr>
      </w:pPr>
      <w:r>
        <w:t xml:space="preserve">Hình </w:t>
      </w:r>
      <w:r w:rsidR="002530C1">
        <w:fldChar w:fldCharType="begin"/>
      </w:r>
      <w:r w:rsidR="002530C1">
        <w:instrText xml:space="preserve"> STYLEREF 1 \s </w:instrText>
      </w:r>
      <w:r w:rsidR="002530C1">
        <w:fldChar w:fldCharType="separate"/>
      </w:r>
      <w:r w:rsidR="002530C1">
        <w:rPr>
          <w:noProof/>
        </w:rPr>
        <w:t>3</w:t>
      </w:r>
      <w:r w:rsidR="002530C1">
        <w:fldChar w:fldCharType="end"/>
      </w:r>
      <w:r w:rsidR="002530C1">
        <w:t>.</w:t>
      </w:r>
      <w:r w:rsidR="002530C1">
        <w:fldChar w:fldCharType="begin"/>
      </w:r>
      <w:r w:rsidR="002530C1">
        <w:instrText xml:space="preserve"> SEQ Hình \* ARABIC \s 1 </w:instrText>
      </w:r>
      <w:r w:rsidR="002530C1">
        <w:fldChar w:fldCharType="separate"/>
      </w:r>
      <w:r w:rsidR="002530C1">
        <w:rPr>
          <w:noProof/>
        </w:rPr>
        <w:t>6</w:t>
      </w:r>
      <w:r w:rsidR="002530C1">
        <w:fldChar w:fldCharType="end"/>
      </w:r>
      <w:r>
        <w:rPr>
          <w:lang w:val="en-US"/>
        </w:rPr>
        <w:t>. Nghiệp vụ Thợ tìm kiếm khách thuê</w:t>
      </w:r>
    </w:p>
    <w:p w14:paraId="7D034B64" w14:textId="77777777" w:rsidR="00EA28C7" w:rsidRPr="001D707F" w:rsidRDefault="007D1888" w:rsidP="001D707F">
      <w:pPr>
        <w:pStyle w:val="ListParagraph"/>
        <w:numPr>
          <w:ilvl w:val="0"/>
          <w:numId w:val="20"/>
        </w:numPr>
        <w:ind w:left="709"/>
        <w:rPr>
          <w:b/>
          <w:bCs/>
        </w:rPr>
      </w:pPr>
      <w:r w:rsidRPr="001D707F">
        <w:rPr>
          <w:b/>
          <w:bCs/>
        </w:rPr>
        <w:t>Nghiệp vụ quản lý giao dịch:</w:t>
      </w:r>
    </w:p>
    <w:p w14:paraId="027026DB" w14:textId="02F5B47E" w:rsidR="00EA28C7" w:rsidRDefault="007D1888" w:rsidP="001D707F">
      <w:r>
        <w:t xml:space="preserve">Quy trình thực hiện đơn hàng trên web bao gồm các công việc sau: </w:t>
      </w:r>
    </w:p>
    <w:p w14:paraId="238F45D9" w14:textId="77777777" w:rsidR="00EA28C7" w:rsidRDefault="007D1888" w:rsidP="001D707F">
      <w:pPr>
        <w:pStyle w:val="ListParagraph"/>
        <w:numPr>
          <w:ilvl w:val="0"/>
          <w:numId w:val="21"/>
        </w:numPr>
      </w:pPr>
      <w:r>
        <w:t>Quản lý yêu cầu đặt lịch và ứng tuyển.</w:t>
      </w:r>
    </w:p>
    <w:p w14:paraId="4A7768B4" w14:textId="77777777" w:rsidR="00EA28C7" w:rsidRDefault="007D1888" w:rsidP="001D707F">
      <w:pPr>
        <w:pStyle w:val="ListParagraph"/>
        <w:numPr>
          <w:ilvl w:val="0"/>
          <w:numId w:val="21"/>
        </w:numPr>
      </w:pPr>
      <w:r>
        <w:t xml:space="preserve">Quản lý đơn hàng và thanh toán. </w:t>
      </w:r>
    </w:p>
    <w:p w14:paraId="61F8AE2F" w14:textId="77777777" w:rsidR="00EA28C7" w:rsidRDefault="007D1888" w:rsidP="001D707F">
      <w:pPr>
        <w:pStyle w:val="ListParagraph"/>
        <w:numPr>
          <w:ilvl w:val="0"/>
          <w:numId w:val="21"/>
        </w:numPr>
      </w:pPr>
      <w:r>
        <w:t>Thực hiện dịch vụ.</w:t>
      </w:r>
    </w:p>
    <w:p w14:paraId="1C3F3763" w14:textId="77777777" w:rsidR="00EA28C7" w:rsidRDefault="007D1888" w:rsidP="001D707F">
      <w:pPr>
        <w:pStyle w:val="ListParagraph"/>
        <w:numPr>
          <w:ilvl w:val="0"/>
          <w:numId w:val="21"/>
        </w:numPr>
      </w:pPr>
      <w:r>
        <w:t>Đánh giá thanh toán sau dịch vụ.</w:t>
      </w:r>
    </w:p>
    <w:p w14:paraId="403CA389" w14:textId="77777777" w:rsidR="00EA28C7" w:rsidRDefault="007D1888" w:rsidP="001D707F">
      <w:r>
        <w:t xml:space="preserve">Nếu khách hàng hoặc thợ lựa chọn từ chối yêu cầu đặt lịch và lời ứng tuyển thì Hệ thống gửi thông báo "Bạn không phù hợp" đến thợ hoặc khách hàng. </w:t>
      </w:r>
    </w:p>
    <w:p w14:paraId="715A9F0D" w14:textId="77777777" w:rsidR="00EA28C7" w:rsidRDefault="007D1888" w:rsidP="001D707F">
      <w:r>
        <w:t>Nếu khách hàng hoặc thợ chấp nhận yêu cầu đặt lịch và lời ứng tuyển. Đầu tiên thợ có thể nhắn tin trao đổi lịch với khách hàng, sau đó chốt lịch và thợ tạo đơn hàng (bao gồm thời gian hoàn thành, địa điểm, mức giá, hình thức, phong cách). Người thuê xác nhận đơn hàng bằng cách thanh toán 100% tổng hóa đơn trên website trong vòng 2 ngày (sau thời gian đó không thanh toán thì đơn bị hủy). Khi đơn hàng được thanh toán thành công, khách thuê và thợ, có thể cung cấp thông tin liên lạc chi tiết như số điện thoại.</w:t>
      </w:r>
    </w:p>
    <w:p w14:paraId="3C949F39" w14:textId="77777777" w:rsidR="00EA28C7" w:rsidRDefault="007D1888" w:rsidP="001D707F">
      <w:r>
        <w:t>Nếu khách thuê tự ý hủy thì thợ vẫn sẽ nhận cọc từ hệ thống là 35% và 15% là phí giao dịch của hệ thống và hoàn lại khách hàng 50% giá trị đơn hàng. Thợ sẽ không được hủy khi đơn hàng thanh toán thành công.</w:t>
      </w:r>
    </w:p>
    <w:p w14:paraId="2CAD1DF5" w14:textId="77777777" w:rsidR="00EA28C7" w:rsidRDefault="007D1888" w:rsidP="001D707F">
      <w:r>
        <w:lastRenderedPageBreak/>
        <w:t>Sau khi tạo đơn hàng thành công thì khách hàng và thực hiện buổi chụp hình và trang điểm. Đối với thợ chụp ảnh sẽ gửi lại sản phẩm cho khách hàng trên trang web sau 2 ngày thực hiện buổi chụp hình và khách hàng khi chưa hài lòng với sản phẩm thì có thể yêu cầu thợ chỉnh sửa lại (tối đa 2 lần). Sau khi đơn hàng thực hiện thành công khách hàng có thể đánh giá thợ và những đánh giá này hiển thị công khai trên trang cá nhân của thợ.</w:t>
      </w:r>
      <w:r>
        <w:rPr>
          <w:b/>
        </w:rPr>
        <w:t xml:space="preserve"> </w:t>
      </w:r>
      <w:r>
        <w:t>Khi người thuê nhận được sản phẩm cuối cùng thì thợ sẽ nhận được 85% phí dịch vụ thuê, hệ thống: 15% phí giao dịch và thuế. Hệ thống hoàn tiền về tài khoản thợ sau 2 ngày làm việc. Người thuê có thể đánh giá thợ.</w:t>
      </w:r>
    </w:p>
    <w:p w14:paraId="6AF87C18" w14:textId="77777777" w:rsidR="00D32414" w:rsidRDefault="007D1888" w:rsidP="00D32414">
      <w:pPr>
        <w:keepNext/>
        <w:ind w:left="-90" w:firstLine="0"/>
      </w:pPr>
      <w:r>
        <w:rPr>
          <w:noProof/>
          <w:lang w:val="vi-VN" w:eastAsia="vi-VN"/>
        </w:rPr>
        <w:drawing>
          <wp:inline distT="114300" distB="114300" distL="114300" distR="114300" wp14:anchorId="1016D583" wp14:editId="24810758">
            <wp:extent cx="6227619" cy="2881745"/>
            <wp:effectExtent l="0" t="0" r="1905" b="0"/>
            <wp:docPr id="8"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9"/>
                    <a:srcRect/>
                    <a:stretch>
                      <a:fillRect/>
                    </a:stretch>
                  </pic:blipFill>
                  <pic:spPr>
                    <a:xfrm>
                      <a:off x="0" y="0"/>
                      <a:ext cx="6270924" cy="2901784"/>
                    </a:xfrm>
                    <a:prstGeom prst="rect">
                      <a:avLst/>
                    </a:prstGeom>
                    <a:ln/>
                  </pic:spPr>
                </pic:pic>
              </a:graphicData>
            </a:graphic>
          </wp:inline>
        </w:drawing>
      </w:r>
    </w:p>
    <w:p w14:paraId="08630817" w14:textId="4D14780F" w:rsidR="00EA28C7" w:rsidRPr="00D32414" w:rsidRDefault="00D32414" w:rsidP="00D32414">
      <w:pPr>
        <w:pStyle w:val="Caption"/>
        <w:jc w:val="center"/>
        <w:rPr>
          <w:lang w:val="en-US"/>
        </w:rPr>
      </w:pPr>
      <w:r>
        <w:t xml:space="preserve">Hình </w:t>
      </w:r>
      <w:r w:rsidR="002530C1">
        <w:fldChar w:fldCharType="begin"/>
      </w:r>
      <w:r w:rsidR="002530C1">
        <w:instrText xml:space="preserve"> STYLEREF 1 \s </w:instrText>
      </w:r>
      <w:r w:rsidR="002530C1">
        <w:fldChar w:fldCharType="separate"/>
      </w:r>
      <w:r w:rsidR="002530C1">
        <w:rPr>
          <w:noProof/>
        </w:rPr>
        <w:t>3</w:t>
      </w:r>
      <w:r w:rsidR="002530C1">
        <w:fldChar w:fldCharType="end"/>
      </w:r>
      <w:r w:rsidR="002530C1">
        <w:t>.</w:t>
      </w:r>
      <w:r w:rsidR="002530C1">
        <w:fldChar w:fldCharType="begin"/>
      </w:r>
      <w:r w:rsidR="002530C1">
        <w:instrText xml:space="preserve"> SEQ Hình \* ARABIC \s 1 </w:instrText>
      </w:r>
      <w:r w:rsidR="002530C1">
        <w:fldChar w:fldCharType="separate"/>
      </w:r>
      <w:r w:rsidR="002530C1">
        <w:rPr>
          <w:noProof/>
        </w:rPr>
        <w:t>7</w:t>
      </w:r>
      <w:r w:rsidR="002530C1">
        <w:fldChar w:fldCharType="end"/>
      </w:r>
      <w:r>
        <w:rPr>
          <w:lang w:val="en-US"/>
        </w:rPr>
        <w:t>. Nghiệp vụ Quản lý giao dịch</w:t>
      </w:r>
    </w:p>
    <w:p w14:paraId="5A3A03CA" w14:textId="36C880D1" w:rsidR="00EA28C7" w:rsidRDefault="007D1888" w:rsidP="001D707F">
      <w:pPr>
        <w:pStyle w:val="Heading4"/>
      </w:pPr>
      <w:bookmarkStart w:id="72" w:name="_mhb8yddmiify" w:colFirst="0" w:colLast="0"/>
      <w:bookmarkEnd w:id="72"/>
      <w:r>
        <w:t xml:space="preserve"> </w:t>
      </w:r>
      <w:bookmarkStart w:id="73" w:name="_Toc169255542"/>
      <w:r>
        <w:t>Sơ đồ Use case</w:t>
      </w:r>
      <w:bookmarkEnd w:id="73"/>
    </w:p>
    <w:p w14:paraId="7EB04760" w14:textId="77777777" w:rsidR="00EA28C7" w:rsidRDefault="007D1888" w:rsidP="001D707F">
      <w:r>
        <w:t>Xác định các Tác nhân (Actor) và Chức năng (Use case)</w:t>
      </w: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975"/>
        <w:gridCol w:w="2445"/>
        <w:gridCol w:w="5580"/>
      </w:tblGrid>
      <w:tr w:rsidR="00EA28C7" w14:paraId="0BC893A1" w14:textId="77777777">
        <w:tc>
          <w:tcPr>
            <w:tcW w:w="975" w:type="dxa"/>
            <w:shd w:val="clear" w:color="auto" w:fill="auto"/>
            <w:tcMar>
              <w:top w:w="100" w:type="dxa"/>
              <w:left w:w="100" w:type="dxa"/>
              <w:bottom w:w="100" w:type="dxa"/>
              <w:right w:w="100" w:type="dxa"/>
            </w:tcMar>
          </w:tcPr>
          <w:p w14:paraId="4BAF3CC3" w14:textId="77777777" w:rsidR="00EA28C7" w:rsidRPr="001D707F" w:rsidRDefault="007D1888" w:rsidP="001D707F">
            <w:pPr>
              <w:widowControl w:val="0"/>
              <w:pBdr>
                <w:top w:val="nil"/>
                <w:left w:val="nil"/>
                <w:bottom w:val="nil"/>
                <w:right w:val="nil"/>
                <w:between w:val="nil"/>
              </w:pBdr>
              <w:spacing w:line="240" w:lineRule="auto"/>
              <w:ind w:firstLine="0"/>
              <w:jc w:val="center"/>
              <w:rPr>
                <w:b/>
                <w:bCs/>
              </w:rPr>
            </w:pPr>
            <w:r w:rsidRPr="001D707F">
              <w:rPr>
                <w:b/>
                <w:bCs/>
              </w:rPr>
              <w:t>STT</w:t>
            </w:r>
          </w:p>
        </w:tc>
        <w:tc>
          <w:tcPr>
            <w:tcW w:w="2445" w:type="dxa"/>
            <w:shd w:val="clear" w:color="auto" w:fill="auto"/>
            <w:tcMar>
              <w:top w:w="100" w:type="dxa"/>
              <w:left w:w="100" w:type="dxa"/>
              <w:bottom w:w="100" w:type="dxa"/>
              <w:right w:w="100" w:type="dxa"/>
            </w:tcMar>
          </w:tcPr>
          <w:p w14:paraId="1CBAEDAB" w14:textId="77777777" w:rsidR="00EA28C7" w:rsidRPr="001D707F" w:rsidRDefault="007D1888" w:rsidP="001D707F">
            <w:pPr>
              <w:widowControl w:val="0"/>
              <w:spacing w:line="240" w:lineRule="auto"/>
              <w:ind w:firstLine="0"/>
              <w:jc w:val="center"/>
              <w:rPr>
                <w:b/>
                <w:bCs/>
              </w:rPr>
            </w:pPr>
            <w:r w:rsidRPr="001D707F">
              <w:rPr>
                <w:b/>
                <w:bCs/>
              </w:rPr>
              <w:t>Tác nhân</w:t>
            </w:r>
          </w:p>
        </w:tc>
        <w:tc>
          <w:tcPr>
            <w:tcW w:w="5580" w:type="dxa"/>
            <w:shd w:val="clear" w:color="auto" w:fill="auto"/>
            <w:tcMar>
              <w:top w:w="100" w:type="dxa"/>
              <w:left w:w="100" w:type="dxa"/>
              <w:bottom w:w="100" w:type="dxa"/>
              <w:right w:w="100" w:type="dxa"/>
            </w:tcMar>
          </w:tcPr>
          <w:p w14:paraId="4A3C7104" w14:textId="77777777" w:rsidR="00EA28C7" w:rsidRPr="001D707F" w:rsidRDefault="007D1888" w:rsidP="001D707F">
            <w:pPr>
              <w:widowControl w:val="0"/>
              <w:spacing w:line="240" w:lineRule="auto"/>
              <w:ind w:firstLine="0"/>
              <w:jc w:val="center"/>
              <w:rPr>
                <w:b/>
                <w:bCs/>
              </w:rPr>
            </w:pPr>
            <w:r w:rsidRPr="001D707F">
              <w:rPr>
                <w:b/>
                <w:bCs/>
              </w:rPr>
              <w:t>Chức năng</w:t>
            </w:r>
          </w:p>
        </w:tc>
      </w:tr>
      <w:tr w:rsidR="00EA28C7" w14:paraId="05DEBF21" w14:textId="77777777" w:rsidTr="001D707F">
        <w:tc>
          <w:tcPr>
            <w:tcW w:w="975" w:type="dxa"/>
            <w:shd w:val="clear" w:color="auto" w:fill="auto"/>
            <w:tcMar>
              <w:top w:w="100" w:type="dxa"/>
              <w:left w:w="100" w:type="dxa"/>
              <w:bottom w:w="100" w:type="dxa"/>
              <w:right w:w="100" w:type="dxa"/>
            </w:tcMar>
            <w:vAlign w:val="center"/>
          </w:tcPr>
          <w:p w14:paraId="28D42D8E" w14:textId="77777777" w:rsidR="00EA28C7" w:rsidRDefault="007D1888" w:rsidP="001D707F">
            <w:pPr>
              <w:widowControl w:val="0"/>
              <w:pBdr>
                <w:top w:val="nil"/>
                <w:left w:val="nil"/>
                <w:bottom w:val="nil"/>
                <w:right w:val="nil"/>
                <w:between w:val="nil"/>
              </w:pBdr>
              <w:spacing w:line="240" w:lineRule="auto"/>
              <w:ind w:firstLine="0"/>
              <w:jc w:val="center"/>
            </w:pPr>
            <w:r>
              <w:t>1</w:t>
            </w:r>
          </w:p>
        </w:tc>
        <w:tc>
          <w:tcPr>
            <w:tcW w:w="2445" w:type="dxa"/>
            <w:shd w:val="clear" w:color="auto" w:fill="auto"/>
            <w:tcMar>
              <w:top w:w="100" w:type="dxa"/>
              <w:left w:w="100" w:type="dxa"/>
              <w:bottom w:w="100" w:type="dxa"/>
              <w:right w:w="100" w:type="dxa"/>
            </w:tcMar>
            <w:vAlign w:val="center"/>
          </w:tcPr>
          <w:p w14:paraId="6EE45E8D" w14:textId="77777777" w:rsidR="00EA28C7" w:rsidRDefault="007D1888">
            <w:pPr>
              <w:widowControl w:val="0"/>
              <w:pBdr>
                <w:top w:val="nil"/>
                <w:left w:val="nil"/>
                <w:bottom w:val="nil"/>
                <w:right w:val="nil"/>
                <w:between w:val="nil"/>
              </w:pBdr>
              <w:spacing w:line="240" w:lineRule="auto"/>
              <w:ind w:firstLine="0"/>
              <w:jc w:val="left"/>
            </w:pPr>
            <w:r>
              <w:t>Khách vãng lai</w:t>
            </w:r>
          </w:p>
        </w:tc>
        <w:tc>
          <w:tcPr>
            <w:tcW w:w="5580" w:type="dxa"/>
            <w:shd w:val="clear" w:color="auto" w:fill="auto"/>
            <w:tcMar>
              <w:top w:w="100" w:type="dxa"/>
              <w:left w:w="100" w:type="dxa"/>
              <w:bottom w:w="100" w:type="dxa"/>
              <w:right w:w="100" w:type="dxa"/>
            </w:tcMar>
            <w:vAlign w:val="center"/>
          </w:tcPr>
          <w:p w14:paraId="4A0C2961" w14:textId="77777777" w:rsidR="00EA28C7" w:rsidRDefault="007D1888" w:rsidP="001D707F">
            <w:pPr>
              <w:pStyle w:val="ListParagraph"/>
              <w:numPr>
                <w:ilvl w:val="0"/>
                <w:numId w:val="22"/>
              </w:numPr>
              <w:ind w:left="721"/>
            </w:pPr>
            <w:r>
              <w:t>Đăng ký</w:t>
            </w:r>
          </w:p>
          <w:p w14:paraId="4F9C4647" w14:textId="77777777" w:rsidR="00EA28C7" w:rsidRDefault="007D1888" w:rsidP="001D707F">
            <w:pPr>
              <w:pStyle w:val="ListParagraph"/>
              <w:numPr>
                <w:ilvl w:val="0"/>
                <w:numId w:val="22"/>
              </w:numPr>
              <w:ind w:left="721"/>
            </w:pPr>
            <w:r>
              <w:t>Xem hồ sơ thợ</w:t>
            </w:r>
          </w:p>
          <w:p w14:paraId="3940FC0B" w14:textId="77777777" w:rsidR="00EA28C7" w:rsidRDefault="007D1888" w:rsidP="001D707F">
            <w:pPr>
              <w:pStyle w:val="ListParagraph"/>
              <w:numPr>
                <w:ilvl w:val="0"/>
                <w:numId w:val="22"/>
              </w:numPr>
              <w:ind w:left="721"/>
            </w:pPr>
            <w:r>
              <w:t>Xem tác phẩm thợ</w:t>
            </w:r>
          </w:p>
          <w:p w14:paraId="0D11FB34" w14:textId="77777777" w:rsidR="00EA28C7" w:rsidRDefault="007D1888" w:rsidP="001D707F">
            <w:pPr>
              <w:pStyle w:val="ListParagraph"/>
              <w:numPr>
                <w:ilvl w:val="0"/>
                <w:numId w:val="22"/>
              </w:numPr>
              <w:ind w:left="721"/>
            </w:pPr>
            <w:r>
              <w:t>Xem bài đăng khách hàng</w:t>
            </w:r>
          </w:p>
        </w:tc>
      </w:tr>
      <w:tr w:rsidR="00EA28C7" w14:paraId="47377EE4" w14:textId="77777777" w:rsidTr="001D707F">
        <w:tc>
          <w:tcPr>
            <w:tcW w:w="975" w:type="dxa"/>
            <w:shd w:val="clear" w:color="auto" w:fill="auto"/>
            <w:tcMar>
              <w:top w:w="100" w:type="dxa"/>
              <w:left w:w="100" w:type="dxa"/>
              <w:bottom w:w="100" w:type="dxa"/>
              <w:right w:w="100" w:type="dxa"/>
            </w:tcMar>
            <w:vAlign w:val="center"/>
          </w:tcPr>
          <w:p w14:paraId="4D57022B" w14:textId="77777777" w:rsidR="00EA28C7" w:rsidRDefault="007D1888" w:rsidP="001D707F">
            <w:pPr>
              <w:widowControl w:val="0"/>
              <w:pBdr>
                <w:top w:val="nil"/>
                <w:left w:val="nil"/>
                <w:bottom w:val="nil"/>
                <w:right w:val="nil"/>
                <w:between w:val="nil"/>
              </w:pBdr>
              <w:spacing w:line="240" w:lineRule="auto"/>
              <w:ind w:firstLine="0"/>
              <w:jc w:val="center"/>
            </w:pPr>
            <w:r>
              <w:t>2</w:t>
            </w:r>
          </w:p>
        </w:tc>
        <w:tc>
          <w:tcPr>
            <w:tcW w:w="2445" w:type="dxa"/>
            <w:shd w:val="clear" w:color="auto" w:fill="auto"/>
            <w:tcMar>
              <w:top w:w="100" w:type="dxa"/>
              <w:left w:w="100" w:type="dxa"/>
              <w:bottom w:w="100" w:type="dxa"/>
              <w:right w:w="100" w:type="dxa"/>
            </w:tcMar>
            <w:vAlign w:val="center"/>
          </w:tcPr>
          <w:p w14:paraId="1DFB19C5" w14:textId="77777777" w:rsidR="00EA28C7" w:rsidRDefault="007D1888">
            <w:pPr>
              <w:widowControl w:val="0"/>
              <w:pBdr>
                <w:top w:val="nil"/>
                <w:left w:val="nil"/>
                <w:bottom w:val="nil"/>
                <w:right w:val="nil"/>
                <w:between w:val="nil"/>
              </w:pBdr>
              <w:spacing w:line="240" w:lineRule="auto"/>
              <w:ind w:firstLine="0"/>
              <w:jc w:val="left"/>
            </w:pPr>
            <w:r>
              <w:t>Thợ</w:t>
            </w:r>
          </w:p>
        </w:tc>
        <w:tc>
          <w:tcPr>
            <w:tcW w:w="5580" w:type="dxa"/>
            <w:shd w:val="clear" w:color="auto" w:fill="auto"/>
            <w:tcMar>
              <w:top w:w="100" w:type="dxa"/>
              <w:left w:w="100" w:type="dxa"/>
              <w:bottom w:w="100" w:type="dxa"/>
              <w:right w:w="100" w:type="dxa"/>
            </w:tcMar>
            <w:vAlign w:val="center"/>
          </w:tcPr>
          <w:p w14:paraId="45184E7E" w14:textId="77777777" w:rsidR="00EA28C7" w:rsidRDefault="007D1888" w:rsidP="001D707F">
            <w:pPr>
              <w:pStyle w:val="ListParagraph"/>
              <w:numPr>
                <w:ilvl w:val="0"/>
                <w:numId w:val="23"/>
              </w:numPr>
              <w:ind w:left="721"/>
            </w:pPr>
            <w:r>
              <w:t>Tạo hồ sơ</w:t>
            </w:r>
          </w:p>
          <w:p w14:paraId="50880CE4" w14:textId="77777777" w:rsidR="00EA28C7" w:rsidRDefault="007D1888" w:rsidP="001D707F">
            <w:pPr>
              <w:pStyle w:val="ListParagraph"/>
              <w:numPr>
                <w:ilvl w:val="0"/>
                <w:numId w:val="23"/>
              </w:numPr>
              <w:ind w:left="721"/>
            </w:pPr>
            <w:r>
              <w:lastRenderedPageBreak/>
              <w:t>Tìm việc</w:t>
            </w:r>
          </w:p>
          <w:p w14:paraId="0E636DDC" w14:textId="77777777" w:rsidR="00EA28C7" w:rsidRDefault="007D1888" w:rsidP="001D707F">
            <w:pPr>
              <w:pStyle w:val="ListParagraph"/>
              <w:numPr>
                <w:ilvl w:val="0"/>
                <w:numId w:val="23"/>
              </w:numPr>
              <w:ind w:left="721"/>
            </w:pPr>
            <w:r>
              <w:t>Quản lý yêu cầu</w:t>
            </w:r>
          </w:p>
          <w:p w14:paraId="177A3B09" w14:textId="77777777" w:rsidR="00EA28C7" w:rsidRDefault="007D1888" w:rsidP="001D707F">
            <w:pPr>
              <w:pStyle w:val="ListParagraph"/>
              <w:numPr>
                <w:ilvl w:val="0"/>
                <w:numId w:val="23"/>
              </w:numPr>
              <w:ind w:left="721"/>
            </w:pPr>
            <w:r>
              <w:t>Quản lý công việc</w:t>
            </w:r>
          </w:p>
        </w:tc>
      </w:tr>
      <w:tr w:rsidR="00EA28C7" w14:paraId="17BFA3D9" w14:textId="77777777" w:rsidTr="001D707F">
        <w:tc>
          <w:tcPr>
            <w:tcW w:w="975" w:type="dxa"/>
            <w:shd w:val="clear" w:color="auto" w:fill="auto"/>
            <w:tcMar>
              <w:top w:w="100" w:type="dxa"/>
              <w:left w:w="100" w:type="dxa"/>
              <w:bottom w:w="100" w:type="dxa"/>
              <w:right w:w="100" w:type="dxa"/>
            </w:tcMar>
            <w:vAlign w:val="center"/>
          </w:tcPr>
          <w:p w14:paraId="370BDAA1" w14:textId="77777777" w:rsidR="00EA28C7" w:rsidRDefault="007D1888" w:rsidP="001D707F">
            <w:pPr>
              <w:widowControl w:val="0"/>
              <w:pBdr>
                <w:top w:val="nil"/>
                <w:left w:val="nil"/>
                <w:bottom w:val="nil"/>
                <w:right w:val="nil"/>
                <w:between w:val="nil"/>
              </w:pBdr>
              <w:spacing w:line="240" w:lineRule="auto"/>
              <w:ind w:firstLine="0"/>
              <w:jc w:val="center"/>
            </w:pPr>
            <w:r>
              <w:lastRenderedPageBreak/>
              <w:t>3</w:t>
            </w:r>
          </w:p>
        </w:tc>
        <w:tc>
          <w:tcPr>
            <w:tcW w:w="2445" w:type="dxa"/>
            <w:shd w:val="clear" w:color="auto" w:fill="auto"/>
            <w:tcMar>
              <w:top w:w="100" w:type="dxa"/>
              <w:left w:w="100" w:type="dxa"/>
              <w:bottom w:w="100" w:type="dxa"/>
              <w:right w:w="100" w:type="dxa"/>
            </w:tcMar>
            <w:vAlign w:val="center"/>
          </w:tcPr>
          <w:p w14:paraId="5CCF183F" w14:textId="77777777" w:rsidR="00EA28C7" w:rsidRDefault="007D1888">
            <w:pPr>
              <w:widowControl w:val="0"/>
              <w:pBdr>
                <w:top w:val="nil"/>
                <w:left w:val="nil"/>
                <w:bottom w:val="nil"/>
                <w:right w:val="nil"/>
                <w:between w:val="nil"/>
              </w:pBdr>
              <w:spacing w:line="240" w:lineRule="auto"/>
              <w:ind w:firstLine="0"/>
              <w:jc w:val="left"/>
            </w:pPr>
            <w:r>
              <w:t>Khách thuê</w:t>
            </w:r>
          </w:p>
        </w:tc>
        <w:tc>
          <w:tcPr>
            <w:tcW w:w="5580" w:type="dxa"/>
            <w:shd w:val="clear" w:color="auto" w:fill="auto"/>
            <w:tcMar>
              <w:top w:w="100" w:type="dxa"/>
              <w:left w:w="100" w:type="dxa"/>
              <w:bottom w:w="100" w:type="dxa"/>
              <w:right w:w="100" w:type="dxa"/>
            </w:tcMar>
            <w:vAlign w:val="center"/>
          </w:tcPr>
          <w:p w14:paraId="0FE206DA" w14:textId="77777777" w:rsidR="00EA28C7" w:rsidRDefault="007D1888" w:rsidP="001D707F">
            <w:pPr>
              <w:pStyle w:val="ListParagraph"/>
              <w:numPr>
                <w:ilvl w:val="0"/>
                <w:numId w:val="24"/>
              </w:numPr>
              <w:ind w:left="721"/>
            </w:pPr>
            <w:r>
              <w:t>Tìm thợ</w:t>
            </w:r>
          </w:p>
          <w:p w14:paraId="6D2D8420" w14:textId="77777777" w:rsidR="00EA28C7" w:rsidRDefault="007D1888" w:rsidP="001D707F">
            <w:pPr>
              <w:pStyle w:val="ListParagraph"/>
              <w:numPr>
                <w:ilvl w:val="0"/>
                <w:numId w:val="24"/>
              </w:numPr>
              <w:ind w:left="721"/>
            </w:pPr>
            <w:r>
              <w:t>Đăng tin</w:t>
            </w:r>
          </w:p>
          <w:p w14:paraId="0632C2E7" w14:textId="77777777" w:rsidR="00EA28C7" w:rsidRDefault="007D1888" w:rsidP="001D707F">
            <w:pPr>
              <w:pStyle w:val="ListParagraph"/>
              <w:numPr>
                <w:ilvl w:val="0"/>
                <w:numId w:val="24"/>
              </w:numPr>
              <w:ind w:left="721"/>
            </w:pPr>
            <w:r>
              <w:t>Quản lý bài đăng</w:t>
            </w:r>
          </w:p>
          <w:p w14:paraId="646BD462" w14:textId="77777777" w:rsidR="00EA28C7" w:rsidRDefault="007D1888" w:rsidP="001D707F">
            <w:pPr>
              <w:pStyle w:val="ListParagraph"/>
              <w:numPr>
                <w:ilvl w:val="0"/>
                <w:numId w:val="24"/>
              </w:numPr>
              <w:ind w:left="721"/>
            </w:pPr>
            <w:r>
              <w:t>Quản lý đơn hàng</w:t>
            </w:r>
          </w:p>
        </w:tc>
      </w:tr>
    </w:tbl>
    <w:p w14:paraId="6F33B4E7" w14:textId="27D76EEC" w:rsidR="00EA28C7" w:rsidRPr="001D707F" w:rsidRDefault="007D1888" w:rsidP="001D707F">
      <w:pPr>
        <w:pStyle w:val="ListParagraph"/>
        <w:numPr>
          <w:ilvl w:val="0"/>
          <w:numId w:val="25"/>
        </w:numPr>
        <w:ind w:left="709"/>
        <w:rPr>
          <w:b/>
          <w:bCs/>
          <w:lang w:val="en-US"/>
        </w:rPr>
      </w:pPr>
      <w:r w:rsidRPr="001D707F">
        <w:rPr>
          <w:b/>
          <w:bCs/>
        </w:rPr>
        <w:t>UC0: Use case tổng quát</w:t>
      </w:r>
    </w:p>
    <w:p w14:paraId="0E7D791E" w14:textId="77777777" w:rsidR="00D32414" w:rsidRDefault="007D1888" w:rsidP="00D32414">
      <w:pPr>
        <w:keepNext/>
        <w:ind w:firstLine="0"/>
      </w:pPr>
      <w:r>
        <w:rPr>
          <w:noProof/>
          <w:lang w:val="vi-VN" w:eastAsia="vi-VN"/>
        </w:rPr>
        <w:drawing>
          <wp:inline distT="114300" distB="114300" distL="114300" distR="114300" wp14:anchorId="2A77FD67" wp14:editId="58411688">
            <wp:extent cx="5731200" cy="5207000"/>
            <wp:effectExtent l="0" t="0" r="0" b="0"/>
            <wp:docPr id="75"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20"/>
                    <a:srcRect/>
                    <a:stretch>
                      <a:fillRect/>
                    </a:stretch>
                  </pic:blipFill>
                  <pic:spPr>
                    <a:xfrm>
                      <a:off x="0" y="0"/>
                      <a:ext cx="5731200" cy="5207000"/>
                    </a:xfrm>
                    <a:prstGeom prst="rect">
                      <a:avLst/>
                    </a:prstGeom>
                    <a:ln/>
                  </pic:spPr>
                </pic:pic>
              </a:graphicData>
            </a:graphic>
          </wp:inline>
        </w:drawing>
      </w:r>
    </w:p>
    <w:p w14:paraId="2DAFF370" w14:textId="7F06E732" w:rsidR="00EA28C7" w:rsidRPr="00D32414" w:rsidRDefault="00D32414" w:rsidP="00D32414">
      <w:pPr>
        <w:pStyle w:val="Caption"/>
        <w:jc w:val="center"/>
        <w:rPr>
          <w:lang w:val="en-US"/>
        </w:rPr>
      </w:pPr>
      <w:r>
        <w:t xml:space="preserve">Hình </w:t>
      </w:r>
      <w:r w:rsidR="002530C1">
        <w:fldChar w:fldCharType="begin"/>
      </w:r>
      <w:r w:rsidR="002530C1">
        <w:instrText xml:space="preserve"> STYLEREF 1 \s </w:instrText>
      </w:r>
      <w:r w:rsidR="002530C1">
        <w:fldChar w:fldCharType="separate"/>
      </w:r>
      <w:r w:rsidR="002530C1">
        <w:rPr>
          <w:noProof/>
        </w:rPr>
        <w:t>3</w:t>
      </w:r>
      <w:r w:rsidR="002530C1">
        <w:fldChar w:fldCharType="end"/>
      </w:r>
      <w:r w:rsidR="002530C1">
        <w:t>.</w:t>
      </w:r>
      <w:r w:rsidR="002530C1">
        <w:fldChar w:fldCharType="begin"/>
      </w:r>
      <w:r w:rsidR="002530C1">
        <w:instrText xml:space="preserve"> SEQ Hình \* ARABIC \s 1 </w:instrText>
      </w:r>
      <w:r w:rsidR="002530C1">
        <w:fldChar w:fldCharType="separate"/>
      </w:r>
      <w:r w:rsidR="002530C1">
        <w:rPr>
          <w:noProof/>
        </w:rPr>
        <w:t>8</w:t>
      </w:r>
      <w:r w:rsidR="002530C1">
        <w:fldChar w:fldCharType="end"/>
      </w:r>
      <w:r>
        <w:rPr>
          <w:lang w:val="en-US"/>
        </w:rPr>
        <w:t>. Use case tổng quát</w:t>
      </w:r>
    </w:p>
    <w:p w14:paraId="521ACA5B" w14:textId="2A607055" w:rsidR="00EA28C7" w:rsidRPr="001D707F" w:rsidRDefault="007D1888" w:rsidP="001D707F">
      <w:pPr>
        <w:pStyle w:val="ListParagraph"/>
        <w:numPr>
          <w:ilvl w:val="0"/>
          <w:numId w:val="26"/>
        </w:numPr>
        <w:ind w:left="709"/>
        <w:rPr>
          <w:b/>
          <w:bCs/>
        </w:rPr>
      </w:pPr>
      <w:r w:rsidRPr="001D707F">
        <w:rPr>
          <w:b/>
          <w:bCs/>
        </w:rPr>
        <w:t xml:space="preserve">UC01: </w:t>
      </w:r>
      <w:r w:rsidR="00D32414">
        <w:rPr>
          <w:b/>
          <w:bCs/>
          <w:lang w:val="en-US"/>
        </w:rPr>
        <w:t xml:space="preserve">Use case của </w:t>
      </w:r>
      <w:r w:rsidRPr="001D707F">
        <w:rPr>
          <w:b/>
          <w:bCs/>
        </w:rPr>
        <w:t>Thợ</w:t>
      </w:r>
    </w:p>
    <w:p w14:paraId="5CD4D7E9" w14:textId="77777777" w:rsidR="00E82FD7" w:rsidRDefault="007D1888" w:rsidP="00E82FD7">
      <w:pPr>
        <w:keepNext/>
        <w:ind w:firstLine="0"/>
      </w:pPr>
      <w:r>
        <w:rPr>
          <w:noProof/>
          <w:lang w:val="vi-VN" w:eastAsia="vi-VN"/>
        </w:rPr>
        <w:lastRenderedPageBreak/>
        <w:drawing>
          <wp:inline distT="114300" distB="114300" distL="114300" distR="114300" wp14:anchorId="540A4F80" wp14:editId="2A98B127">
            <wp:extent cx="5731200" cy="5245100"/>
            <wp:effectExtent l="0" t="0" r="0" b="0"/>
            <wp:docPr id="71"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21"/>
                    <a:srcRect/>
                    <a:stretch>
                      <a:fillRect/>
                    </a:stretch>
                  </pic:blipFill>
                  <pic:spPr>
                    <a:xfrm>
                      <a:off x="0" y="0"/>
                      <a:ext cx="5731200" cy="5245100"/>
                    </a:xfrm>
                    <a:prstGeom prst="rect">
                      <a:avLst/>
                    </a:prstGeom>
                    <a:ln/>
                  </pic:spPr>
                </pic:pic>
              </a:graphicData>
            </a:graphic>
          </wp:inline>
        </w:drawing>
      </w:r>
    </w:p>
    <w:p w14:paraId="68D1E783" w14:textId="40150161" w:rsidR="00EA28C7" w:rsidRPr="00E82FD7" w:rsidRDefault="00E82FD7" w:rsidP="00E82FD7">
      <w:pPr>
        <w:pStyle w:val="Caption"/>
        <w:jc w:val="center"/>
        <w:rPr>
          <w:lang w:val="en-US"/>
        </w:rPr>
      </w:pPr>
      <w:r>
        <w:t xml:space="preserve">Hình </w:t>
      </w:r>
      <w:r w:rsidR="002530C1">
        <w:fldChar w:fldCharType="begin"/>
      </w:r>
      <w:r w:rsidR="002530C1">
        <w:instrText xml:space="preserve"> STYLEREF 1 \s </w:instrText>
      </w:r>
      <w:r w:rsidR="002530C1">
        <w:fldChar w:fldCharType="separate"/>
      </w:r>
      <w:r w:rsidR="002530C1">
        <w:rPr>
          <w:noProof/>
        </w:rPr>
        <w:t>3</w:t>
      </w:r>
      <w:r w:rsidR="002530C1">
        <w:fldChar w:fldCharType="end"/>
      </w:r>
      <w:r w:rsidR="002530C1">
        <w:t>.</w:t>
      </w:r>
      <w:r w:rsidR="002530C1">
        <w:fldChar w:fldCharType="begin"/>
      </w:r>
      <w:r w:rsidR="002530C1">
        <w:instrText xml:space="preserve"> SEQ Hình \* ARABIC \s 1 </w:instrText>
      </w:r>
      <w:r w:rsidR="002530C1">
        <w:fldChar w:fldCharType="separate"/>
      </w:r>
      <w:r w:rsidR="002530C1">
        <w:rPr>
          <w:noProof/>
        </w:rPr>
        <w:t>9</w:t>
      </w:r>
      <w:r w:rsidR="002530C1">
        <w:fldChar w:fldCharType="end"/>
      </w:r>
      <w:r>
        <w:rPr>
          <w:lang w:val="en-US"/>
        </w:rPr>
        <w:t>. Use case của Thợ</w:t>
      </w:r>
    </w:p>
    <w:p w14:paraId="57AB805A" w14:textId="574D7698" w:rsidR="00EA28C7" w:rsidRPr="001D707F" w:rsidRDefault="007D1888" w:rsidP="001D707F">
      <w:pPr>
        <w:pStyle w:val="ListParagraph"/>
        <w:numPr>
          <w:ilvl w:val="0"/>
          <w:numId w:val="27"/>
        </w:numPr>
        <w:ind w:left="709"/>
        <w:rPr>
          <w:b/>
          <w:bCs/>
        </w:rPr>
      </w:pPr>
      <w:r w:rsidRPr="001D707F">
        <w:rPr>
          <w:b/>
          <w:bCs/>
        </w:rPr>
        <w:t xml:space="preserve">UC02: </w:t>
      </w:r>
      <w:r w:rsidR="00D32414" w:rsidRPr="00D32414">
        <w:rPr>
          <w:b/>
          <w:bCs/>
        </w:rPr>
        <w:t xml:space="preserve">Use case của </w:t>
      </w:r>
      <w:r w:rsidRPr="001D707F">
        <w:rPr>
          <w:b/>
          <w:bCs/>
        </w:rPr>
        <w:t>Khách Thuê</w:t>
      </w:r>
    </w:p>
    <w:p w14:paraId="160C3D24" w14:textId="77777777" w:rsidR="00EE1E1C" w:rsidRDefault="007D1888" w:rsidP="00EE1E1C">
      <w:pPr>
        <w:keepNext/>
        <w:ind w:firstLine="0"/>
      </w:pPr>
      <w:r>
        <w:rPr>
          <w:noProof/>
          <w:lang w:val="vi-VN" w:eastAsia="vi-VN"/>
        </w:rPr>
        <w:lastRenderedPageBreak/>
        <w:drawing>
          <wp:inline distT="114300" distB="114300" distL="114300" distR="114300" wp14:anchorId="3ED0DBDE" wp14:editId="6D8F9E0D">
            <wp:extent cx="5267325" cy="6038850"/>
            <wp:effectExtent l="0" t="0" r="0" b="0"/>
            <wp:docPr id="50"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22"/>
                    <a:srcRect/>
                    <a:stretch>
                      <a:fillRect/>
                    </a:stretch>
                  </pic:blipFill>
                  <pic:spPr>
                    <a:xfrm>
                      <a:off x="0" y="0"/>
                      <a:ext cx="5267325" cy="6038850"/>
                    </a:xfrm>
                    <a:prstGeom prst="rect">
                      <a:avLst/>
                    </a:prstGeom>
                    <a:ln/>
                  </pic:spPr>
                </pic:pic>
              </a:graphicData>
            </a:graphic>
          </wp:inline>
        </w:drawing>
      </w:r>
    </w:p>
    <w:p w14:paraId="6967EEE2" w14:textId="761F8BF3" w:rsidR="00EA28C7" w:rsidRPr="00EE1E1C" w:rsidRDefault="00EE1E1C" w:rsidP="00EE1E1C">
      <w:pPr>
        <w:pStyle w:val="Caption"/>
        <w:jc w:val="center"/>
        <w:rPr>
          <w:lang w:val="en-US"/>
        </w:rPr>
      </w:pPr>
      <w:r>
        <w:t xml:space="preserve">Hình </w:t>
      </w:r>
      <w:r w:rsidR="002530C1">
        <w:fldChar w:fldCharType="begin"/>
      </w:r>
      <w:r w:rsidR="002530C1">
        <w:instrText xml:space="preserve"> STYLEREF 1 \s </w:instrText>
      </w:r>
      <w:r w:rsidR="002530C1">
        <w:fldChar w:fldCharType="separate"/>
      </w:r>
      <w:r w:rsidR="002530C1">
        <w:rPr>
          <w:noProof/>
        </w:rPr>
        <w:t>3</w:t>
      </w:r>
      <w:r w:rsidR="002530C1">
        <w:fldChar w:fldCharType="end"/>
      </w:r>
      <w:r w:rsidR="002530C1">
        <w:t>.</w:t>
      </w:r>
      <w:r w:rsidR="002530C1">
        <w:fldChar w:fldCharType="begin"/>
      </w:r>
      <w:r w:rsidR="002530C1">
        <w:instrText xml:space="preserve"> SEQ Hình \* ARABIC \s 1 </w:instrText>
      </w:r>
      <w:r w:rsidR="002530C1">
        <w:fldChar w:fldCharType="separate"/>
      </w:r>
      <w:r w:rsidR="002530C1">
        <w:rPr>
          <w:noProof/>
        </w:rPr>
        <w:t>10</w:t>
      </w:r>
      <w:r w:rsidR="002530C1">
        <w:fldChar w:fldCharType="end"/>
      </w:r>
      <w:r>
        <w:rPr>
          <w:lang w:val="en-US"/>
        </w:rPr>
        <w:t>. Use case của Khách thuê</w:t>
      </w:r>
    </w:p>
    <w:p w14:paraId="53444D69" w14:textId="636F80F4" w:rsidR="00EA28C7" w:rsidRDefault="001D707F" w:rsidP="001D707F">
      <w:pPr>
        <w:pStyle w:val="Heading3"/>
        <w:rPr>
          <w:lang w:val="en-US"/>
        </w:rPr>
      </w:pPr>
      <w:bookmarkStart w:id="74" w:name="_Toc169255543"/>
      <w:r w:rsidRPr="001D707F">
        <w:t xml:space="preserve">Sơ đồ phân cấp chức năng </w:t>
      </w:r>
      <w:r>
        <w:rPr>
          <w:lang w:val="en-US"/>
        </w:rPr>
        <w:t>(</w:t>
      </w:r>
      <w:r w:rsidR="007D1888">
        <w:t>BFD</w:t>
      </w:r>
      <w:r>
        <w:rPr>
          <w:lang w:val="en-US"/>
        </w:rPr>
        <w:t>)</w:t>
      </w:r>
      <w:bookmarkEnd w:id="74"/>
    </w:p>
    <w:p w14:paraId="7079D6EE" w14:textId="4D38DEC6" w:rsidR="00105A69" w:rsidRPr="00105A69" w:rsidRDefault="00105A69" w:rsidP="00105A69">
      <w:pPr>
        <w:pStyle w:val="ListParagraph"/>
        <w:numPr>
          <w:ilvl w:val="0"/>
          <w:numId w:val="27"/>
        </w:numPr>
        <w:ind w:left="709"/>
      </w:pPr>
      <w:bookmarkStart w:id="75" w:name="_Hlk169439171"/>
      <w:r w:rsidRPr="00105A69">
        <w:t xml:space="preserve">Sơ đồ phân cấp chức năng dành cho Người dùng: Thợ </w:t>
      </w:r>
      <w:bookmarkEnd w:id="75"/>
      <w:r w:rsidRPr="00105A69">
        <w:t>chụp ảnh hoặc trang điểm.</w:t>
      </w:r>
    </w:p>
    <w:p w14:paraId="6C8456CE" w14:textId="77777777" w:rsidR="00EE1E1C" w:rsidRDefault="00105A69" w:rsidP="00EE1E1C">
      <w:pPr>
        <w:pStyle w:val="NormalWeb"/>
        <w:keepNext/>
      </w:pPr>
      <w:r>
        <w:rPr>
          <w:noProof/>
          <w:lang w:val="vi-VN" w:eastAsia="vi-VN"/>
        </w:rPr>
        <w:lastRenderedPageBreak/>
        <w:drawing>
          <wp:inline distT="0" distB="0" distL="0" distR="0" wp14:anchorId="5069349F" wp14:editId="20DD9867">
            <wp:extent cx="5761990" cy="3413125"/>
            <wp:effectExtent l="0" t="0" r="0" b="0"/>
            <wp:docPr id="1427441605" name="Picture 2" descr="A diagram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441605" name="Picture 2" descr="A diagram of a website&#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1990" cy="3413125"/>
                    </a:xfrm>
                    <a:prstGeom prst="rect">
                      <a:avLst/>
                    </a:prstGeom>
                    <a:noFill/>
                    <a:ln>
                      <a:noFill/>
                    </a:ln>
                  </pic:spPr>
                </pic:pic>
              </a:graphicData>
            </a:graphic>
          </wp:inline>
        </w:drawing>
      </w:r>
    </w:p>
    <w:p w14:paraId="6F149A71" w14:textId="5D18764A" w:rsidR="00105A69" w:rsidRPr="00EE1E1C" w:rsidRDefault="00EE1E1C" w:rsidP="00EE1E1C">
      <w:pPr>
        <w:pStyle w:val="Caption"/>
        <w:jc w:val="center"/>
        <w:rPr>
          <w:lang w:val="en-US"/>
        </w:rPr>
      </w:pPr>
      <w:r>
        <w:t xml:space="preserve">Hình </w:t>
      </w:r>
      <w:r w:rsidR="002530C1">
        <w:fldChar w:fldCharType="begin"/>
      </w:r>
      <w:r w:rsidR="002530C1">
        <w:instrText xml:space="preserve"> STYLEREF 1 \s </w:instrText>
      </w:r>
      <w:r w:rsidR="002530C1">
        <w:fldChar w:fldCharType="separate"/>
      </w:r>
      <w:r w:rsidR="002530C1">
        <w:rPr>
          <w:noProof/>
        </w:rPr>
        <w:t>3</w:t>
      </w:r>
      <w:r w:rsidR="002530C1">
        <w:fldChar w:fldCharType="end"/>
      </w:r>
      <w:r w:rsidR="002530C1">
        <w:t>.</w:t>
      </w:r>
      <w:r w:rsidR="002530C1">
        <w:fldChar w:fldCharType="begin"/>
      </w:r>
      <w:r w:rsidR="002530C1">
        <w:instrText xml:space="preserve"> SEQ Hình \* ARABIC \s 1 </w:instrText>
      </w:r>
      <w:r w:rsidR="002530C1">
        <w:fldChar w:fldCharType="separate"/>
      </w:r>
      <w:r w:rsidR="002530C1">
        <w:rPr>
          <w:noProof/>
        </w:rPr>
        <w:t>11</w:t>
      </w:r>
      <w:r w:rsidR="002530C1">
        <w:fldChar w:fldCharType="end"/>
      </w:r>
      <w:r>
        <w:rPr>
          <w:lang w:val="en-US"/>
        </w:rPr>
        <w:t xml:space="preserve">. </w:t>
      </w:r>
      <w:r w:rsidRPr="00EE1E1C">
        <w:t>Sơ đồ phân cấp chức năng dành cho Người dùng: Thợ</w:t>
      </w:r>
    </w:p>
    <w:p w14:paraId="7E5A91E7" w14:textId="5A8F0A17" w:rsidR="00EA28C7" w:rsidRPr="001774D0" w:rsidRDefault="00105A69" w:rsidP="001774D0">
      <w:pPr>
        <w:pStyle w:val="ListParagraph"/>
        <w:numPr>
          <w:ilvl w:val="0"/>
          <w:numId w:val="27"/>
        </w:numPr>
        <w:ind w:left="709"/>
      </w:pPr>
      <w:bookmarkStart w:id="76" w:name="_Hlk169439334"/>
      <w:r w:rsidRPr="00105A69">
        <w:t>Sơ đồ phân cấp chức năng dành cho Người dùng:</w:t>
      </w:r>
      <w:r>
        <w:rPr>
          <w:lang w:val="en-US"/>
        </w:rPr>
        <w:t xml:space="preserve"> Khách thuê</w:t>
      </w:r>
      <w:bookmarkEnd w:id="76"/>
      <w:r w:rsidRPr="00105A69">
        <w:t>.</w:t>
      </w:r>
    </w:p>
    <w:p w14:paraId="6B13B803" w14:textId="77777777" w:rsidR="001774D0" w:rsidRDefault="001774D0" w:rsidP="001774D0">
      <w:pPr>
        <w:pStyle w:val="NormalWeb"/>
        <w:keepNext/>
      </w:pPr>
      <w:r>
        <w:rPr>
          <w:noProof/>
          <w:lang w:val="vi-VN" w:eastAsia="vi-VN"/>
        </w:rPr>
        <w:drawing>
          <wp:inline distT="0" distB="0" distL="0" distR="0" wp14:anchorId="2902815B" wp14:editId="68A88BE2">
            <wp:extent cx="6200883" cy="2607733"/>
            <wp:effectExtent l="0" t="0" r="0" b="2540"/>
            <wp:docPr id="843681068" name="Picture 1" descr="A diagram with text and colorful rectangular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681068" name="Picture 1" descr="A diagram with text and colorful rectangular boxes&#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224280" cy="2617573"/>
                    </a:xfrm>
                    <a:prstGeom prst="rect">
                      <a:avLst/>
                    </a:prstGeom>
                    <a:noFill/>
                    <a:ln>
                      <a:noFill/>
                    </a:ln>
                  </pic:spPr>
                </pic:pic>
              </a:graphicData>
            </a:graphic>
          </wp:inline>
        </w:drawing>
      </w:r>
    </w:p>
    <w:p w14:paraId="739C462C" w14:textId="7DF2B0DA" w:rsidR="00EA28C7" w:rsidRPr="001774D0" w:rsidRDefault="001774D0" w:rsidP="00DB0DC5">
      <w:pPr>
        <w:pStyle w:val="Caption"/>
        <w:jc w:val="center"/>
        <w:rPr>
          <w:lang w:val="en-US"/>
        </w:rPr>
      </w:pPr>
      <w:r>
        <w:t xml:space="preserve">Hình </w:t>
      </w:r>
      <w:r w:rsidR="002530C1">
        <w:fldChar w:fldCharType="begin"/>
      </w:r>
      <w:r w:rsidR="002530C1">
        <w:instrText xml:space="preserve"> STYLEREF 1 \s </w:instrText>
      </w:r>
      <w:r w:rsidR="002530C1">
        <w:fldChar w:fldCharType="separate"/>
      </w:r>
      <w:r w:rsidR="002530C1">
        <w:rPr>
          <w:noProof/>
        </w:rPr>
        <w:t>3</w:t>
      </w:r>
      <w:r w:rsidR="002530C1">
        <w:fldChar w:fldCharType="end"/>
      </w:r>
      <w:r w:rsidR="002530C1">
        <w:t>.</w:t>
      </w:r>
      <w:r w:rsidR="002530C1">
        <w:fldChar w:fldCharType="begin"/>
      </w:r>
      <w:r w:rsidR="002530C1">
        <w:instrText xml:space="preserve"> SEQ Hình \* ARABIC \s 1 </w:instrText>
      </w:r>
      <w:r w:rsidR="002530C1">
        <w:fldChar w:fldCharType="separate"/>
      </w:r>
      <w:r w:rsidR="002530C1">
        <w:rPr>
          <w:noProof/>
        </w:rPr>
        <w:t>12</w:t>
      </w:r>
      <w:r w:rsidR="002530C1">
        <w:fldChar w:fldCharType="end"/>
      </w:r>
      <w:r>
        <w:rPr>
          <w:lang w:val="en-US"/>
        </w:rPr>
        <w:t>.</w:t>
      </w:r>
      <w:r w:rsidR="00DB0DC5">
        <w:rPr>
          <w:lang w:val="en-US"/>
        </w:rPr>
        <w:t xml:space="preserve"> </w:t>
      </w:r>
      <w:r w:rsidR="00DB0DC5" w:rsidRPr="00DB0DC5">
        <w:t xml:space="preserve">Sơ đồ phân cấp chức năng dành cho </w:t>
      </w:r>
      <w:r w:rsidR="00DB0DC5" w:rsidRPr="00DB0DC5">
        <w:rPr>
          <w:lang w:val="en-US"/>
        </w:rPr>
        <w:t>Khách thuê</w:t>
      </w:r>
    </w:p>
    <w:p w14:paraId="37FDFE60" w14:textId="74C74BD8" w:rsidR="00EA28C7" w:rsidRDefault="001D707F" w:rsidP="001D707F">
      <w:pPr>
        <w:pStyle w:val="Heading3"/>
      </w:pPr>
      <w:bookmarkStart w:id="77" w:name="_9tmg522xsj2n" w:colFirst="0" w:colLast="0"/>
      <w:bookmarkStart w:id="78" w:name="_Toc169255544"/>
      <w:bookmarkEnd w:id="77"/>
      <w:r w:rsidRPr="001D707F">
        <w:t>Mô hình dòng dữ liệu (DFD</w:t>
      </w:r>
      <w:bookmarkEnd w:id="78"/>
    </w:p>
    <w:p w14:paraId="26148796" w14:textId="77777777" w:rsidR="00EA28C7" w:rsidRDefault="007D1888" w:rsidP="00E46CB9">
      <w:pPr>
        <w:pStyle w:val="ListParagraph"/>
        <w:numPr>
          <w:ilvl w:val="0"/>
          <w:numId w:val="27"/>
        </w:numPr>
        <w:ind w:left="709"/>
      </w:pPr>
      <w:r>
        <w:t>Sơ đồ mức ngữ cảnh:</w:t>
      </w:r>
    </w:p>
    <w:p w14:paraId="414DE75F" w14:textId="77777777" w:rsidR="002367E5" w:rsidRDefault="007D1888" w:rsidP="002367E5">
      <w:pPr>
        <w:keepNext/>
        <w:ind w:firstLine="0"/>
      </w:pPr>
      <w:r>
        <w:rPr>
          <w:noProof/>
          <w:lang w:val="vi-VN" w:eastAsia="vi-VN"/>
        </w:rPr>
        <w:lastRenderedPageBreak/>
        <w:drawing>
          <wp:inline distT="114300" distB="114300" distL="114300" distR="114300" wp14:anchorId="34738714" wp14:editId="4F11C981">
            <wp:extent cx="5731200" cy="2743200"/>
            <wp:effectExtent l="0" t="0" r="0" b="0"/>
            <wp:docPr id="1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5"/>
                    <a:srcRect/>
                    <a:stretch>
                      <a:fillRect/>
                    </a:stretch>
                  </pic:blipFill>
                  <pic:spPr>
                    <a:xfrm>
                      <a:off x="0" y="0"/>
                      <a:ext cx="5731200" cy="2743200"/>
                    </a:xfrm>
                    <a:prstGeom prst="rect">
                      <a:avLst/>
                    </a:prstGeom>
                    <a:ln/>
                  </pic:spPr>
                </pic:pic>
              </a:graphicData>
            </a:graphic>
          </wp:inline>
        </w:drawing>
      </w:r>
    </w:p>
    <w:p w14:paraId="7CA24FBE" w14:textId="293C831F" w:rsidR="00EA28C7" w:rsidRPr="002367E5" w:rsidRDefault="002367E5" w:rsidP="002367E5">
      <w:pPr>
        <w:pStyle w:val="Caption"/>
        <w:jc w:val="center"/>
        <w:rPr>
          <w:lang w:val="en-US"/>
        </w:rPr>
      </w:pPr>
      <w:r>
        <w:t xml:space="preserve">Hình </w:t>
      </w:r>
      <w:r w:rsidR="002530C1">
        <w:fldChar w:fldCharType="begin"/>
      </w:r>
      <w:r w:rsidR="002530C1">
        <w:instrText xml:space="preserve"> STYLEREF 1 \s </w:instrText>
      </w:r>
      <w:r w:rsidR="002530C1">
        <w:fldChar w:fldCharType="separate"/>
      </w:r>
      <w:r w:rsidR="002530C1">
        <w:rPr>
          <w:noProof/>
        </w:rPr>
        <w:t>3</w:t>
      </w:r>
      <w:r w:rsidR="002530C1">
        <w:fldChar w:fldCharType="end"/>
      </w:r>
      <w:r w:rsidR="002530C1">
        <w:t>.</w:t>
      </w:r>
      <w:r w:rsidR="002530C1">
        <w:fldChar w:fldCharType="begin"/>
      </w:r>
      <w:r w:rsidR="002530C1">
        <w:instrText xml:space="preserve"> SEQ Hình \* ARABIC \s 1 </w:instrText>
      </w:r>
      <w:r w:rsidR="002530C1">
        <w:fldChar w:fldCharType="separate"/>
      </w:r>
      <w:r w:rsidR="002530C1">
        <w:rPr>
          <w:noProof/>
        </w:rPr>
        <w:t>13</w:t>
      </w:r>
      <w:r w:rsidR="002530C1">
        <w:fldChar w:fldCharType="end"/>
      </w:r>
      <w:r>
        <w:rPr>
          <w:lang w:val="en-US"/>
        </w:rPr>
        <w:t xml:space="preserve">. </w:t>
      </w:r>
      <w:r w:rsidRPr="002367E5">
        <w:t>Sơ đồ mức ngữ cảnh</w:t>
      </w:r>
    </w:p>
    <w:p w14:paraId="79DA2C73" w14:textId="7B0706A2" w:rsidR="00EA28C7" w:rsidRDefault="007D1888" w:rsidP="00E46CB9">
      <w:pPr>
        <w:pStyle w:val="ListParagraph"/>
        <w:numPr>
          <w:ilvl w:val="0"/>
          <w:numId w:val="27"/>
        </w:numPr>
        <w:ind w:left="709"/>
      </w:pPr>
      <w:r>
        <w:t>Sơ đồ DFD mức 1</w:t>
      </w:r>
      <w:r w:rsidR="00E46CB9">
        <w:rPr>
          <w:lang w:val="en-US"/>
        </w:rPr>
        <w:t>:</w:t>
      </w:r>
    </w:p>
    <w:p w14:paraId="34BB969E" w14:textId="77777777" w:rsidR="002367E5" w:rsidRDefault="007D1888" w:rsidP="002367E5">
      <w:pPr>
        <w:keepNext/>
        <w:ind w:firstLine="0"/>
      </w:pPr>
      <w:r>
        <w:rPr>
          <w:noProof/>
          <w:lang w:val="vi-VN" w:eastAsia="vi-VN"/>
        </w:rPr>
        <w:drawing>
          <wp:inline distT="114300" distB="114300" distL="114300" distR="114300" wp14:anchorId="786C3F63" wp14:editId="6BC8BDE3">
            <wp:extent cx="6025497" cy="4233863"/>
            <wp:effectExtent l="0" t="0" r="0" b="0"/>
            <wp:docPr id="79" name="image79.png"/>
            <wp:cNvGraphicFramePr/>
            <a:graphic xmlns:a="http://schemas.openxmlformats.org/drawingml/2006/main">
              <a:graphicData uri="http://schemas.openxmlformats.org/drawingml/2006/picture">
                <pic:pic xmlns:pic="http://schemas.openxmlformats.org/drawingml/2006/picture">
                  <pic:nvPicPr>
                    <pic:cNvPr id="0" name="image79.png"/>
                    <pic:cNvPicPr preferRelativeResize="0"/>
                  </pic:nvPicPr>
                  <pic:blipFill>
                    <a:blip r:embed="rId26"/>
                    <a:srcRect/>
                    <a:stretch>
                      <a:fillRect/>
                    </a:stretch>
                  </pic:blipFill>
                  <pic:spPr>
                    <a:xfrm>
                      <a:off x="0" y="0"/>
                      <a:ext cx="6025497" cy="4233863"/>
                    </a:xfrm>
                    <a:prstGeom prst="rect">
                      <a:avLst/>
                    </a:prstGeom>
                    <a:ln/>
                  </pic:spPr>
                </pic:pic>
              </a:graphicData>
            </a:graphic>
          </wp:inline>
        </w:drawing>
      </w:r>
    </w:p>
    <w:p w14:paraId="22A3C879" w14:textId="7FB4EDE4" w:rsidR="00E46CB9" w:rsidRPr="002367E5" w:rsidRDefault="002367E5" w:rsidP="002367E5">
      <w:pPr>
        <w:pStyle w:val="Caption"/>
        <w:jc w:val="center"/>
        <w:rPr>
          <w:lang w:val="en-US"/>
        </w:rPr>
      </w:pPr>
      <w:r>
        <w:t xml:space="preserve">Hình </w:t>
      </w:r>
      <w:r>
        <w:fldChar w:fldCharType="begin"/>
      </w:r>
      <w:r>
        <w:instrText xml:space="preserve"> STYLEREF 1 \s </w:instrText>
      </w:r>
      <w:r>
        <w:fldChar w:fldCharType="separate"/>
      </w:r>
      <w:r>
        <w:rPr>
          <w:noProof/>
        </w:rPr>
        <w:t>3</w:t>
      </w:r>
      <w:r>
        <w:fldChar w:fldCharType="end"/>
      </w:r>
      <w:r>
        <w:t>.</w:t>
      </w:r>
      <w:r w:rsidR="008238F7">
        <w:rPr>
          <w:lang w:val="en-US"/>
        </w:rPr>
        <w:t>l</w:t>
      </w:r>
      <w:r w:rsidR="002530C1">
        <w:rPr>
          <w:lang w:val="en-US"/>
        </w:rPr>
        <w:fldChar w:fldCharType="begin"/>
      </w:r>
      <w:r w:rsidR="002530C1">
        <w:rPr>
          <w:lang w:val="en-US"/>
        </w:rPr>
        <w:instrText xml:space="preserve"> STYLEREF 1 \s </w:instrText>
      </w:r>
      <w:r w:rsidR="002530C1">
        <w:rPr>
          <w:lang w:val="en-US"/>
        </w:rPr>
        <w:fldChar w:fldCharType="separate"/>
      </w:r>
      <w:r w:rsidR="002530C1">
        <w:rPr>
          <w:noProof/>
          <w:lang w:val="en-US"/>
        </w:rPr>
        <w:t>3</w:t>
      </w:r>
      <w:r w:rsidR="002530C1">
        <w:rPr>
          <w:lang w:val="en-US"/>
        </w:rPr>
        <w:fldChar w:fldCharType="end"/>
      </w:r>
      <w:r w:rsidR="002530C1">
        <w:rPr>
          <w:lang w:val="en-US"/>
        </w:rPr>
        <w:t>.</w:t>
      </w:r>
      <w:r w:rsidR="002530C1">
        <w:rPr>
          <w:lang w:val="en-US"/>
        </w:rPr>
        <w:fldChar w:fldCharType="begin"/>
      </w:r>
      <w:r w:rsidR="002530C1">
        <w:rPr>
          <w:lang w:val="en-US"/>
        </w:rPr>
        <w:instrText xml:space="preserve"> SEQ Hình \* ARABIC \s 1 </w:instrText>
      </w:r>
      <w:r w:rsidR="002530C1">
        <w:rPr>
          <w:lang w:val="en-US"/>
        </w:rPr>
        <w:fldChar w:fldCharType="separate"/>
      </w:r>
      <w:r w:rsidR="002530C1">
        <w:rPr>
          <w:noProof/>
          <w:lang w:val="en-US"/>
        </w:rPr>
        <w:t>14</w:t>
      </w:r>
      <w:r w:rsidR="002530C1">
        <w:rPr>
          <w:lang w:val="en-US"/>
        </w:rPr>
        <w:fldChar w:fldCharType="end"/>
      </w:r>
      <w:r>
        <w:rPr>
          <w:lang w:val="en-US"/>
        </w:rPr>
        <w:t xml:space="preserve">. </w:t>
      </w:r>
      <w:r w:rsidRPr="002367E5">
        <w:t>Sơ đồ DFD mức 1</w:t>
      </w:r>
    </w:p>
    <w:p w14:paraId="003F5075" w14:textId="158B78BE" w:rsidR="00EA28C7" w:rsidRDefault="00E46CB9" w:rsidP="00E46CB9">
      <w:pPr>
        <w:pStyle w:val="Heading3"/>
      </w:pPr>
      <w:bookmarkStart w:id="79" w:name="_Toc169255545"/>
      <w:r>
        <w:rPr>
          <w:lang w:val="en-US"/>
        </w:rPr>
        <w:lastRenderedPageBreak/>
        <w:t>Xây dựng cơ sở dữ liệu</w:t>
      </w:r>
      <w:bookmarkEnd w:id="79"/>
    </w:p>
    <w:p w14:paraId="17FE51D4" w14:textId="2DD784FC" w:rsidR="00BD0C9B" w:rsidRPr="00BD0C9B" w:rsidRDefault="00E46CB9" w:rsidP="00BD0C9B">
      <w:pPr>
        <w:pStyle w:val="Heading4"/>
        <w:rPr>
          <w:noProof/>
          <w:lang w:val="en-US"/>
        </w:rPr>
      </w:pPr>
      <w:bookmarkStart w:id="80" w:name="_Toc169255546"/>
      <w:r>
        <w:rPr>
          <w:noProof/>
          <w:lang w:val="en-US"/>
        </w:rPr>
        <w:t>Mô tả chi tiết các bảng</w:t>
      </w:r>
      <w:bookmarkEnd w:id="80"/>
    </w:p>
    <w:p w14:paraId="1295E3C6" w14:textId="77777777" w:rsidR="00EA28C7" w:rsidRDefault="007D1888" w:rsidP="00E46CB9">
      <w:pPr>
        <w:pStyle w:val="ListParagraph"/>
        <w:numPr>
          <w:ilvl w:val="0"/>
          <w:numId w:val="29"/>
        </w:numPr>
      </w:pPr>
      <w:r>
        <w:t>Bảng Role: phân biệt loại người dùng</w:t>
      </w:r>
    </w:p>
    <w:p w14:paraId="13482A43" w14:textId="3D98386F" w:rsidR="00BD0C9B" w:rsidRPr="00BD0C9B" w:rsidRDefault="00BD0C9B" w:rsidP="000C40D7">
      <w:pPr>
        <w:pStyle w:val="Caption"/>
        <w:keepNext/>
        <w:jc w:val="center"/>
        <w:rPr>
          <w:lang w:val="en-US"/>
        </w:rPr>
      </w:pPr>
      <w:r>
        <w:t xml:space="preserve">Bảng </w:t>
      </w:r>
      <w:r>
        <w:fldChar w:fldCharType="begin"/>
      </w:r>
      <w:r>
        <w:instrText xml:space="preserve"> SEQ Bảng \* ARABIC </w:instrText>
      </w:r>
      <w:r>
        <w:fldChar w:fldCharType="separate"/>
      </w:r>
      <w:r w:rsidR="000C40D7">
        <w:rPr>
          <w:noProof/>
        </w:rPr>
        <w:t>1</w:t>
      </w:r>
      <w:r>
        <w:fldChar w:fldCharType="end"/>
      </w:r>
      <w:r>
        <w:rPr>
          <w:lang w:val="en-US"/>
        </w:rPr>
        <w:t xml:space="preserve"> B</w:t>
      </w:r>
      <w:r w:rsidRPr="00BD0C9B">
        <w:rPr>
          <w:lang w:val="en-US"/>
        </w:rPr>
        <w:t>ảng</w:t>
      </w:r>
      <w:r>
        <w:rPr>
          <w:lang w:val="en-US"/>
        </w:rPr>
        <w:t xml:space="preserve"> </w:t>
      </w:r>
      <w:r w:rsidRPr="00BD0C9B">
        <w:rPr>
          <w:lang w:val="en-US"/>
        </w:rPr>
        <w:t>Role</w:t>
      </w:r>
    </w:p>
    <w:tbl>
      <w:tblPr>
        <w:tblW w:w="9062" w:type="dxa"/>
        <w:tblLayout w:type="fixed"/>
        <w:tblLook w:val="06A0" w:firstRow="1" w:lastRow="0" w:firstColumn="1" w:lastColumn="0" w:noHBand="1" w:noVBand="1"/>
      </w:tblPr>
      <w:tblGrid>
        <w:gridCol w:w="2789"/>
        <w:gridCol w:w="2789"/>
        <w:gridCol w:w="3484"/>
      </w:tblGrid>
      <w:tr w:rsidR="70EC76B7" w14:paraId="18370EE5" w14:textId="77777777" w:rsidTr="00BD0C9B">
        <w:trPr>
          <w:trHeight w:val="300"/>
        </w:trPr>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4D78297" w14:textId="05DFD98C" w:rsidR="70EC76B7" w:rsidRDefault="70EC76B7" w:rsidP="70EC76B7">
            <w:pPr>
              <w:spacing w:before="0" w:after="0"/>
            </w:pPr>
            <w:r w:rsidRPr="70EC76B7">
              <w:rPr>
                <w:color w:val="000000" w:themeColor="text1"/>
              </w:rPr>
              <w:t>Column Name</w:t>
            </w:r>
          </w:p>
        </w:tc>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CF29763" w14:textId="788A80C7" w:rsidR="70EC76B7" w:rsidRDefault="70EC76B7" w:rsidP="70EC76B7">
            <w:pPr>
              <w:spacing w:before="0" w:after="0"/>
            </w:pPr>
            <w:r w:rsidRPr="70EC76B7">
              <w:rPr>
                <w:color w:val="000000" w:themeColor="text1"/>
              </w:rPr>
              <w:t>Data Type</w:t>
            </w:r>
          </w:p>
        </w:tc>
        <w:tc>
          <w:tcPr>
            <w:tcW w:w="348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7D1F16F" w14:textId="250FD159" w:rsidR="70EC76B7" w:rsidRDefault="70EC76B7" w:rsidP="70EC76B7">
            <w:pPr>
              <w:spacing w:before="0" w:after="0"/>
            </w:pPr>
            <w:r w:rsidRPr="70EC76B7">
              <w:rPr>
                <w:color w:val="000000" w:themeColor="text1"/>
              </w:rPr>
              <w:t>Allow Nulls</w:t>
            </w:r>
          </w:p>
        </w:tc>
      </w:tr>
      <w:tr w:rsidR="70EC76B7" w14:paraId="7F64B127" w14:textId="77777777" w:rsidTr="00BD0C9B">
        <w:trPr>
          <w:trHeight w:val="300"/>
        </w:trPr>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5967996" w14:textId="14CC84C5" w:rsidR="70EC76B7" w:rsidRDefault="70EC76B7" w:rsidP="70EC76B7">
            <w:pPr>
              <w:spacing w:before="0" w:after="0"/>
            </w:pPr>
            <w:r w:rsidRPr="70EC76B7">
              <w:rPr>
                <w:color w:val="000000" w:themeColor="text1"/>
              </w:rPr>
              <w:t>role_id</w:t>
            </w:r>
          </w:p>
        </w:tc>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C50081F" w14:textId="4F121EB3" w:rsidR="70EC76B7" w:rsidRDefault="70EC76B7" w:rsidP="70EC76B7">
            <w:pPr>
              <w:spacing w:before="0" w:after="0"/>
            </w:pPr>
            <w:r w:rsidRPr="70EC76B7">
              <w:rPr>
                <w:color w:val="000000" w:themeColor="text1"/>
              </w:rPr>
              <w:t>int</w:t>
            </w:r>
          </w:p>
        </w:tc>
        <w:tc>
          <w:tcPr>
            <w:tcW w:w="348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5D889D4" w14:textId="34D6295B" w:rsidR="70EC76B7" w:rsidRDefault="70EC76B7" w:rsidP="70EC76B7">
            <w:pPr>
              <w:spacing w:before="0" w:after="0"/>
            </w:pPr>
            <w:r w:rsidRPr="70EC76B7">
              <w:rPr>
                <w:color w:val="000000" w:themeColor="text1"/>
              </w:rPr>
              <w:t>NOT NULL</w:t>
            </w:r>
          </w:p>
        </w:tc>
      </w:tr>
      <w:tr w:rsidR="70EC76B7" w14:paraId="7B395938" w14:textId="77777777" w:rsidTr="00BD0C9B">
        <w:trPr>
          <w:trHeight w:val="300"/>
        </w:trPr>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96BE5BE" w14:textId="00872DF1" w:rsidR="70EC76B7" w:rsidRDefault="70EC76B7" w:rsidP="70EC76B7">
            <w:pPr>
              <w:spacing w:before="0" w:after="0"/>
            </w:pPr>
            <w:r w:rsidRPr="70EC76B7">
              <w:rPr>
                <w:color w:val="000000" w:themeColor="text1"/>
              </w:rPr>
              <w:t>role_name</w:t>
            </w:r>
          </w:p>
        </w:tc>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277D01C" w14:textId="184D566A" w:rsidR="70EC76B7" w:rsidRDefault="70EC76B7" w:rsidP="70EC76B7">
            <w:pPr>
              <w:spacing w:before="0" w:after="0"/>
            </w:pPr>
            <w:r w:rsidRPr="70EC76B7">
              <w:rPr>
                <w:color w:val="000000" w:themeColor="text1"/>
              </w:rPr>
              <w:t>nvarchar(50)</w:t>
            </w:r>
          </w:p>
        </w:tc>
        <w:tc>
          <w:tcPr>
            <w:tcW w:w="348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61BCEB9" w14:textId="11EA6EF7" w:rsidR="70EC76B7" w:rsidRDefault="70EC76B7" w:rsidP="70EC76B7">
            <w:pPr>
              <w:spacing w:before="0" w:after="0"/>
            </w:pPr>
            <w:r w:rsidRPr="70EC76B7">
              <w:rPr>
                <w:color w:val="000000" w:themeColor="text1"/>
              </w:rPr>
              <w:t>NOT NULL</w:t>
            </w:r>
          </w:p>
        </w:tc>
      </w:tr>
    </w:tbl>
    <w:p w14:paraId="60C96E85" w14:textId="77777777" w:rsidR="00EA28C7" w:rsidRDefault="007D1888" w:rsidP="00E46CB9">
      <w:pPr>
        <w:pStyle w:val="ListParagraph"/>
        <w:numPr>
          <w:ilvl w:val="0"/>
          <w:numId w:val="29"/>
        </w:numPr>
      </w:pPr>
      <w:r>
        <w:t>Bảng User: lưu thông tin người dùng</w:t>
      </w:r>
    </w:p>
    <w:p w14:paraId="74B217E3" w14:textId="6AE49403" w:rsidR="00BD0C9B" w:rsidRPr="00BD0C9B" w:rsidRDefault="00BD0C9B" w:rsidP="000C40D7">
      <w:pPr>
        <w:pStyle w:val="Caption"/>
        <w:keepNext/>
        <w:jc w:val="center"/>
        <w:rPr>
          <w:lang w:val="en-US"/>
        </w:rPr>
      </w:pPr>
      <w:r>
        <w:t xml:space="preserve">Bảng </w:t>
      </w:r>
      <w:r>
        <w:fldChar w:fldCharType="begin"/>
      </w:r>
      <w:r>
        <w:instrText xml:space="preserve"> SEQ Bảng \* ARABIC </w:instrText>
      </w:r>
      <w:r>
        <w:fldChar w:fldCharType="separate"/>
      </w:r>
      <w:r w:rsidR="000C40D7">
        <w:rPr>
          <w:noProof/>
        </w:rPr>
        <w:t>2</w:t>
      </w:r>
      <w:r>
        <w:fldChar w:fldCharType="end"/>
      </w:r>
      <w:r>
        <w:rPr>
          <w:lang w:val="en-US"/>
        </w:rPr>
        <w:t xml:space="preserve"> B</w:t>
      </w:r>
      <w:r w:rsidRPr="00BD0C9B">
        <w:rPr>
          <w:lang w:val="en-US"/>
        </w:rPr>
        <w:t>ảng</w:t>
      </w:r>
      <w:r>
        <w:rPr>
          <w:lang w:val="en-US"/>
        </w:rPr>
        <w:t xml:space="preserve"> </w:t>
      </w:r>
      <w:r w:rsidRPr="00BD0C9B">
        <w:rPr>
          <w:lang w:val="en-US"/>
        </w:rPr>
        <w:t>Us</w:t>
      </w:r>
      <w:r>
        <w:rPr>
          <w:lang w:val="en-US"/>
        </w:rPr>
        <w:t>er</w:t>
      </w:r>
    </w:p>
    <w:tbl>
      <w:tblPr>
        <w:tblW w:w="9062" w:type="dxa"/>
        <w:tblLayout w:type="fixed"/>
        <w:tblLook w:val="06A0" w:firstRow="1" w:lastRow="0" w:firstColumn="1" w:lastColumn="0" w:noHBand="1" w:noVBand="1"/>
      </w:tblPr>
      <w:tblGrid>
        <w:gridCol w:w="2789"/>
        <w:gridCol w:w="2789"/>
        <w:gridCol w:w="3484"/>
      </w:tblGrid>
      <w:tr w:rsidR="70EC76B7" w14:paraId="5545EFDE" w14:textId="77777777" w:rsidTr="00BD0C9B">
        <w:trPr>
          <w:trHeight w:val="300"/>
        </w:trPr>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EE46B41" w14:textId="78923A52" w:rsidR="70EC76B7" w:rsidRDefault="70EC76B7" w:rsidP="70EC76B7">
            <w:pPr>
              <w:spacing w:before="0" w:after="0"/>
            </w:pPr>
            <w:r w:rsidRPr="70EC76B7">
              <w:rPr>
                <w:color w:val="000000" w:themeColor="text1"/>
              </w:rPr>
              <w:t>Column Name</w:t>
            </w:r>
          </w:p>
        </w:tc>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F6D7890" w14:textId="691EC9A7" w:rsidR="70EC76B7" w:rsidRDefault="70EC76B7" w:rsidP="70EC76B7">
            <w:pPr>
              <w:spacing w:before="0" w:after="0"/>
            </w:pPr>
            <w:r w:rsidRPr="70EC76B7">
              <w:rPr>
                <w:color w:val="000000" w:themeColor="text1"/>
              </w:rPr>
              <w:t>Data Type</w:t>
            </w:r>
          </w:p>
        </w:tc>
        <w:tc>
          <w:tcPr>
            <w:tcW w:w="348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3D6AB9D" w14:textId="0E1D57EE" w:rsidR="70EC76B7" w:rsidRDefault="70EC76B7" w:rsidP="70EC76B7">
            <w:pPr>
              <w:spacing w:before="0" w:after="0"/>
            </w:pPr>
            <w:r w:rsidRPr="70EC76B7">
              <w:rPr>
                <w:color w:val="000000" w:themeColor="text1"/>
              </w:rPr>
              <w:t>Allow Nulls</w:t>
            </w:r>
          </w:p>
        </w:tc>
      </w:tr>
      <w:tr w:rsidR="70EC76B7" w14:paraId="1D92C832" w14:textId="77777777" w:rsidTr="00BD0C9B">
        <w:trPr>
          <w:trHeight w:val="300"/>
        </w:trPr>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5CEF873" w14:textId="13F3E2FC" w:rsidR="70EC76B7" w:rsidRDefault="70EC76B7" w:rsidP="70EC76B7">
            <w:pPr>
              <w:spacing w:before="0" w:after="0"/>
            </w:pPr>
            <w:r w:rsidRPr="70EC76B7">
              <w:rPr>
                <w:color w:val="000000" w:themeColor="text1"/>
              </w:rPr>
              <w:t>user_id</w:t>
            </w:r>
          </w:p>
        </w:tc>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B45059F" w14:textId="7FB2B368" w:rsidR="70EC76B7" w:rsidRDefault="70EC76B7" w:rsidP="70EC76B7">
            <w:pPr>
              <w:spacing w:before="0" w:after="0"/>
            </w:pPr>
            <w:r w:rsidRPr="70EC76B7">
              <w:rPr>
                <w:color w:val="000000" w:themeColor="text1"/>
              </w:rPr>
              <w:t>int</w:t>
            </w:r>
          </w:p>
        </w:tc>
        <w:tc>
          <w:tcPr>
            <w:tcW w:w="348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4786F04" w14:textId="0B09173A" w:rsidR="70EC76B7" w:rsidRDefault="70EC76B7" w:rsidP="70EC76B7">
            <w:pPr>
              <w:spacing w:before="0" w:after="0"/>
            </w:pPr>
            <w:r w:rsidRPr="70EC76B7">
              <w:rPr>
                <w:color w:val="000000" w:themeColor="text1"/>
              </w:rPr>
              <w:t>NOT NULL</w:t>
            </w:r>
          </w:p>
        </w:tc>
      </w:tr>
      <w:tr w:rsidR="70EC76B7" w14:paraId="340817FA" w14:textId="77777777" w:rsidTr="00BD0C9B">
        <w:trPr>
          <w:trHeight w:val="300"/>
        </w:trPr>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CBB8AF8" w14:textId="0EB605C7" w:rsidR="70EC76B7" w:rsidRDefault="70EC76B7" w:rsidP="70EC76B7">
            <w:pPr>
              <w:spacing w:before="0" w:after="0"/>
            </w:pPr>
            <w:r w:rsidRPr="70EC76B7">
              <w:rPr>
                <w:color w:val="000000" w:themeColor="text1"/>
              </w:rPr>
              <w:t>username</w:t>
            </w:r>
          </w:p>
        </w:tc>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8AD11FA" w14:textId="104174F6" w:rsidR="70EC76B7" w:rsidRDefault="70EC76B7" w:rsidP="70EC76B7">
            <w:pPr>
              <w:spacing w:before="0" w:after="0"/>
            </w:pPr>
            <w:r w:rsidRPr="70EC76B7">
              <w:rPr>
                <w:color w:val="000000" w:themeColor="text1"/>
              </w:rPr>
              <w:t>nvarchar(50)</w:t>
            </w:r>
          </w:p>
        </w:tc>
        <w:tc>
          <w:tcPr>
            <w:tcW w:w="348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55C4A3A" w14:textId="49867905" w:rsidR="70EC76B7" w:rsidRDefault="70EC76B7" w:rsidP="70EC76B7">
            <w:pPr>
              <w:spacing w:before="0" w:after="0"/>
            </w:pPr>
            <w:r w:rsidRPr="70EC76B7">
              <w:rPr>
                <w:color w:val="000000" w:themeColor="text1"/>
              </w:rPr>
              <w:t>NOT NULL</w:t>
            </w:r>
          </w:p>
        </w:tc>
      </w:tr>
      <w:tr w:rsidR="70EC76B7" w14:paraId="368F443E" w14:textId="77777777" w:rsidTr="00BD0C9B">
        <w:trPr>
          <w:trHeight w:val="300"/>
        </w:trPr>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CD2177F" w14:textId="073BE9EE" w:rsidR="70EC76B7" w:rsidRDefault="70EC76B7" w:rsidP="70EC76B7">
            <w:pPr>
              <w:spacing w:before="0" w:after="0"/>
            </w:pPr>
            <w:r w:rsidRPr="70EC76B7">
              <w:rPr>
                <w:color w:val="000000" w:themeColor="text1"/>
              </w:rPr>
              <w:t>password</w:t>
            </w:r>
          </w:p>
        </w:tc>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134098D" w14:textId="3C386FC9" w:rsidR="70EC76B7" w:rsidRDefault="70EC76B7" w:rsidP="70EC76B7">
            <w:pPr>
              <w:spacing w:before="0" w:after="0"/>
            </w:pPr>
            <w:r w:rsidRPr="70EC76B7">
              <w:rPr>
                <w:color w:val="000000" w:themeColor="text1"/>
              </w:rPr>
              <w:t>nvarchar(255)</w:t>
            </w:r>
          </w:p>
        </w:tc>
        <w:tc>
          <w:tcPr>
            <w:tcW w:w="348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BC866FD" w14:textId="11F09C95" w:rsidR="70EC76B7" w:rsidRDefault="70EC76B7" w:rsidP="70EC76B7">
            <w:pPr>
              <w:spacing w:before="0" w:after="0"/>
            </w:pPr>
            <w:r w:rsidRPr="70EC76B7">
              <w:rPr>
                <w:color w:val="000000" w:themeColor="text1"/>
              </w:rPr>
              <w:t>NOT NULL</w:t>
            </w:r>
          </w:p>
        </w:tc>
      </w:tr>
      <w:tr w:rsidR="70EC76B7" w14:paraId="1045E326" w14:textId="77777777" w:rsidTr="00BD0C9B">
        <w:trPr>
          <w:trHeight w:val="300"/>
        </w:trPr>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4ACA7CE" w14:textId="1EA57456" w:rsidR="70EC76B7" w:rsidRDefault="70EC76B7" w:rsidP="70EC76B7">
            <w:pPr>
              <w:spacing w:before="0" w:after="0"/>
            </w:pPr>
            <w:r w:rsidRPr="70EC76B7">
              <w:rPr>
                <w:color w:val="000000" w:themeColor="text1"/>
              </w:rPr>
              <w:t>email</w:t>
            </w:r>
          </w:p>
        </w:tc>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5DF0592" w14:textId="3803BFB6" w:rsidR="70EC76B7" w:rsidRDefault="70EC76B7" w:rsidP="70EC76B7">
            <w:pPr>
              <w:spacing w:before="0" w:after="0"/>
            </w:pPr>
            <w:r w:rsidRPr="70EC76B7">
              <w:rPr>
                <w:color w:val="000000" w:themeColor="text1"/>
              </w:rPr>
              <w:t>nvarchar(100)</w:t>
            </w:r>
          </w:p>
        </w:tc>
        <w:tc>
          <w:tcPr>
            <w:tcW w:w="348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13F9988" w14:textId="250E7906" w:rsidR="70EC76B7" w:rsidRDefault="70EC76B7" w:rsidP="70EC76B7">
            <w:pPr>
              <w:spacing w:before="0" w:after="0"/>
            </w:pPr>
            <w:r w:rsidRPr="70EC76B7">
              <w:rPr>
                <w:color w:val="000000" w:themeColor="text1"/>
              </w:rPr>
              <w:t>NOT NULL</w:t>
            </w:r>
          </w:p>
        </w:tc>
      </w:tr>
      <w:tr w:rsidR="70EC76B7" w14:paraId="3878083D" w14:textId="77777777" w:rsidTr="00BD0C9B">
        <w:trPr>
          <w:trHeight w:val="300"/>
        </w:trPr>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28A05C3" w14:textId="4975E7B4" w:rsidR="70EC76B7" w:rsidRDefault="70EC76B7" w:rsidP="70EC76B7">
            <w:pPr>
              <w:spacing w:before="0" w:after="0"/>
            </w:pPr>
            <w:r w:rsidRPr="70EC76B7">
              <w:rPr>
                <w:color w:val="000000" w:themeColor="text1"/>
              </w:rPr>
              <w:t>full_name</w:t>
            </w:r>
          </w:p>
        </w:tc>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D686D9E" w14:textId="1963267E" w:rsidR="70EC76B7" w:rsidRDefault="70EC76B7" w:rsidP="70EC76B7">
            <w:pPr>
              <w:spacing w:before="0" w:after="0"/>
            </w:pPr>
            <w:r w:rsidRPr="70EC76B7">
              <w:rPr>
                <w:color w:val="000000" w:themeColor="text1"/>
              </w:rPr>
              <w:t>nvarchar(100)</w:t>
            </w:r>
          </w:p>
        </w:tc>
        <w:tc>
          <w:tcPr>
            <w:tcW w:w="348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0278D99" w14:textId="7A3F70E7" w:rsidR="70EC76B7" w:rsidRDefault="70EC76B7" w:rsidP="70EC76B7">
            <w:pPr>
              <w:spacing w:before="0" w:after="0"/>
            </w:pPr>
          </w:p>
        </w:tc>
      </w:tr>
      <w:tr w:rsidR="70EC76B7" w14:paraId="5A1591E4" w14:textId="77777777" w:rsidTr="00BD0C9B">
        <w:trPr>
          <w:trHeight w:val="540"/>
        </w:trPr>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90B15A8" w14:textId="5738C4C1" w:rsidR="70EC76B7" w:rsidRDefault="70EC76B7" w:rsidP="70EC76B7">
            <w:pPr>
              <w:spacing w:before="0" w:after="0"/>
            </w:pPr>
            <w:r w:rsidRPr="70EC76B7">
              <w:rPr>
                <w:color w:val="000000" w:themeColor="text1"/>
              </w:rPr>
              <w:t>phone</w:t>
            </w:r>
          </w:p>
        </w:tc>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D58B20F" w14:textId="6D138736" w:rsidR="70EC76B7" w:rsidRDefault="70EC76B7" w:rsidP="70EC76B7">
            <w:pPr>
              <w:spacing w:before="0" w:after="0"/>
            </w:pPr>
            <w:r w:rsidRPr="70EC76B7">
              <w:rPr>
                <w:color w:val="000000" w:themeColor="text1"/>
              </w:rPr>
              <w:t>nvarchar(15)</w:t>
            </w:r>
          </w:p>
        </w:tc>
        <w:tc>
          <w:tcPr>
            <w:tcW w:w="348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FE9F423" w14:textId="4CF1D93C" w:rsidR="70EC76B7" w:rsidRDefault="70EC76B7" w:rsidP="70EC76B7">
            <w:pPr>
              <w:spacing w:before="0" w:after="0"/>
            </w:pPr>
          </w:p>
        </w:tc>
      </w:tr>
      <w:tr w:rsidR="70EC76B7" w14:paraId="79E5D637" w14:textId="77777777" w:rsidTr="00BD0C9B">
        <w:trPr>
          <w:trHeight w:val="300"/>
        </w:trPr>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4257A0E" w14:textId="0DDE9D17" w:rsidR="70EC76B7" w:rsidRDefault="70EC76B7" w:rsidP="70EC76B7">
            <w:pPr>
              <w:spacing w:before="0" w:after="0"/>
            </w:pPr>
            <w:r w:rsidRPr="70EC76B7">
              <w:rPr>
                <w:color w:val="000000" w:themeColor="text1"/>
              </w:rPr>
              <w:t>address</w:t>
            </w:r>
          </w:p>
        </w:tc>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EB3DE8B" w14:textId="5C66E46A" w:rsidR="70EC76B7" w:rsidRDefault="70EC76B7" w:rsidP="70EC76B7">
            <w:pPr>
              <w:spacing w:before="0" w:after="0"/>
            </w:pPr>
            <w:r w:rsidRPr="70EC76B7">
              <w:rPr>
                <w:color w:val="000000" w:themeColor="text1"/>
              </w:rPr>
              <w:t>nvarchar(MAX)</w:t>
            </w:r>
          </w:p>
        </w:tc>
        <w:tc>
          <w:tcPr>
            <w:tcW w:w="348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0D8402A" w14:textId="777A7E97" w:rsidR="70EC76B7" w:rsidRDefault="70EC76B7" w:rsidP="70EC76B7">
            <w:pPr>
              <w:spacing w:before="0" w:after="0"/>
            </w:pPr>
          </w:p>
        </w:tc>
      </w:tr>
      <w:tr w:rsidR="70EC76B7" w14:paraId="69531195" w14:textId="77777777" w:rsidTr="00BD0C9B">
        <w:trPr>
          <w:trHeight w:val="300"/>
        </w:trPr>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094D255" w14:textId="48E1C2C1" w:rsidR="70EC76B7" w:rsidRDefault="70EC76B7" w:rsidP="70EC76B7">
            <w:pPr>
              <w:spacing w:before="0" w:after="0"/>
            </w:pPr>
            <w:r w:rsidRPr="70EC76B7">
              <w:rPr>
                <w:color w:val="000000" w:themeColor="text1"/>
              </w:rPr>
              <w:t>role_id</w:t>
            </w:r>
          </w:p>
        </w:tc>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DF28591" w14:textId="1BE1B884" w:rsidR="70EC76B7" w:rsidRDefault="70EC76B7" w:rsidP="70EC76B7">
            <w:pPr>
              <w:spacing w:before="0" w:after="0"/>
            </w:pPr>
            <w:r w:rsidRPr="70EC76B7">
              <w:rPr>
                <w:color w:val="000000" w:themeColor="text1"/>
              </w:rPr>
              <w:t>int</w:t>
            </w:r>
          </w:p>
        </w:tc>
        <w:tc>
          <w:tcPr>
            <w:tcW w:w="348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D2D80B1" w14:textId="4E2A1332" w:rsidR="70EC76B7" w:rsidRDefault="70EC76B7" w:rsidP="70EC76B7">
            <w:pPr>
              <w:spacing w:before="0" w:after="0"/>
            </w:pPr>
          </w:p>
        </w:tc>
      </w:tr>
    </w:tbl>
    <w:p w14:paraId="1AC0CDEE" w14:textId="7946CC3B" w:rsidR="00EA28C7" w:rsidRDefault="007D1888" w:rsidP="00E46CB9">
      <w:pPr>
        <w:pStyle w:val="ListParagraph"/>
        <w:numPr>
          <w:ilvl w:val="0"/>
          <w:numId w:val="29"/>
        </w:numPr>
      </w:pPr>
      <w:r>
        <w:t>Bảng Posts: quản lý bài đăng</w:t>
      </w:r>
    </w:p>
    <w:p w14:paraId="06BFFDE5" w14:textId="693E9CB0" w:rsidR="000C40D7" w:rsidRDefault="000C40D7" w:rsidP="000C40D7">
      <w:pPr>
        <w:pStyle w:val="Caption"/>
        <w:keepNext/>
        <w:jc w:val="center"/>
      </w:pPr>
      <w:r>
        <w:t xml:space="preserve">Bảng </w:t>
      </w:r>
      <w:r>
        <w:fldChar w:fldCharType="begin"/>
      </w:r>
      <w:r>
        <w:instrText xml:space="preserve"> SEQ Bảng \* ARABIC </w:instrText>
      </w:r>
      <w:r>
        <w:fldChar w:fldCharType="separate"/>
      </w:r>
      <w:r>
        <w:rPr>
          <w:noProof/>
        </w:rPr>
        <w:t>3</w:t>
      </w:r>
      <w:r>
        <w:fldChar w:fldCharType="end"/>
      </w:r>
      <w:r>
        <w:rPr>
          <w:lang w:val="en-US"/>
        </w:rPr>
        <w:t xml:space="preserve"> B</w:t>
      </w:r>
      <w:r w:rsidRPr="00340DF4">
        <w:rPr>
          <w:lang w:val="en-US"/>
        </w:rPr>
        <w:t>ản</w:t>
      </w:r>
      <w:r>
        <w:rPr>
          <w:lang w:val="en-US"/>
        </w:rPr>
        <w:t>g Posts</w:t>
      </w:r>
    </w:p>
    <w:tbl>
      <w:tblPr>
        <w:tblW w:w="9062" w:type="dxa"/>
        <w:tblLayout w:type="fixed"/>
        <w:tblLook w:val="06A0" w:firstRow="1" w:lastRow="0" w:firstColumn="1" w:lastColumn="0" w:noHBand="1" w:noVBand="1"/>
      </w:tblPr>
      <w:tblGrid>
        <w:gridCol w:w="2789"/>
        <w:gridCol w:w="2789"/>
        <w:gridCol w:w="3484"/>
      </w:tblGrid>
      <w:tr w:rsidR="662ECB48" w14:paraId="3E9EBE94" w14:textId="77777777" w:rsidTr="00BD0C9B">
        <w:trPr>
          <w:trHeight w:val="300"/>
        </w:trPr>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75E794E" w14:textId="56C77868" w:rsidR="662ECB48" w:rsidRDefault="662ECB48" w:rsidP="662ECB48">
            <w:pPr>
              <w:spacing w:before="0" w:after="0"/>
            </w:pPr>
            <w:r w:rsidRPr="662ECB48">
              <w:rPr>
                <w:color w:val="000000" w:themeColor="text1"/>
              </w:rPr>
              <w:t>Column Name</w:t>
            </w:r>
          </w:p>
        </w:tc>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F5038B3" w14:textId="7367ED79" w:rsidR="662ECB48" w:rsidRDefault="662ECB48" w:rsidP="662ECB48">
            <w:pPr>
              <w:spacing w:before="0" w:after="0"/>
            </w:pPr>
            <w:r w:rsidRPr="662ECB48">
              <w:rPr>
                <w:color w:val="000000" w:themeColor="text1"/>
              </w:rPr>
              <w:t>Data Type</w:t>
            </w:r>
          </w:p>
        </w:tc>
        <w:tc>
          <w:tcPr>
            <w:tcW w:w="348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257F842" w14:textId="0A9E18B9" w:rsidR="662ECB48" w:rsidRDefault="662ECB48" w:rsidP="662ECB48">
            <w:pPr>
              <w:spacing w:before="0" w:after="0"/>
            </w:pPr>
            <w:r w:rsidRPr="662ECB48">
              <w:rPr>
                <w:color w:val="000000" w:themeColor="text1"/>
              </w:rPr>
              <w:t>Allow Nulls</w:t>
            </w:r>
          </w:p>
        </w:tc>
      </w:tr>
      <w:tr w:rsidR="662ECB48" w14:paraId="28463A03" w14:textId="77777777" w:rsidTr="00BD0C9B">
        <w:trPr>
          <w:trHeight w:val="300"/>
        </w:trPr>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171EF2D" w14:textId="6106A556" w:rsidR="662ECB48" w:rsidRDefault="662ECB48" w:rsidP="662ECB48">
            <w:pPr>
              <w:spacing w:before="0" w:after="0"/>
            </w:pPr>
            <w:r w:rsidRPr="662ECB48">
              <w:rPr>
                <w:color w:val="000000" w:themeColor="text1"/>
              </w:rPr>
              <w:t>post_id</w:t>
            </w:r>
          </w:p>
        </w:tc>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F1F589C" w14:textId="6AA6477D" w:rsidR="662ECB48" w:rsidRDefault="662ECB48" w:rsidP="662ECB48">
            <w:pPr>
              <w:spacing w:before="0" w:after="0"/>
            </w:pPr>
            <w:r w:rsidRPr="662ECB48">
              <w:rPr>
                <w:color w:val="000000" w:themeColor="text1"/>
              </w:rPr>
              <w:t>int</w:t>
            </w:r>
          </w:p>
        </w:tc>
        <w:tc>
          <w:tcPr>
            <w:tcW w:w="348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E5E65A2" w14:textId="73DE9D08" w:rsidR="662ECB48" w:rsidRDefault="662ECB48" w:rsidP="662ECB48">
            <w:pPr>
              <w:spacing w:before="0" w:after="0"/>
            </w:pPr>
            <w:r w:rsidRPr="662ECB48">
              <w:rPr>
                <w:color w:val="000000" w:themeColor="text1"/>
              </w:rPr>
              <w:t>NOT NULL</w:t>
            </w:r>
          </w:p>
        </w:tc>
      </w:tr>
      <w:tr w:rsidR="662ECB48" w14:paraId="48956BBD" w14:textId="77777777" w:rsidTr="00BD0C9B">
        <w:trPr>
          <w:trHeight w:val="300"/>
        </w:trPr>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F8EA19F" w14:textId="19F15573" w:rsidR="662ECB48" w:rsidRDefault="662ECB48" w:rsidP="662ECB48">
            <w:pPr>
              <w:spacing w:before="0" w:after="0"/>
            </w:pPr>
            <w:r w:rsidRPr="662ECB48">
              <w:rPr>
                <w:color w:val="000000" w:themeColor="text1"/>
              </w:rPr>
              <w:lastRenderedPageBreak/>
              <w:t>user_id</w:t>
            </w:r>
          </w:p>
        </w:tc>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0F56BBF" w14:textId="6882947D" w:rsidR="662ECB48" w:rsidRDefault="662ECB48" w:rsidP="662ECB48">
            <w:pPr>
              <w:spacing w:before="0" w:after="0"/>
            </w:pPr>
            <w:r w:rsidRPr="662ECB48">
              <w:rPr>
                <w:color w:val="000000" w:themeColor="text1"/>
              </w:rPr>
              <w:t>int</w:t>
            </w:r>
          </w:p>
        </w:tc>
        <w:tc>
          <w:tcPr>
            <w:tcW w:w="348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9C07DA4" w14:textId="119DB982" w:rsidR="662ECB48" w:rsidRDefault="662ECB48" w:rsidP="662ECB48">
            <w:pPr>
              <w:spacing w:before="0" w:after="0"/>
            </w:pPr>
          </w:p>
        </w:tc>
      </w:tr>
      <w:tr w:rsidR="662ECB48" w14:paraId="3C4D62B9" w14:textId="77777777" w:rsidTr="00BD0C9B">
        <w:trPr>
          <w:trHeight w:val="300"/>
        </w:trPr>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18D109B" w14:textId="1857CE17" w:rsidR="662ECB48" w:rsidRDefault="662ECB48" w:rsidP="662ECB48">
            <w:pPr>
              <w:spacing w:before="0" w:after="0"/>
            </w:pPr>
            <w:r w:rsidRPr="662ECB48">
              <w:rPr>
                <w:color w:val="000000" w:themeColor="text1"/>
              </w:rPr>
              <w:t>[content]</w:t>
            </w:r>
          </w:p>
        </w:tc>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CAB34A5" w14:textId="0F218212" w:rsidR="662ECB48" w:rsidRDefault="662ECB48" w:rsidP="662ECB48">
            <w:pPr>
              <w:spacing w:before="0" w:after="0"/>
            </w:pPr>
            <w:r w:rsidRPr="662ECB48">
              <w:rPr>
                <w:color w:val="000000" w:themeColor="text1"/>
              </w:rPr>
              <w:t>nvarchar(MAX)</w:t>
            </w:r>
          </w:p>
        </w:tc>
        <w:tc>
          <w:tcPr>
            <w:tcW w:w="348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D1BCCD8" w14:textId="1CCFD01E" w:rsidR="662ECB48" w:rsidRDefault="662ECB48" w:rsidP="662ECB48">
            <w:pPr>
              <w:spacing w:before="0" w:after="0"/>
            </w:pPr>
          </w:p>
        </w:tc>
      </w:tr>
      <w:tr w:rsidR="662ECB48" w14:paraId="21DC61AA" w14:textId="77777777" w:rsidTr="00BD0C9B">
        <w:trPr>
          <w:trHeight w:val="300"/>
        </w:trPr>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77B98BA" w14:textId="181E3374" w:rsidR="662ECB48" w:rsidRDefault="662ECB48" w:rsidP="662ECB48">
            <w:pPr>
              <w:spacing w:before="0" w:after="0"/>
            </w:pPr>
            <w:r w:rsidRPr="662ECB48">
              <w:rPr>
                <w:color w:val="000000" w:themeColor="text1"/>
              </w:rPr>
              <w:t>created_at</w:t>
            </w:r>
          </w:p>
        </w:tc>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C3BF48B" w14:textId="0CBE09B0" w:rsidR="662ECB48" w:rsidRDefault="662ECB48" w:rsidP="662ECB48">
            <w:pPr>
              <w:spacing w:before="0" w:after="0"/>
            </w:pPr>
            <w:r w:rsidRPr="662ECB48">
              <w:rPr>
                <w:color w:val="000000" w:themeColor="text1"/>
              </w:rPr>
              <w:t>datetime</w:t>
            </w:r>
          </w:p>
        </w:tc>
        <w:tc>
          <w:tcPr>
            <w:tcW w:w="348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90C853B" w14:textId="542A0FE3" w:rsidR="662ECB48" w:rsidRDefault="662ECB48" w:rsidP="662ECB48">
            <w:pPr>
              <w:spacing w:before="0" w:after="0"/>
            </w:pPr>
          </w:p>
        </w:tc>
      </w:tr>
      <w:tr w:rsidR="662ECB48" w14:paraId="4E9444A6" w14:textId="77777777" w:rsidTr="00BD0C9B">
        <w:trPr>
          <w:trHeight w:val="300"/>
        </w:trPr>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FDA784E" w14:textId="3308F6A7" w:rsidR="662ECB48" w:rsidRDefault="662ECB48" w:rsidP="662ECB48">
            <w:pPr>
              <w:spacing w:before="0" w:after="0"/>
            </w:pPr>
            <w:r w:rsidRPr="662ECB48">
              <w:rPr>
                <w:color w:val="000000" w:themeColor="text1"/>
              </w:rPr>
              <w:t>updated_at</w:t>
            </w:r>
          </w:p>
        </w:tc>
        <w:tc>
          <w:tcPr>
            <w:tcW w:w="278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0C0FC3C" w14:textId="4F6561F8" w:rsidR="662ECB48" w:rsidRDefault="662ECB48" w:rsidP="662ECB48">
            <w:pPr>
              <w:spacing w:before="0" w:after="0"/>
            </w:pPr>
            <w:r w:rsidRPr="662ECB48">
              <w:rPr>
                <w:color w:val="000000" w:themeColor="text1"/>
              </w:rPr>
              <w:t>datetime</w:t>
            </w:r>
          </w:p>
        </w:tc>
        <w:tc>
          <w:tcPr>
            <w:tcW w:w="348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A261DF6" w14:textId="3210F2CF" w:rsidR="662ECB48" w:rsidRDefault="662ECB48" w:rsidP="662ECB48">
            <w:pPr>
              <w:spacing w:before="0" w:after="0"/>
            </w:pPr>
          </w:p>
        </w:tc>
      </w:tr>
    </w:tbl>
    <w:p w14:paraId="75F13F5B" w14:textId="291CCE38" w:rsidR="00EA28C7" w:rsidRDefault="007D1888" w:rsidP="00E46CB9">
      <w:pPr>
        <w:pStyle w:val="ListParagraph"/>
        <w:numPr>
          <w:ilvl w:val="0"/>
          <w:numId w:val="29"/>
        </w:numPr>
      </w:pPr>
      <w:r>
        <w:t>Bảng Requests: quản lý yêu cầu dịch vụ</w:t>
      </w:r>
    </w:p>
    <w:p w14:paraId="423AF97D" w14:textId="59C7FB24" w:rsidR="000C40D7" w:rsidRDefault="000C40D7" w:rsidP="000C40D7">
      <w:pPr>
        <w:pStyle w:val="Caption"/>
        <w:keepNext/>
        <w:jc w:val="center"/>
      </w:pPr>
      <w:r>
        <w:t xml:space="preserve">Bảng </w:t>
      </w:r>
      <w:r>
        <w:fldChar w:fldCharType="begin"/>
      </w:r>
      <w:r>
        <w:instrText xml:space="preserve"> SEQ Bảng \* ARABIC </w:instrText>
      </w:r>
      <w:r>
        <w:fldChar w:fldCharType="separate"/>
      </w:r>
      <w:r>
        <w:rPr>
          <w:noProof/>
        </w:rPr>
        <w:t>4</w:t>
      </w:r>
      <w:r>
        <w:fldChar w:fldCharType="end"/>
      </w:r>
      <w:r>
        <w:rPr>
          <w:lang w:val="en-US"/>
        </w:rPr>
        <w:t xml:space="preserve"> B</w:t>
      </w:r>
      <w:r w:rsidRPr="002951B1">
        <w:rPr>
          <w:lang w:val="en-US"/>
        </w:rPr>
        <w:t>ản</w:t>
      </w:r>
      <w:r>
        <w:rPr>
          <w:lang w:val="en-US"/>
        </w:rPr>
        <w:t>g Requests</w:t>
      </w:r>
    </w:p>
    <w:tbl>
      <w:tblPr>
        <w:tblW w:w="9062" w:type="dxa"/>
        <w:tblLayout w:type="fixed"/>
        <w:tblLook w:val="06A0" w:firstRow="1" w:lastRow="0" w:firstColumn="1" w:lastColumn="0" w:noHBand="1" w:noVBand="1"/>
      </w:tblPr>
      <w:tblGrid>
        <w:gridCol w:w="3120"/>
        <w:gridCol w:w="2850"/>
        <w:gridCol w:w="3092"/>
      </w:tblGrid>
      <w:tr w:rsidR="662ECB48" w14:paraId="479D1554"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47C3735" w14:textId="787DE085" w:rsidR="662ECB48" w:rsidRDefault="662ECB48" w:rsidP="662ECB48">
            <w:pPr>
              <w:spacing w:before="0" w:after="0"/>
              <w:ind w:left="-15"/>
            </w:pPr>
            <w:r w:rsidRPr="662ECB48">
              <w:rPr>
                <w:color w:val="000000" w:themeColor="text1"/>
              </w:rPr>
              <w:t>Column Name</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ADDD96D" w14:textId="48E75422" w:rsidR="662ECB48" w:rsidRDefault="662ECB48" w:rsidP="662ECB48">
            <w:pPr>
              <w:spacing w:before="0" w:after="0"/>
              <w:ind w:left="-15"/>
            </w:pPr>
            <w:r w:rsidRPr="662ECB48">
              <w:rPr>
                <w:color w:val="000000" w:themeColor="text1"/>
              </w:rPr>
              <w:t>Data Type</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D4488FF" w14:textId="40748651" w:rsidR="662ECB48" w:rsidRDefault="662ECB48" w:rsidP="662ECB48">
            <w:pPr>
              <w:spacing w:before="0" w:after="0"/>
              <w:ind w:left="-15"/>
            </w:pPr>
            <w:r w:rsidRPr="662ECB48">
              <w:rPr>
                <w:color w:val="000000" w:themeColor="text1"/>
              </w:rPr>
              <w:t>Allow Nulls</w:t>
            </w:r>
          </w:p>
        </w:tc>
      </w:tr>
      <w:tr w:rsidR="662ECB48" w14:paraId="4C952523"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409E53F" w14:textId="3A4D0FF1" w:rsidR="662ECB48" w:rsidRDefault="662ECB48" w:rsidP="662ECB48">
            <w:pPr>
              <w:spacing w:before="0" w:after="0"/>
              <w:ind w:left="-15"/>
            </w:pPr>
            <w:r w:rsidRPr="662ECB48">
              <w:rPr>
                <w:color w:val="000000" w:themeColor="text1"/>
              </w:rPr>
              <w:t>request_id</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5024984" w14:textId="7DEAE5AB" w:rsidR="662ECB48" w:rsidRDefault="662ECB48" w:rsidP="662ECB48">
            <w:pPr>
              <w:spacing w:before="0" w:after="0"/>
              <w:ind w:left="-15"/>
            </w:pPr>
            <w:r w:rsidRPr="662ECB48">
              <w:rPr>
                <w:color w:val="000000" w:themeColor="text1"/>
              </w:rPr>
              <w:t>int</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591F9E6" w14:textId="1FBB612F" w:rsidR="662ECB48" w:rsidRDefault="662ECB48" w:rsidP="662ECB48">
            <w:pPr>
              <w:spacing w:before="0" w:after="0"/>
              <w:ind w:left="-15"/>
            </w:pPr>
            <w:r w:rsidRPr="662ECB48">
              <w:rPr>
                <w:color w:val="000000" w:themeColor="text1"/>
              </w:rPr>
              <w:t>NOT NULL</w:t>
            </w:r>
          </w:p>
        </w:tc>
      </w:tr>
      <w:tr w:rsidR="662ECB48" w14:paraId="4CC1658F"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1FDD556" w14:textId="52729FE6" w:rsidR="662ECB48" w:rsidRDefault="662ECB48" w:rsidP="662ECB48">
            <w:pPr>
              <w:spacing w:before="0" w:after="0"/>
              <w:ind w:left="-15"/>
            </w:pPr>
            <w:r w:rsidRPr="662ECB48">
              <w:rPr>
                <w:color w:val="000000" w:themeColor="text1"/>
              </w:rPr>
              <w:t>customer_id</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6ADCF7F" w14:textId="6C7700E4" w:rsidR="662ECB48" w:rsidRDefault="662ECB48" w:rsidP="662ECB48">
            <w:pPr>
              <w:spacing w:before="0" w:after="0"/>
              <w:ind w:left="-15"/>
            </w:pPr>
            <w:r w:rsidRPr="662ECB48">
              <w:rPr>
                <w:color w:val="000000" w:themeColor="text1"/>
              </w:rPr>
              <w:t>int</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BB49255" w14:textId="06E58023" w:rsidR="662ECB48" w:rsidRDefault="662ECB48" w:rsidP="662ECB48">
            <w:pPr>
              <w:spacing w:before="0" w:after="0"/>
              <w:ind w:left="-15"/>
            </w:pPr>
          </w:p>
        </w:tc>
      </w:tr>
      <w:tr w:rsidR="662ECB48" w14:paraId="72E824E5"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388B2FF" w14:textId="00CBD505" w:rsidR="662ECB48" w:rsidRDefault="662ECB48" w:rsidP="662ECB48">
            <w:pPr>
              <w:spacing w:before="0" w:after="0"/>
              <w:ind w:left="-15"/>
            </w:pPr>
            <w:r w:rsidRPr="662ECB48">
              <w:rPr>
                <w:color w:val="000000" w:themeColor="text1"/>
              </w:rPr>
              <w:t>service_provider_id</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808A35E" w14:textId="287789E9" w:rsidR="662ECB48" w:rsidRDefault="662ECB48" w:rsidP="662ECB48">
            <w:pPr>
              <w:spacing w:before="0" w:after="0"/>
              <w:ind w:left="-15"/>
            </w:pPr>
            <w:r w:rsidRPr="662ECB48">
              <w:rPr>
                <w:color w:val="000000" w:themeColor="text1"/>
              </w:rPr>
              <w:t>int</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B245CBC" w14:textId="6A736EF2" w:rsidR="662ECB48" w:rsidRDefault="662ECB48" w:rsidP="662ECB48">
            <w:pPr>
              <w:spacing w:before="0" w:after="0"/>
              <w:ind w:left="-15"/>
            </w:pPr>
          </w:p>
        </w:tc>
      </w:tr>
      <w:tr w:rsidR="662ECB48" w14:paraId="1155565F"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4E7EC10" w14:textId="383CEA30" w:rsidR="662ECB48" w:rsidRDefault="662ECB48" w:rsidP="662ECB48">
            <w:pPr>
              <w:spacing w:before="0" w:after="0"/>
              <w:ind w:left="-15"/>
            </w:pPr>
            <w:r w:rsidRPr="662ECB48">
              <w:rPr>
                <w:color w:val="000000" w:themeColor="text1"/>
              </w:rPr>
              <w:t>service_type</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12866C6" w14:textId="4D5818AA" w:rsidR="662ECB48" w:rsidRDefault="662ECB48" w:rsidP="662ECB48">
            <w:pPr>
              <w:spacing w:before="0" w:after="0"/>
              <w:ind w:left="-15"/>
            </w:pPr>
            <w:r w:rsidRPr="662ECB48">
              <w:rPr>
                <w:color w:val="000000" w:themeColor="text1"/>
              </w:rPr>
              <w:t>nvarchar(50)</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88197D1" w14:textId="63C6760C" w:rsidR="662ECB48" w:rsidRDefault="662ECB48" w:rsidP="662ECB48">
            <w:pPr>
              <w:spacing w:before="0" w:after="0"/>
              <w:ind w:left="-15"/>
            </w:pPr>
          </w:p>
        </w:tc>
      </w:tr>
      <w:tr w:rsidR="662ECB48" w14:paraId="3E2D5DBB"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CC199AE" w14:textId="71F412D9" w:rsidR="662ECB48" w:rsidRDefault="662ECB48" w:rsidP="662ECB48">
            <w:pPr>
              <w:spacing w:before="0" w:after="0"/>
              <w:ind w:left="-15"/>
            </w:pPr>
            <w:r w:rsidRPr="662ECB48">
              <w:rPr>
                <w:color w:val="000000" w:themeColor="text1"/>
              </w:rPr>
              <w:t>request_details</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C05C6B7" w14:textId="43622DDB" w:rsidR="662ECB48" w:rsidRDefault="662ECB48" w:rsidP="662ECB48">
            <w:pPr>
              <w:spacing w:before="0" w:after="0"/>
              <w:ind w:left="-15"/>
            </w:pPr>
            <w:r w:rsidRPr="662ECB48">
              <w:rPr>
                <w:color w:val="000000" w:themeColor="text1"/>
              </w:rPr>
              <w:t>nvarchar(MAX)</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7C1C088" w14:textId="49EE137B" w:rsidR="662ECB48" w:rsidRDefault="662ECB48" w:rsidP="662ECB48">
            <w:pPr>
              <w:spacing w:before="0" w:after="0"/>
              <w:ind w:left="-15"/>
            </w:pPr>
          </w:p>
        </w:tc>
      </w:tr>
      <w:tr w:rsidR="662ECB48" w14:paraId="67673490"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3922AC8" w14:textId="1EDBB080" w:rsidR="662ECB48" w:rsidRDefault="662ECB48" w:rsidP="662ECB48">
            <w:pPr>
              <w:spacing w:before="0" w:after="0"/>
              <w:ind w:left="-15"/>
            </w:pPr>
            <w:r w:rsidRPr="662ECB48">
              <w:rPr>
                <w:color w:val="000000" w:themeColor="text1"/>
              </w:rPr>
              <w:t>status</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4A2CF60" w14:textId="56FF98AA" w:rsidR="662ECB48" w:rsidRDefault="662ECB48" w:rsidP="662ECB48">
            <w:pPr>
              <w:spacing w:before="0" w:after="0"/>
              <w:ind w:left="-15"/>
            </w:pPr>
            <w:r w:rsidRPr="662ECB48">
              <w:rPr>
                <w:color w:val="000000" w:themeColor="text1"/>
              </w:rPr>
              <w:t>nvarchar(50)</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9D6E753" w14:textId="2FD87882" w:rsidR="662ECB48" w:rsidRDefault="662ECB48" w:rsidP="662ECB48">
            <w:pPr>
              <w:spacing w:before="0" w:after="0"/>
              <w:ind w:left="-15"/>
            </w:pPr>
          </w:p>
        </w:tc>
      </w:tr>
      <w:tr w:rsidR="662ECB48" w14:paraId="290DD0E1"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4CE1429" w14:textId="510AAE2A" w:rsidR="662ECB48" w:rsidRDefault="662ECB48" w:rsidP="662ECB48">
            <w:pPr>
              <w:spacing w:before="0" w:after="0"/>
              <w:ind w:left="-15"/>
            </w:pPr>
            <w:r w:rsidRPr="662ECB48">
              <w:rPr>
                <w:color w:val="000000" w:themeColor="text1"/>
              </w:rPr>
              <w:t>created_at</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E4512FB" w14:textId="40B1F4EB" w:rsidR="662ECB48" w:rsidRDefault="662ECB48" w:rsidP="662ECB48">
            <w:pPr>
              <w:spacing w:before="0" w:after="0"/>
              <w:ind w:left="-15"/>
            </w:pPr>
            <w:r w:rsidRPr="662ECB48">
              <w:rPr>
                <w:color w:val="000000" w:themeColor="text1"/>
              </w:rPr>
              <w:t>datetime</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935B487" w14:textId="737FB676" w:rsidR="662ECB48" w:rsidRDefault="662ECB48" w:rsidP="662ECB48">
            <w:pPr>
              <w:spacing w:before="0" w:after="0"/>
              <w:ind w:left="-15"/>
            </w:pPr>
          </w:p>
        </w:tc>
      </w:tr>
      <w:tr w:rsidR="662ECB48" w14:paraId="4D5A5706"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490B4FB" w14:textId="55751BDB" w:rsidR="662ECB48" w:rsidRDefault="662ECB48" w:rsidP="662ECB48">
            <w:pPr>
              <w:spacing w:before="0" w:after="0"/>
              <w:ind w:left="-15"/>
            </w:pPr>
            <w:r w:rsidRPr="662ECB48">
              <w:rPr>
                <w:color w:val="000000" w:themeColor="text1"/>
              </w:rPr>
              <w:t>updated_at</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130C94F" w14:textId="2532715B" w:rsidR="662ECB48" w:rsidRDefault="662ECB48" w:rsidP="662ECB48">
            <w:pPr>
              <w:spacing w:before="0" w:after="0"/>
              <w:ind w:left="-15"/>
            </w:pPr>
            <w:r w:rsidRPr="662ECB48">
              <w:rPr>
                <w:color w:val="000000" w:themeColor="text1"/>
              </w:rPr>
              <w:t>datetime</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68344A2" w14:textId="4425C04F" w:rsidR="662ECB48" w:rsidRDefault="662ECB48" w:rsidP="662ECB48">
            <w:pPr>
              <w:spacing w:before="0" w:after="0"/>
              <w:ind w:left="-15"/>
            </w:pPr>
          </w:p>
        </w:tc>
      </w:tr>
    </w:tbl>
    <w:p w14:paraId="1D7F1A20" w14:textId="424D0818" w:rsidR="00EA28C7" w:rsidRDefault="007D1888" w:rsidP="00E46CB9">
      <w:pPr>
        <w:pStyle w:val="ListParagraph"/>
        <w:numPr>
          <w:ilvl w:val="0"/>
          <w:numId w:val="29"/>
        </w:numPr>
      </w:pPr>
      <w:r>
        <w:t>Bảng Likes: quản lý lượt thích</w:t>
      </w:r>
    </w:p>
    <w:p w14:paraId="50E74A57" w14:textId="6BB1BD48" w:rsidR="000C40D7" w:rsidRDefault="000C40D7" w:rsidP="000C40D7">
      <w:pPr>
        <w:pStyle w:val="Caption"/>
        <w:keepNext/>
        <w:jc w:val="center"/>
      </w:pPr>
      <w:r>
        <w:t xml:space="preserve">Bảng </w:t>
      </w:r>
      <w:r>
        <w:fldChar w:fldCharType="begin"/>
      </w:r>
      <w:r>
        <w:instrText xml:space="preserve"> SEQ Bảng \* ARABIC </w:instrText>
      </w:r>
      <w:r>
        <w:fldChar w:fldCharType="separate"/>
      </w:r>
      <w:r>
        <w:rPr>
          <w:noProof/>
        </w:rPr>
        <w:t>5</w:t>
      </w:r>
      <w:r>
        <w:fldChar w:fldCharType="end"/>
      </w:r>
      <w:r>
        <w:rPr>
          <w:lang w:val="en-US"/>
        </w:rPr>
        <w:t xml:space="preserve"> B</w:t>
      </w:r>
      <w:r w:rsidRPr="003602CD">
        <w:rPr>
          <w:lang w:val="en-US"/>
        </w:rPr>
        <w:t>ản</w:t>
      </w:r>
      <w:r>
        <w:rPr>
          <w:lang w:val="en-US"/>
        </w:rPr>
        <w:t>g Likes</w:t>
      </w:r>
    </w:p>
    <w:tbl>
      <w:tblPr>
        <w:tblW w:w="9062" w:type="dxa"/>
        <w:tblLayout w:type="fixed"/>
        <w:tblLook w:val="06A0" w:firstRow="1" w:lastRow="0" w:firstColumn="1" w:lastColumn="0" w:noHBand="1" w:noVBand="1"/>
      </w:tblPr>
      <w:tblGrid>
        <w:gridCol w:w="2800"/>
        <w:gridCol w:w="2785"/>
        <w:gridCol w:w="3477"/>
      </w:tblGrid>
      <w:tr w:rsidR="662ECB48" w14:paraId="5FBD1D42" w14:textId="77777777" w:rsidTr="00BD0C9B">
        <w:trPr>
          <w:trHeight w:val="300"/>
        </w:trPr>
        <w:tc>
          <w:tcPr>
            <w:tcW w:w="28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30E4467" w14:textId="2E1DD3F2" w:rsidR="662ECB48" w:rsidRDefault="662ECB48" w:rsidP="662ECB48">
            <w:pPr>
              <w:spacing w:before="0" w:after="0"/>
              <w:ind w:left="-15"/>
            </w:pPr>
            <w:r w:rsidRPr="662ECB48">
              <w:rPr>
                <w:color w:val="000000" w:themeColor="text1"/>
              </w:rPr>
              <w:t>Column Name</w:t>
            </w:r>
          </w:p>
        </w:tc>
        <w:tc>
          <w:tcPr>
            <w:tcW w:w="278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763F9D1" w14:textId="00E6361F" w:rsidR="662ECB48" w:rsidRDefault="662ECB48" w:rsidP="662ECB48">
            <w:pPr>
              <w:spacing w:before="0" w:after="0"/>
              <w:ind w:left="-15"/>
            </w:pPr>
            <w:r w:rsidRPr="662ECB48">
              <w:rPr>
                <w:color w:val="000000" w:themeColor="text1"/>
              </w:rPr>
              <w:t>Data Type</w:t>
            </w:r>
          </w:p>
        </w:tc>
        <w:tc>
          <w:tcPr>
            <w:tcW w:w="347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2565A7C" w14:textId="7C712E1E" w:rsidR="662ECB48" w:rsidRDefault="662ECB48" w:rsidP="662ECB48">
            <w:pPr>
              <w:spacing w:before="0" w:after="0"/>
              <w:ind w:left="-15"/>
            </w:pPr>
            <w:r w:rsidRPr="662ECB48">
              <w:rPr>
                <w:color w:val="000000" w:themeColor="text1"/>
              </w:rPr>
              <w:t>Allow Nulls</w:t>
            </w:r>
          </w:p>
        </w:tc>
      </w:tr>
      <w:tr w:rsidR="662ECB48" w14:paraId="61BD3426" w14:textId="77777777" w:rsidTr="00BD0C9B">
        <w:trPr>
          <w:trHeight w:val="300"/>
        </w:trPr>
        <w:tc>
          <w:tcPr>
            <w:tcW w:w="28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997044C" w14:textId="241AE9EA" w:rsidR="662ECB48" w:rsidRDefault="662ECB48" w:rsidP="662ECB48">
            <w:pPr>
              <w:spacing w:before="0" w:after="0"/>
              <w:ind w:left="-15"/>
            </w:pPr>
            <w:r w:rsidRPr="662ECB48">
              <w:rPr>
                <w:color w:val="000000" w:themeColor="text1"/>
              </w:rPr>
              <w:t>like_id</w:t>
            </w:r>
          </w:p>
        </w:tc>
        <w:tc>
          <w:tcPr>
            <w:tcW w:w="278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D693019" w14:textId="10BD9805" w:rsidR="662ECB48" w:rsidRDefault="662ECB48" w:rsidP="662ECB48">
            <w:pPr>
              <w:spacing w:before="0" w:after="0"/>
              <w:ind w:left="-15"/>
            </w:pPr>
            <w:r w:rsidRPr="662ECB48">
              <w:rPr>
                <w:color w:val="000000" w:themeColor="text1"/>
              </w:rPr>
              <w:t>int</w:t>
            </w:r>
          </w:p>
        </w:tc>
        <w:tc>
          <w:tcPr>
            <w:tcW w:w="347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CA40A6B" w14:textId="4D0B9E45" w:rsidR="662ECB48" w:rsidRDefault="662ECB48" w:rsidP="662ECB48">
            <w:pPr>
              <w:spacing w:before="0" w:after="0"/>
              <w:ind w:left="-15"/>
            </w:pPr>
            <w:r w:rsidRPr="662ECB48">
              <w:rPr>
                <w:color w:val="000000" w:themeColor="text1"/>
              </w:rPr>
              <w:t>NOT NULL</w:t>
            </w:r>
          </w:p>
        </w:tc>
      </w:tr>
      <w:tr w:rsidR="662ECB48" w14:paraId="5C5BC7C4" w14:textId="77777777" w:rsidTr="00BD0C9B">
        <w:trPr>
          <w:trHeight w:val="300"/>
        </w:trPr>
        <w:tc>
          <w:tcPr>
            <w:tcW w:w="28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EEF7AD9" w14:textId="478B55A7" w:rsidR="662ECB48" w:rsidRDefault="662ECB48" w:rsidP="662ECB48">
            <w:pPr>
              <w:spacing w:before="0" w:after="0"/>
              <w:ind w:left="-15"/>
            </w:pPr>
            <w:r w:rsidRPr="662ECB48">
              <w:rPr>
                <w:color w:val="000000" w:themeColor="text1"/>
              </w:rPr>
              <w:t>user_id</w:t>
            </w:r>
          </w:p>
        </w:tc>
        <w:tc>
          <w:tcPr>
            <w:tcW w:w="278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D7FA4F3" w14:textId="1E89D93A" w:rsidR="662ECB48" w:rsidRDefault="662ECB48" w:rsidP="662ECB48">
            <w:pPr>
              <w:spacing w:before="0" w:after="0"/>
              <w:ind w:left="-15"/>
            </w:pPr>
            <w:r w:rsidRPr="662ECB48">
              <w:rPr>
                <w:color w:val="000000" w:themeColor="text1"/>
              </w:rPr>
              <w:t>int</w:t>
            </w:r>
          </w:p>
        </w:tc>
        <w:tc>
          <w:tcPr>
            <w:tcW w:w="347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CF071D4" w14:textId="513D4926" w:rsidR="662ECB48" w:rsidRDefault="662ECB48" w:rsidP="662ECB48">
            <w:pPr>
              <w:spacing w:before="0" w:after="0"/>
              <w:ind w:left="-15"/>
            </w:pPr>
          </w:p>
        </w:tc>
      </w:tr>
      <w:tr w:rsidR="662ECB48" w14:paraId="625627BF" w14:textId="77777777" w:rsidTr="00BD0C9B">
        <w:trPr>
          <w:trHeight w:val="300"/>
        </w:trPr>
        <w:tc>
          <w:tcPr>
            <w:tcW w:w="28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7FE960B" w14:textId="6E4356B1" w:rsidR="662ECB48" w:rsidRDefault="662ECB48" w:rsidP="662ECB48">
            <w:pPr>
              <w:spacing w:before="0" w:after="0"/>
              <w:ind w:left="-15"/>
            </w:pPr>
            <w:r w:rsidRPr="662ECB48">
              <w:rPr>
                <w:color w:val="000000" w:themeColor="text1"/>
              </w:rPr>
              <w:t>post_id</w:t>
            </w:r>
          </w:p>
        </w:tc>
        <w:tc>
          <w:tcPr>
            <w:tcW w:w="278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3CD2311" w14:textId="67DD748B" w:rsidR="662ECB48" w:rsidRDefault="662ECB48" w:rsidP="662ECB48">
            <w:pPr>
              <w:spacing w:before="0" w:after="0"/>
              <w:ind w:left="-15"/>
            </w:pPr>
            <w:r w:rsidRPr="662ECB48">
              <w:rPr>
                <w:color w:val="000000" w:themeColor="text1"/>
              </w:rPr>
              <w:t>int</w:t>
            </w:r>
          </w:p>
        </w:tc>
        <w:tc>
          <w:tcPr>
            <w:tcW w:w="347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D402226" w14:textId="45ADAE1E" w:rsidR="662ECB48" w:rsidRDefault="662ECB48" w:rsidP="662ECB48">
            <w:pPr>
              <w:spacing w:before="0" w:after="0"/>
              <w:ind w:left="-15"/>
            </w:pPr>
          </w:p>
        </w:tc>
      </w:tr>
      <w:tr w:rsidR="662ECB48" w14:paraId="41C97A00" w14:textId="77777777" w:rsidTr="00BD0C9B">
        <w:trPr>
          <w:trHeight w:val="465"/>
        </w:trPr>
        <w:tc>
          <w:tcPr>
            <w:tcW w:w="28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C217B8A" w14:textId="70E8E084" w:rsidR="662ECB48" w:rsidRDefault="662ECB48" w:rsidP="662ECB48">
            <w:pPr>
              <w:spacing w:before="0" w:after="0"/>
              <w:ind w:left="-15"/>
            </w:pPr>
            <w:r w:rsidRPr="662ECB48">
              <w:rPr>
                <w:color w:val="000000" w:themeColor="text1"/>
              </w:rPr>
              <w:lastRenderedPageBreak/>
              <w:t>created_at</w:t>
            </w:r>
          </w:p>
        </w:tc>
        <w:tc>
          <w:tcPr>
            <w:tcW w:w="278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0E20CDE" w14:textId="681310C1" w:rsidR="662ECB48" w:rsidRDefault="662ECB48" w:rsidP="662ECB48">
            <w:pPr>
              <w:spacing w:before="0" w:after="0"/>
              <w:ind w:left="-15"/>
            </w:pPr>
            <w:r w:rsidRPr="662ECB48">
              <w:rPr>
                <w:color w:val="000000" w:themeColor="text1"/>
              </w:rPr>
              <w:t>datetime</w:t>
            </w:r>
          </w:p>
        </w:tc>
        <w:tc>
          <w:tcPr>
            <w:tcW w:w="347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872A2BC" w14:textId="7FAC39BF" w:rsidR="662ECB48" w:rsidRDefault="662ECB48" w:rsidP="662ECB48">
            <w:pPr>
              <w:spacing w:before="0" w:after="0"/>
              <w:ind w:left="-15"/>
            </w:pPr>
          </w:p>
        </w:tc>
      </w:tr>
    </w:tbl>
    <w:p w14:paraId="7114C3A7" w14:textId="4923065E" w:rsidR="00EA28C7" w:rsidRDefault="007D1888" w:rsidP="00E46CB9">
      <w:pPr>
        <w:pStyle w:val="ListParagraph"/>
        <w:numPr>
          <w:ilvl w:val="0"/>
          <w:numId w:val="29"/>
        </w:numPr>
      </w:pPr>
      <w:r>
        <w:t>Bảng Payments: quản lý thanh toán</w:t>
      </w:r>
    </w:p>
    <w:p w14:paraId="7E00E378" w14:textId="61135CE2" w:rsidR="000C40D7" w:rsidRDefault="000C40D7" w:rsidP="000C40D7">
      <w:pPr>
        <w:pStyle w:val="Caption"/>
        <w:keepNext/>
        <w:jc w:val="center"/>
      </w:pPr>
      <w:r>
        <w:t xml:space="preserve">Bảng </w:t>
      </w:r>
      <w:r>
        <w:fldChar w:fldCharType="begin"/>
      </w:r>
      <w:r>
        <w:instrText xml:space="preserve"> SEQ Bảng \* ARABIC </w:instrText>
      </w:r>
      <w:r>
        <w:fldChar w:fldCharType="separate"/>
      </w:r>
      <w:r>
        <w:rPr>
          <w:noProof/>
        </w:rPr>
        <w:t>6</w:t>
      </w:r>
      <w:r>
        <w:fldChar w:fldCharType="end"/>
      </w:r>
      <w:r>
        <w:rPr>
          <w:lang w:val="en-US"/>
        </w:rPr>
        <w:t xml:space="preserve"> B</w:t>
      </w:r>
      <w:r w:rsidRPr="00B926AC">
        <w:rPr>
          <w:lang w:val="en-US"/>
        </w:rPr>
        <w:t>ản</w:t>
      </w:r>
      <w:r>
        <w:rPr>
          <w:lang w:val="en-US"/>
        </w:rPr>
        <w:t>g Payments</w:t>
      </w:r>
    </w:p>
    <w:tbl>
      <w:tblPr>
        <w:tblW w:w="9062" w:type="dxa"/>
        <w:tblLayout w:type="fixed"/>
        <w:tblLook w:val="06A0" w:firstRow="1" w:lastRow="0" w:firstColumn="1" w:lastColumn="0" w:noHBand="1" w:noVBand="1"/>
      </w:tblPr>
      <w:tblGrid>
        <w:gridCol w:w="3120"/>
        <w:gridCol w:w="2850"/>
        <w:gridCol w:w="3092"/>
      </w:tblGrid>
      <w:tr w:rsidR="264E218C" w14:paraId="1E72B67F"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8C3C7B2" w14:textId="787DE085" w:rsidR="264E218C" w:rsidRDefault="264E218C" w:rsidP="6A43330E">
            <w:pPr>
              <w:spacing w:before="0" w:after="0"/>
              <w:ind w:left="-15"/>
              <w:jc w:val="left"/>
            </w:pPr>
            <w:r w:rsidRPr="264E218C">
              <w:rPr>
                <w:color w:val="000000" w:themeColor="text1"/>
              </w:rPr>
              <w:t>Column Name</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B949432" w14:textId="48E75422" w:rsidR="264E218C" w:rsidRDefault="264E218C" w:rsidP="6A43330E">
            <w:pPr>
              <w:spacing w:before="0" w:after="0"/>
              <w:ind w:left="-15"/>
              <w:jc w:val="left"/>
            </w:pPr>
            <w:r w:rsidRPr="264E218C">
              <w:rPr>
                <w:color w:val="000000" w:themeColor="text1"/>
              </w:rPr>
              <w:t>Data Type</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66D4838" w14:textId="40748651" w:rsidR="264E218C" w:rsidRDefault="264E218C" w:rsidP="6A43330E">
            <w:pPr>
              <w:spacing w:before="0" w:after="0"/>
              <w:ind w:left="-15"/>
              <w:jc w:val="left"/>
            </w:pPr>
            <w:r w:rsidRPr="264E218C">
              <w:rPr>
                <w:color w:val="000000" w:themeColor="text1"/>
              </w:rPr>
              <w:t>Allow Nulls</w:t>
            </w:r>
          </w:p>
        </w:tc>
      </w:tr>
      <w:tr w:rsidR="264E218C" w14:paraId="65589956"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F7E6081" w14:textId="4F50ADF5" w:rsidR="264E218C" w:rsidRDefault="1916588E" w:rsidP="6A43330E">
            <w:pPr>
              <w:spacing w:before="0" w:after="0"/>
              <w:ind w:left="-15"/>
              <w:jc w:val="left"/>
            </w:pPr>
            <w:r w:rsidRPr="5F80B3EA">
              <w:rPr>
                <w:color w:val="000000" w:themeColor="text1"/>
              </w:rPr>
              <w:t>paymen</w:t>
            </w:r>
            <w:r w:rsidR="264E218C" w:rsidRPr="5F80B3EA">
              <w:rPr>
                <w:color w:val="000000" w:themeColor="text1"/>
              </w:rPr>
              <w:t>t_id</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7773202" w14:textId="7DEAE5AB" w:rsidR="264E218C" w:rsidRDefault="264E218C" w:rsidP="6A43330E">
            <w:pPr>
              <w:spacing w:before="0" w:after="0"/>
              <w:ind w:left="-15"/>
              <w:jc w:val="left"/>
            </w:pPr>
            <w:r w:rsidRPr="264E218C">
              <w:rPr>
                <w:color w:val="000000" w:themeColor="text1"/>
              </w:rPr>
              <w:t>int</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822217B" w14:textId="1FBB612F" w:rsidR="264E218C" w:rsidRDefault="264E218C" w:rsidP="6A43330E">
            <w:pPr>
              <w:spacing w:before="0" w:after="0"/>
              <w:ind w:left="-15"/>
              <w:jc w:val="left"/>
            </w:pPr>
            <w:r w:rsidRPr="264E218C">
              <w:rPr>
                <w:color w:val="000000" w:themeColor="text1"/>
              </w:rPr>
              <w:t>NOT NULL</w:t>
            </w:r>
          </w:p>
        </w:tc>
      </w:tr>
      <w:tr w:rsidR="264E218C" w14:paraId="0843F1BC"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B7EB173" w14:textId="01F14610" w:rsidR="264E218C" w:rsidRDefault="264E218C" w:rsidP="6A43330E">
            <w:pPr>
              <w:spacing w:before="0" w:after="0"/>
              <w:ind w:left="-15"/>
              <w:jc w:val="left"/>
            </w:pPr>
            <w:r w:rsidRPr="264E218C">
              <w:rPr>
                <w:color w:val="000000" w:themeColor="text1"/>
              </w:rPr>
              <w:t>customer_id</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800BC59" w14:textId="6C7700E4" w:rsidR="264E218C" w:rsidRDefault="264E218C" w:rsidP="6A43330E">
            <w:pPr>
              <w:spacing w:before="0" w:after="0"/>
              <w:ind w:left="-15"/>
              <w:jc w:val="left"/>
            </w:pPr>
            <w:r w:rsidRPr="264E218C">
              <w:rPr>
                <w:color w:val="000000" w:themeColor="text1"/>
              </w:rPr>
              <w:t>int</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6DBFC5D" w14:textId="06E58023" w:rsidR="264E218C" w:rsidRDefault="264E218C" w:rsidP="6A43330E">
            <w:pPr>
              <w:spacing w:before="0" w:after="0"/>
              <w:ind w:left="-15"/>
              <w:jc w:val="left"/>
            </w:pPr>
          </w:p>
        </w:tc>
      </w:tr>
      <w:tr w:rsidR="264E218C" w14:paraId="0A2D07C6"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E17AE59" w14:textId="38D9C7A5" w:rsidR="264E218C" w:rsidRDefault="058EEA9D" w:rsidP="6A43330E">
            <w:pPr>
              <w:spacing w:before="0" w:after="0"/>
              <w:ind w:left="-15"/>
              <w:jc w:val="left"/>
            </w:pPr>
            <w:r w:rsidRPr="5F80B3EA">
              <w:rPr>
                <w:color w:val="000000" w:themeColor="text1"/>
              </w:rPr>
              <w:t>request</w:t>
            </w:r>
            <w:r w:rsidR="264E218C" w:rsidRPr="5F80B3EA">
              <w:rPr>
                <w:color w:val="000000" w:themeColor="text1"/>
              </w:rPr>
              <w:t>_id</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7ED725F" w14:textId="287789E9" w:rsidR="264E218C" w:rsidRDefault="264E218C" w:rsidP="6A43330E">
            <w:pPr>
              <w:spacing w:before="0" w:after="0"/>
              <w:ind w:left="-15"/>
              <w:jc w:val="left"/>
            </w:pPr>
            <w:r w:rsidRPr="264E218C">
              <w:rPr>
                <w:color w:val="000000" w:themeColor="text1"/>
              </w:rPr>
              <w:t>int</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D5C6D5F" w14:textId="6A736EF2" w:rsidR="264E218C" w:rsidRDefault="264E218C" w:rsidP="6A43330E">
            <w:pPr>
              <w:spacing w:before="0" w:after="0"/>
              <w:ind w:left="-15"/>
              <w:jc w:val="left"/>
            </w:pPr>
          </w:p>
        </w:tc>
      </w:tr>
      <w:tr w:rsidR="264E218C" w14:paraId="0F561B78"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A57604C" w14:textId="1EEDA920" w:rsidR="264E218C" w:rsidRDefault="037CF8C4" w:rsidP="6A43330E">
            <w:pPr>
              <w:spacing w:before="0" w:after="0"/>
              <w:ind w:left="-15"/>
              <w:jc w:val="left"/>
            </w:pPr>
            <w:r w:rsidRPr="5F80B3EA">
              <w:rPr>
                <w:color w:val="000000" w:themeColor="text1"/>
              </w:rPr>
              <w:t>amount</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0E9D024" w14:textId="004DCDC9" w:rsidR="264E218C" w:rsidRDefault="46211892" w:rsidP="6A43330E">
            <w:pPr>
              <w:spacing w:before="0" w:after="0"/>
              <w:ind w:left="-15"/>
              <w:jc w:val="left"/>
            </w:pPr>
            <w:r w:rsidRPr="712141D5">
              <w:rPr>
                <w:color w:val="000000" w:themeColor="text1"/>
              </w:rPr>
              <w:t>decimal(10, 2)</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92498C6" w14:textId="63C6760C" w:rsidR="264E218C" w:rsidRDefault="264E218C" w:rsidP="6A43330E">
            <w:pPr>
              <w:spacing w:before="0" w:after="0"/>
              <w:ind w:left="-15"/>
              <w:jc w:val="left"/>
            </w:pPr>
          </w:p>
        </w:tc>
      </w:tr>
      <w:tr w:rsidR="264E218C" w14:paraId="0430F8A0"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9407FD9" w14:textId="0E53E6D1" w:rsidR="264E218C" w:rsidRDefault="0F025571" w:rsidP="6A43330E">
            <w:pPr>
              <w:spacing w:before="0" w:after="0"/>
              <w:ind w:left="-15"/>
              <w:jc w:val="left"/>
            </w:pPr>
            <w:r w:rsidRPr="5F80B3EA">
              <w:rPr>
                <w:color w:val="000000" w:themeColor="text1"/>
              </w:rPr>
              <w:t>payment_method</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E0F8989" w14:textId="78372691" w:rsidR="264E218C" w:rsidRDefault="264E218C" w:rsidP="6A43330E">
            <w:pPr>
              <w:spacing w:before="0" w:after="0"/>
              <w:ind w:left="-15"/>
              <w:jc w:val="left"/>
            </w:pPr>
            <w:r w:rsidRPr="264E218C">
              <w:rPr>
                <w:color w:val="000000" w:themeColor="text1"/>
              </w:rPr>
              <w:t>nvarchar(</w:t>
            </w:r>
            <w:r w:rsidR="2A6CB049" w:rsidRPr="712141D5">
              <w:rPr>
                <w:color w:val="000000" w:themeColor="text1"/>
              </w:rPr>
              <w:t>50</w:t>
            </w:r>
            <w:r w:rsidRPr="264E218C">
              <w:rPr>
                <w:color w:val="000000" w:themeColor="text1"/>
              </w:rPr>
              <w:t>)</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0AC302A" w14:textId="49EE137B" w:rsidR="264E218C" w:rsidRDefault="264E218C" w:rsidP="6A43330E">
            <w:pPr>
              <w:spacing w:before="0" w:after="0"/>
              <w:ind w:left="-15"/>
              <w:jc w:val="left"/>
            </w:pPr>
          </w:p>
        </w:tc>
      </w:tr>
      <w:tr w:rsidR="264E218C" w14:paraId="58545EC8"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34FFB9A" w14:textId="4A2AE00F" w:rsidR="264E218C" w:rsidRDefault="5944F7E2" w:rsidP="264E218C">
            <w:pPr>
              <w:spacing w:before="0" w:after="0"/>
              <w:ind w:left="-15"/>
            </w:pPr>
            <w:r w:rsidRPr="712141D5">
              <w:rPr>
                <w:color w:val="000000" w:themeColor="text1"/>
              </w:rPr>
              <w:t>payment_</w:t>
            </w:r>
            <w:r w:rsidR="264E218C" w:rsidRPr="264E218C">
              <w:rPr>
                <w:color w:val="000000" w:themeColor="text1"/>
              </w:rPr>
              <w:t>status</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BF1E158" w14:textId="56FF98AA" w:rsidR="264E218C" w:rsidRDefault="264E218C" w:rsidP="6A43330E">
            <w:pPr>
              <w:spacing w:before="0" w:after="0"/>
              <w:ind w:left="-15"/>
              <w:jc w:val="left"/>
            </w:pPr>
            <w:r w:rsidRPr="264E218C">
              <w:rPr>
                <w:color w:val="000000" w:themeColor="text1"/>
              </w:rPr>
              <w:t>nvarchar(50)</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DDC43B4" w14:textId="2FD87882" w:rsidR="264E218C" w:rsidRDefault="264E218C" w:rsidP="6A43330E">
            <w:pPr>
              <w:spacing w:before="0" w:after="0"/>
              <w:ind w:left="-15"/>
              <w:jc w:val="left"/>
            </w:pPr>
          </w:p>
        </w:tc>
      </w:tr>
      <w:tr w:rsidR="264E218C" w14:paraId="5433F549"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E572574" w14:textId="0A974EAE" w:rsidR="264E218C" w:rsidRDefault="28E3CE8C" w:rsidP="264E218C">
            <w:pPr>
              <w:spacing w:before="0" w:after="0"/>
              <w:ind w:left="-15"/>
            </w:pPr>
            <w:r w:rsidRPr="712141D5">
              <w:rPr>
                <w:color w:val="000000" w:themeColor="text1"/>
              </w:rPr>
              <w:t>payment_date</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E0F2F81" w14:textId="40B1F4EB" w:rsidR="264E218C" w:rsidRDefault="264E218C" w:rsidP="6A43330E">
            <w:pPr>
              <w:spacing w:before="0" w:after="0"/>
              <w:ind w:left="-15"/>
              <w:jc w:val="left"/>
            </w:pPr>
            <w:r w:rsidRPr="264E218C">
              <w:rPr>
                <w:color w:val="000000" w:themeColor="text1"/>
              </w:rPr>
              <w:t>datetime</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BB545C6" w14:textId="737FB676" w:rsidR="264E218C" w:rsidRDefault="264E218C" w:rsidP="6A43330E">
            <w:pPr>
              <w:spacing w:before="0" w:after="0"/>
              <w:ind w:left="-15"/>
              <w:jc w:val="left"/>
            </w:pPr>
          </w:p>
        </w:tc>
      </w:tr>
    </w:tbl>
    <w:p w14:paraId="374BE401" w14:textId="5A3603B9" w:rsidR="00EA28C7" w:rsidRDefault="007D1888" w:rsidP="00E46CB9">
      <w:pPr>
        <w:pStyle w:val="ListParagraph"/>
        <w:numPr>
          <w:ilvl w:val="0"/>
          <w:numId w:val="29"/>
        </w:numPr>
      </w:pPr>
      <w:r>
        <w:t>Bảng Transactions: quản lý giao dịch thanh toán và thực hiện dịch vụ</w:t>
      </w:r>
    </w:p>
    <w:p w14:paraId="7A92FA97" w14:textId="128041F2" w:rsidR="000C40D7" w:rsidRDefault="000C40D7" w:rsidP="000C40D7">
      <w:pPr>
        <w:pStyle w:val="Caption"/>
        <w:keepNext/>
        <w:jc w:val="center"/>
      </w:pPr>
      <w:r>
        <w:t xml:space="preserve">Bảng </w:t>
      </w:r>
      <w:r>
        <w:fldChar w:fldCharType="begin"/>
      </w:r>
      <w:r>
        <w:instrText xml:space="preserve"> SEQ Bảng \* ARABIC </w:instrText>
      </w:r>
      <w:r>
        <w:fldChar w:fldCharType="separate"/>
      </w:r>
      <w:r>
        <w:rPr>
          <w:noProof/>
        </w:rPr>
        <w:t>7</w:t>
      </w:r>
      <w:r>
        <w:fldChar w:fldCharType="end"/>
      </w:r>
      <w:r>
        <w:rPr>
          <w:lang w:val="en-US"/>
        </w:rPr>
        <w:t xml:space="preserve"> B</w:t>
      </w:r>
      <w:r w:rsidRPr="0065232C">
        <w:rPr>
          <w:lang w:val="en-US"/>
        </w:rPr>
        <w:t>ảng</w:t>
      </w:r>
      <w:r>
        <w:rPr>
          <w:lang w:val="en-US"/>
        </w:rPr>
        <w:t xml:space="preserve"> Tr</w:t>
      </w:r>
      <w:r w:rsidRPr="0065232C">
        <w:rPr>
          <w:lang w:val="en-US"/>
        </w:rPr>
        <w:t>ans</w:t>
      </w:r>
      <w:r>
        <w:rPr>
          <w:lang w:val="en-US"/>
        </w:rPr>
        <w:t>actions</w:t>
      </w:r>
    </w:p>
    <w:tbl>
      <w:tblPr>
        <w:tblW w:w="9062" w:type="dxa"/>
        <w:tblLook w:val="06A0" w:firstRow="1" w:lastRow="0" w:firstColumn="1" w:lastColumn="0" w:noHBand="1" w:noVBand="1"/>
      </w:tblPr>
      <w:tblGrid>
        <w:gridCol w:w="3120"/>
        <w:gridCol w:w="2850"/>
        <w:gridCol w:w="3092"/>
      </w:tblGrid>
      <w:tr w:rsidR="6A43330E" w14:paraId="0346325D"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A613F49" w14:textId="787DE085" w:rsidR="6A43330E" w:rsidRDefault="6A43330E" w:rsidP="6A43330E">
            <w:pPr>
              <w:spacing w:before="0" w:after="0"/>
              <w:ind w:left="-15"/>
              <w:jc w:val="left"/>
            </w:pPr>
            <w:r w:rsidRPr="6A43330E">
              <w:rPr>
                <w:color w:val="000000" w:themeColor="text1"/>
              </w:rPr>
              <w:t>Column Name</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58D6BED" w14:textId="48E75422" w:rsidR="6A43330E" w:rsidRDefault="6A43330E" w:rsidP="6A43330E">
            <w:pPr>
              <w:spacing w:before="0" w:after="0"/>
              <w:ind w:left="-15"/>
              <w:jc w:val="left"/>
            </w:pPr>
            <w:r w:rsidRPr="6A43330E">
              <w:rPr>
                <w:color w:val="000000" w:themeColor="text1"/>
              </w:rPr>
              <w:t>Data Type</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1C4F803" w14:textId="40748651" w:rsidR="6A43330E" w:rsidRDefault="6A43330E" w:rsidP="6A43330E">
            <w:pPr>
              <w:spacing w:before="0" w:after="0"/>
              <w:ind w:left="-15"/>
              <w:jc w:val="left"/>
            </w:pPr>
            <w:r w:rsidRPr="6A43330E">
              <w:rPr>
                <w:color w:val="000000" w:themeColor="text1"/>
              </w:rPr>
              <w:t>Allow Nulls</w:t>
            </w:r>
          </w:p>
        </w:tc>
      </w:tr>
      <w:tr w:rsidR="6A43330E" w14:paraId="6592A4BC"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5887FF2" w14:textId="5AD9021E" w:rsidR="6A43330E" w:rsidRDefault="6383AC3C" w:rsidP="6A43330E">
            <w:pPr>
              <w:spacing w:before="0" w:after="0"/>
              <w:ind w:left="-15"/>
              <w:jc w:val="left"/>
            </w:pPr>
            <w:r w:rsidRPr="0126C7C7">
              <w:rPr>
                <w:color w:val="000000" w:themeColor="text1"/>
              </w:rPr>
              <w:t>transaction_id</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E769FCA" w14:textId="18D38FFA" w:rsidR="6A43330E" w:rsidRDefault="52A2169D" w:rsidP="6A43330E">
            <w:pPr>
              <w:spacing w:before="0" w:after="0"/>
              <w:ind w:left="-15"/>
              <w:jc w:val="left"/>
            </w:pPr>
            <w:r w:rsidRPr="0126C7C7">
              <w:rPr>
                <w:color w:val="000000" w:themeColor="text1"/>
              </w:rPr>
              <w:t>int</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5EED0DF" w14:textId="1FBB612F" w:rsidR="6A43330E" w:rsidRDefault="6A43330E" w:rsidP="6A43330E">
            <w:pPr>
              <w:spacing w:before="0" w:after="0"/>
              <w:ind w:left="-15"/>
              <w:jc w:val="left"/>
            </w:pPr>
            <w:r w:rsidRPr="6A43330E">
              <w:rPr>
                <w:color w:val="000000" w:themeColor="text1"/>
              </w:rPr>
              <w:t>NOT NULL</w:t>
            </w:r>
          </w:p>
        </w:tc>
      </w:tr>
      <w:tr w:rsidR="6A43330E" w14:paraId="27590388"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F87B7A5" w14:textId="762AD521" w:rsidR="6A43330E" w:rsidRDefault="4B5B463B" w:rsidP="0126C7C7">
            <w:pPr>
              <w:spacing w:before="0" w:after="0"/>
              <w:ind w:left="-15"/>
              <w:jc w:val="left"/>
            </w:pPr>
            <w:r w:rsidRPr="0126C7C7">
              <w:rPr>
                <w:color w:val="000000" w:themeColor="text1"/>
              </w:rPr>
              <w:t>request_id</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E973202" w14:textId="77C58A57" w:rsidR="6A43330E" w:rsidRDefault="310C93E6" w:rsidP="0126C7C7">
            <w:pPr>
              <w:spacing w:before="0" w:after="0"/>
              <w:ind w:left="-15"/>
              <w:jc w:val="left"/>
            </w:pPr>
            <w:r w:rsidRPr="0126C7C7">
              <w:rPr>
                <w:color w:val="000000" w:themeColor="text1"/>
              </w:rPr>
              <w:t>int</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D77B89D" w14:textId="06E58023" w:rsidR="6A43330E" w:rsidRDefault="6A43330E" w:rsidP="6A43330E">
            <w:pPr>
              <w:spacing w:before="0" w:after="0"/>
              <w:ind w:left="-15"/>
              <w:jc w:val="left"/>
            </w:pPr>
          </w:p>
        </w:tc>
      </w:tr>
      <w:tr w:rsidR="6A43330E" w14:paraId="09C2C687"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258297A" w14:textId="7F1A5711" w:rsidR="6A43330E" w:rsidRDefault="1F613B01" w:rsidP="6A43330E">
            <w:pPr>
              <w:spacing w:before="0" w:after="0"/>
              <w:ind w:left="-15"/>
              <w:jc w:val="left"/>
            </w:pPr>
            <w:r w:rsidRPr="0126C7C7">
              <w:rPr>
                <w:color w:val="000000" w:themeColor="text1"/>
              </w:rPr>
              <w:t>service_provider_id</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5C2304F" w14:textId="536F249C" w:rsidR="6A43330E" w:rsidRDefault="37B43231" w:rsidP="0126C7C7">
            <w:pPr>
              <w:spacing w:before="0" w:after="0"/>
              <w:ind w:left="-15"/>
              <w:jc w:val="left"/>
            </w:pPr>
            <w:r w:rsidRPr="0126C7C7">
              <w:rPr>
                <w:color w:val="000000" w:themeColor="text1"/>
              </w:rPr>
              <w:t>int</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9715872" w14:textId="6A736EF2" w:rsidR="6A43330E" w:rsidRDefault="6A43330E" w:rsidP="6A43330E">
            <w:pPr>
              <w:spacing w:before="0" w:after="0"/>
              <w:ind w:left="-15"/>
              <w:jc w:val="left"/>
            </w:pPr>
          </w:p>
        </w:tc>
      </w:tr>
      <w:tr w:rsidR="6A43330E" w14:paraId="4298C4DA"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8DA7A93" w14:textId="13B5BFDE" w:rsidR="6A43330E" w:rsidRDefault="7B58A834" w:rsidP="6A43330E">
            <w:pPr>
              <w:spacing w:before="0" w:after="0"/>
              <w:ind w:left="-15"/>
              <w:jc w:val="left"/>
            </w:pPr>
            <w:r w:rsidRPr="0126C7C7">
              <w:rPr>
                <w:color w:val="000000" w:themeColor="text1"/>
              </w:rPr>
              <w:t>customer_id</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E80FE43" w14:textId="7CA99DCD" w:rsidR="6A43330E" w:rsidRDefault="29BE6C93" w:rsidP="0126C7C7">
            <w:pPr>
              <w:spacing w:before="0" w:after="0"/>
              <w:ind w:left="-15"/>
              <w:jc w:val="left"/>
            </w:pPr>
            <w:r w:rsidRPr="0126C7C7">
              <w:rPr>
                <w:color w:val="000000" w:themeColor="text1"/>
              </w:rPr>
              <w:t>int</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48AFAC9" w14:textId="63C6760C" w:rsidR="6A43330E" w:rsidRDefault="6A43330E" w:rsidP="6A43330E">
            <w:pPr>
              <w:spacing w:before="0" w:after="0"/>
              <w:ind w:left="-15"/>
              <w:jc w:val="left"/>
            </w:pPr>
          </w:p>
        </w:tc>
      </w:tr>
      <w:tr w:rsidR="6A43330E" w14:paraId="1090F421"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AD419FF" w14:textId="1A581C6D" w:rsidR="6A43330E" w:rsidRDefault="0D4926AD" w:rsidP="6A43330E">
            <w:pPr>
              <w:spacing w:before="0" w:after="0"/>
              <w:ind w:left="-15"/>
              <w:jc w:val="left"/>
            </w:pPr>
            <w:r w:rsidRPr="0126C7C7">
              <w:rPr>
                <w:color w:val="000000" w:themeColor="text1"/>
              </w:rPr>
              <w:t>transaction_status</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48EE242" w14:textId="4BE172FA" w:rsidR="6A43330E" w:rsidRDefault="49390473" w:rsidP="0126C7C7">
            <w:pPr>
              <w:spacing w:before="0" w:after="0"/>
              <w:ind w:left="-15"/>
              <w:jc w:val="left"/>
            </w:pPr>
            <w:r w:rsidRPr="0126C7C7">
              <w:rPr>
                <w:color w:val="000000" w:themeColor="text1"/>
              </w:rPr>
              <w:t>nvarchar(50)</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D7995E8" w14:textId="49EE137B" w:rsidR="6A43330E" w:rsidRDefault="6A43330E" w:rsidP="6A43330E">
            <w:pPr>
              <w:spacing w:before="0" w:after="0"/>
              <w:ind w:left="-15"/>
              <w:jc w:val="left"/>
            </w:pPr>
          </w:p>
        </w:tc>
      </w:tr>
      <w:tr w:rsidR="6A43330E" w14:paraId="6BC449BF"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0048F5C" w14:textId="6D740890" w:rsidR="6A43330E" w:rsidRDefault="4B5FF87F" w:rsidP="6A43330E">
            <w:pPr>
              <w:spacing w:before="0" w:after="0"/>
              <w:ind w:left="-15"/>
              <w:jc w:val="left"/>
            </w:pPr>
            <w:r w:rsidRPr="0126C7C7">
              <w:rPr>
                <w:color w:val="000000" w:themeColor="text1"/>
              </w:rPr>
              <w:t>transaction_date</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EAEF80C" w14:textId="576E77B7" w:rsidR="6A43330E" w:rsidRDefault="6B0BB6E5" w:rsidP="0126C7C7">
            <w:pPr>
              <w:spacing w:before="0" w:after="0"/>
              <w:ind w:left="-15"/>
              <w:jc w:val="left"/>
            </w:pPr>
            <w:r w:rsidRPr="0126C7C7">
              <w:rPr>
                <w:color w:val="000000" w:themeColor="text1"/>
              </w:rPr>
              <w:t>datetime</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C2CA0E6" w14:textId="2FD87882" w:rsidR="6A43330E" w:rsidRDefault="6A43330E" w:rsidP="6A43330E">
            <w:pPr>
              <w:spacing w:before="0" w:after="0"/>
              <w:ind w:left="-15"/>
              <w:jc w:val="left"/>
            </w:pPr>
          </w:p>
        </w:tc>
      </w:tr>
    </w:tbl>
    <w:p w14:paraId="1A1B1AA2" w14:textId="49075D5B" w:rsidR="00EA28C7" w:rsidRDefault="007D1888" w:rsidP="4E34BCD7">
      <w:pPr>
        <w:pStyle w:val="ListParagraph"/>
        <w:numPr>
          <w:ilvl w:val="0"/>
          <w:numId w:val="29"/>
        </w:numPr>
      </w:pPr>
      <w:r>
        <w:t>Bảng Deliveries: quản lý giao và nhận sản phẩm</w:t>
      </w:r>
    </w:p>
    <w:p w14:paraId="6965EA4F" w14:textId="3EA56C50" w:rsidR="000C40D7" w:rsidRDefault="000C40D7" w:rsidP="000C40D7">
      <w:pPr>
        <w:pStyle w:val="Caption"/>
        <w:keepNext/>
        <w:jc w:val="center"/>
      </w:pPr>
      <w:r>
        <w:lastRenderedPageBreak/>
        <w:t xml:space="preserve">Bảng </w:t>
      </w:r>
      <w:r>
        <w:fldChar w:fldCharType="begin"/>
      </w:r>
      <w:r>
        <w:instrText xml:space="preserve"> SEQ Bảng \* ARABIC </w:instrText>
      </w:r>
      <w:r>
        <w:fldChar w:fldCharType="separate"/>
      </w:r>
      <w:r>
        <w:rPr>
          <w:noProof/>
        </w:rPr>
        <w:t>8</w:t>
      </w:r>
      <w:r>
        <w:fldChar w:fldCharType="end"/>
      </w:r>
      <w:r>
        <w:rPr>
          <w:lang w:val="en-US"/>
        </w:rPr>
        <w:t xml:space="preserve"> B</w:t>
      </w:r>
      <w:r w:rsidRPr="002A1AB8">
        <w:rPr>
          <w:lang w:val="en-US"/>
        </w:rPr>
        <w:t>ảng</w:t>
      </w:r>
      <w:r>
        <w:rPr>
          <w:lang w:val="en-US"/>
        </w:rPr>
        <w:t xml:space="preserve"> Deliveries</w:t>
      </w:r>
    </w:p>
    <w:tbl>
      <w:tblPr>
        <w:tblW w:w="9062" w:type="dxa"/>
        <w:tblLook w:val="06A0" w:firstRow="1" w:lastRow="0" w:firstColumn="1" w:lastColumn="0" w:noHBand="1" w:noVBand="1"/>
      </w:tblPr>
      <w:tblGrid>
        <w:gridCol w:w="3120"/>
        <w:gridCol w:w="2850"/>
        <w:gridCol w:w="3092"/>
      </w:tblGrid>
      <w:tr w:rsidR="4E34BCD7" w14:paraId="4C17F66B"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A0A8CE4" w14:textId="787DE085" w:rsidR="4E34BCD7" w:rsidRDefault="4E34BCD7" w:rsidP="4E34BCD7">
            <w:pPr>
              <w:spacing w:before="0" w:after="0"/>
              <w:ind w:left="-15"/>
              <w:jc w:val="left"/>
            </w:pPr>
            <w:r w:rsidRPr="4E34BCD7">
              <w:rPr>
                <w:color w:val="000000" w:themeColor="text1"/>
              </w:rPr>
              <w:t>Column Name</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EA6CDD6" w14:textId="48E75422" w:rsidR="4E34BCD7" w:rsidRDefault="4E34BCD7" w:rsidP="4E34BCD7">
            <w:pPr>
              <w:spacing w:before="0" w:after="0"/>
              <w:ind w:left="-15"/>
              <w:jc w:val="left"/>
            </w:pPr>
            <w:r w:rsidRPr="4E34BCD7">
              <w:rPr>
                <w:color w:val="000000" w:themeColor="text1"/>
              </w:rPr>
              <w:t>Data Type</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6D5AD20" w14:textId="40748651" w:rsidR="4E34BCD7" w:rsidRDefault="4E34BCD7" w:rsidP="4E34BCD7">
            <w:pPr>
              <w:spacing w:before="0" w:after="0"/>
              <w:ind w:left="-15"/>
              <w:jc w:val="left"/>
            </w:pPr>
            <w:r w:rsidRPr="4E34BCD7">
              <w:rPr>
                <w:color w:val="000000" w:themeColor="text1"/>
              </w:rPr>
              <w:t>Allow Nulls</w:t>
            </w:r>
          </w:p>
        </w:tc>
      </w:tr>
      <w:tr w:rsidR="4E34BCD7" w14:paraId="083BD32C"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271D3B0" w14:textId="5E9571DB" w:rsidR="508523A8" w:rsidRDefault="508523A8" w:rsidP="4E34BCD7">
            <w:pPr>
              <w:spacing w:before="0" w:after="0"/>
              <w:ind w:left="-15"/>
              <w:jc w:val="left"/>
            </w:pPr>
            <w:r w:rsidRPr="12B53F4F">
              <w:rPr>
                <w:color w:val="000000" w:themeColor="text1"/>
              </w:rPr>
              <w:t>delivery_id</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C4531B4" w14:textId="18D38FFA" w:rsidR="4E34BCD7" w:rsidRDefault="4E34BCD7" w:rsidP="4E34BCD7">
            <w:pPr>
              <w:spacing w:before="0" w:after="0"/>
              <w:ind w:left="-15"/>
              <w:jc w:val="left"/>
            </w:pPr>
            <w:r w:rsidRPr="4E34BCD7">
              <w:rPr>
                <w:color w:val="000000" w:themeColor="text1"/>
              </w:rPr>
              <w:t>int</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87F1836" w14:textId="1FBB612F" w:rsidR="4E34BCD7" w:rsidRDefault="4E34BCD7" w:rsidP="4E34BCD7">
            <w:pPr>
              <w:spacing w:before="0" w:after="0"/>
              <w:ind w:left="-15"/>
              <w:jc w:val="left"/>
            </w:pPr>
            <w:r w:rsidRPr="4E34BCD7">
              <w:rPr>
                <w:color w:val="000000" w:themeColor="text1"/>
              </w:rPr>
              <w:t>NOT NULL</w:t>
            </w:r>
          </w:p>
        </w:tc>
      </w:tr>
      <w:tr w:rsidR="4E34BCD7" w14:paraId="2018A1CB"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D9DBE5E" w14:textId="762AD521" w:rsidR="4E34BCD7" w:rsidRDefault="4E34BCD7" w:rsidP="4E34BCD7">
            <w:pPr>
              <w:spacing w:before="0" w:after="0"/>
              <w:ind w:left="-15"/>
              <w:jc w:val="left"/>
            </w:pPr>
            <w:r w:rsidRPr="4E34BCD7">
              <w:rPr>
                <w:color w:val="000000" w:themeColor="text1"/>
              </w:rPr>
              <w:t>request_id</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124CA66" w14:textId="77C58A57" w:rsidR="4E34BCD7" w:rsidRDefault="4E34BCD7" w:rsidP="4E34BCD7">
            <w:pPr>
              <w:spacing w:before="0" w:after="0"/>
              <w:ind w:left="-15"/>
              <w:jc w:val="left"/>
            </w:pPr>
            <w:r w:rsidRPr="4E34BCD7">
              <w:rPr>
                <w:color w:val="000000" w:themeColor="text1"/>
              </w:rPr>
              <w:t>int</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20F9DF3" w14:textId="06E58023" w:rsidR="4E34BCD7" w:rsidRDefault="4E34BCD7" w:rsidP="4E34BCD7">
            <w:pPr>
              <w:spacing w:before="0" w:after="0"/>
              <w:ind w:left="-15"/>
              <w:jc w:val="left"/>
            </w:pPr>
          </w:p>
        </w:tc>
      </w:tr>
      <w:tr w:rsidR="4E34BCD7" w14:paraId="3FD76C75"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AA39534" w14:textId="17408015" w:rsidR="4E34BCD7" w:rsidRDefault="7DC9C23C" w:rsidP="4E34BCD7">
            <w:pPr>
              <w:spacing w:before="0" w:after="0"/>
              <w:ind w:left="-15"/>
              <w:jc w:val="left"/>
            </w:pPr>
            <w:r w:rsidRPr="12B53F4F">
              <w:rPr>
                <w:color w:val="000000" w:themeColor="text1"/>
              </w:rPr>
              <w:t>delivery_status</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4FBAEF4" w14:textId="79037A40" w:rsidR="4E34BCD7" w:rsidRDefault="33A87F00" w:rsidP="4E34BCD7">
            <w:pPr>
              <w:spacing w:before="0" w:after="0"/>
              <w:ind w:left="-15"/>
              <w:jc w:val="left"/>
            </w:pPr>
            <w:r w:rsidRPr="12B53F4F">
              <w:rPr>
                <w:color w:val="000000" w:themeColor="text1"/>
              </w:rPr>
              <w:t>nvarchar(50)</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671DB46" w14:textId="6A736EF2" w:rsidR="4E34BCD7" w:rsidRDefault="4E34BCD7" w:rsidP="4E34BCD7">
            <w:pPr>
              <w:spacing w:before="0" w:after="0"/>
              <w:ind w:left="-15"/>
              <w:jc w:val="left"/>
            </w:pPr>
          </w:p>
        </w:tc>
      </w:tr>
      <w:tr w:rsidR="4E34BCD7" w14:paraId="2BF94AF2"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1C1843C" w14:textId="3E640DF8" w:rsidR="4E34BCD7" w:rsidRDefault="33A87F00" w:rsidP="4E34BCD7">
            <w:pPr>
              <w:spacing w:before="0" w:after="0"/>
              <w:ind w:left="-15"/>
              <w:jc w:val="left"/>
            </w:pPr>
            <w:r w:rsidRPr="12B53F4F">
              <w:rPr>
                <w:color w:val="000000" w:themeColor="text1"/>
              </w:rPr>
              <w:t>delivery_date</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FD296C0" w14:textId="04FC8CB4" w:rsidR="4E34BCD7" w:rsidRDefault="33A87F00" w:rsidP="4E34BCD7">
            <w:pPr>
              <w:spacing w:before="0" w:after="0"/>
              <w:ind w:left="-15"/>
              <w:jc w:val="left"/>
            </w:pPr>
            <w:r w:rsidRPr="12B53F4F">
              <w:rPr>
                <w:color w:val="000000" w:themeColor="text1"/>
              </w:rPr>
              <w:t>datetime</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70EC0F5" w14:textId="63C6760C" w:rsidR="4E34BCD7" w:rsidRDefault="4E34BCD7" w:rsidP="4E34BCD7">
            <w:pPr>
              <w:spacing w:before="0" w:after="0"/>
              <w:ind w:left="-15"/>
              <w:jc w:val="left"/>
            </w:pPr>
          </w:p>
        </w:tc>
      </w:tr>
    </w:tbl>
    <w:p w14:paraId="5B2F0EEC" w14:textId="77777777" w:rsidR="00EA28C7" w:rsidRDefault="007D1888" w:rsidP="00E46CB9">
      <w:pPr>
        <w:pStyle w:val="ListParagraph"/>
        <w:numPr>
          <w:ilvl w:val="0"/>
          <w:numId w:val="29"/>
        </w:numPr>
      </w:pPr>
      <w:r>
        <w:t>Bảng Reports: báo cáo các vấn đề</w:t>
      </w:r>
    </w:p>
    <w:p w14:paraId="65E28A28" w14:textId="7E1FBBA8" w:rsidR="000C40D7" w:rsidRDefault="000C40D7" w:rsidP="000C40D7">
      <w:pPr>
        <w:pStyle w:val="Caption"/>
        <w:keepNext/>
        <w:jc w:val="center"/>
      </w:pPr>
      <w:r>
        <w:t xml:space="preserve">Bảng </w:t>
      </w:r>
      <w:r>
        <w:fldChar w:fldCharType="begin"/>
      </w:r>
      <w:r>
        <w:instrText xml:space="preserve"> SEQ Bảng \* ARABIC </w:instrText>
      </w:r>
      <w:r>
        <w:fldChar w:fldCharType="separate"/>
      </w:r>
      <w:r>
        <w:rPr>
          <w:noProof/>
        </w:rPr>
        <w:t>9</w:t>
      </w:r>
      <w:r>
        <w:fldChar w:fldCharType="end"/>
      </w:r>
      <w:r>
        <w:rPr>
          <w:lang w:val="en-US"/>
        </w:rPr>
        <w:t xml:space="preserve"> B</w:t>
      </w:r>
      <w:r w:rsidRPr="00CE6892">
        <w:rPr>
          <w:lang w:val="en-US"/>
        </w:rPr>
        <w:t>ảng</w:t>
      </w:r>
      <w:r>
        <w:rPr>
          <w:lang w:val="en-US"/>
        </w:rPr>
        <w:t xml:space="preserve"> Reports</w:t>
      </w:r>
    </w:p>
    <w:tbl>
      <w:tblPr>
        <w:tblW w:w="9062" w:type="dxa"/>
        <w:tblLook w:val="06A0" w:firstRow="1" w:lastRow="0" w:firstColumn="1" w:lastColumn="0" w:noHBand="1" w:noVBand="1"/>
      </w:tblPr>
      <w:tblGrid>
        <w:gridCol w:w="3120"/>
        <w:gridCol w:w="2850"/>
        <w:gridCol w:w="3092"/>
      </w:tblGrid>
      <w:tr w:rsidR="12B53F4F" w14:paraId="7CC3CBC4"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F6AD0D6" w14:textId="787DE085" w:rsidR="12B53F4F" w:rsidRDefault="12B53F4F" w:rsidP="12B53F4F">
            <w:pPr>
              <w:spacing w:before="0" w:after="0"/>
              <w:ind w:left="-15"/>
              <w:jc w:val="left"/>
            </w:pPr>
            <w:r w:rsidRPr="12B53F4F">
              <w:rPr>
                <w:color w:val="000000" w:themeColor="text1"/>
              </w:rPr>
              <w:t>Column Name</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6B2C9B5" w14:textId="48E75422" w:rsidR="12B53F4F" w:rsidRDefault="12B53F4F" w:rsidP="12B53F4F">
            <w:pPr>
              <w:spacing w:before="0" w:after="0"/>
              <w:ind w:left="-15"/>
              <w:jc w:val="left"/>
            </w:pPr>
            <w:r w:rsidRPr="12B53F4F">
              <w:rPr>
                <w:color w:val="000000" w:themeColor="text1"/>
              </w:rPr>
              <w:t>Data Type</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A7CD987" w14:textId="40748651" w:rsidR="12B53F4F" w:rsidRDefault="12B53F4F" w:rsidP="12B53F4F">
            <w:pPr>
              <w:spacing w:before="0" w:after="0"/>
              <w:ind w:left="-15"/>
              <w:jc w:val="left"/>
            </w:pPr>
            <w:r w:rsidRPr="12B53F4F">
              <w:rPr>
                <w:color w:val="000000" w:themeColor="text1"/>
              </w:rPr>
              <w:t>Allow Nulls</w:t>
            </w:r>
          </w:p>
        </w:tc>
      </w:tr>
      <w:tr w:rsidR="12B53F4F" w14:paraId="2819489B"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0D61C10" w14:textId="11FD08B9" w:rsidR="437879DA" w:rsidRDefault="437879DA" w:rsidP="12B53F4F">
            <w:pPr>
              <w:spacing w:before="0" w:after="0"/>
              <w:ind w:left="-15"/>
              <w:jc w:val="left"/>
            </w:pPr>
            <w:r w:rsidRPr="12B53F4F">
              <w:rPr>
                <w:color w:val="000000" w:themeColor="text1"/>
              </w:rPr>
              <w:t>report_id</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57B17B7" w14:textId="18D38FFA" w:rsidR="12B53F4F" w:rsidRDefault="12B53F4F" w:rsidP="12B53F4F">
            <w:pPr>
              <w:spacing w:before="0" w:after="0"/>
              <w:ind w:left="-15"/>
              <w:jc w:val="left"/>
            </w:pPr>
            <w:r w:rsidRPr="12B53F4F">
              <w:rPr>
                <w:color w:val="000000" w:themeColor="text1"/>
              </w:rPr>
              <w:t>int</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788A595" w14:textId="1FBB612F" w:rsidR="12B53F4F" w:rsidRDefault="12B53F4F" w:rsidP="12B53F4F">
            <w:pPr>
              <w:spacing w:before="0" w:after="0"/>
              <w:ind w:left="-15"/>
              <w:jc w:val="left"/>
            </w:pPr>
            <w:r w:rsidRPr="12B53F4F">
              <w:rPr>
                <w:color w:val="000000" w:themeColor="text1"/>
              </w:rPr>
              <w:t>NOT NULL</w:t>
            </w:r>
          </w:p>
        </w:tc>
      </w:tr>
      <w:tr w:rsidR="12B53F4F" w14:paraId="384FE419"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1AB9517" w14:textId="7231F93A" w:rsidR="7EC80583" w:rsidRDefault="7EC80583" w:rsidP="12B53F4F">
            <w:pPr>
              <w:spacing w:before="0" w:after="0"/>
              <w:ind w:left="-15"/>
              <w:jc w:val="left"/>
            </w:pPr>
            <w:r w:rsidRPr="12B53F4F">
              <w:rPr>
                <w:color w:val="000000" w:themeColor="text1"/>
              </w:rPr>
              <w:t>user_id</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626F320" w14:textId="77C58A57" w:rsidR="12B53F4F" w:rsidRDefault="12B53F4F" w:rsidP="12B53F4F">
            <w:pPr>
              <w:spacing w:before="0" w:after="0"/>
              <w:ind w:left="-15"/>
              <w:jc w:val="left"/>
            </w:pPr>
            <w:r w:rsidRPr="12B53F4F">
              <w:rPr>
                <w:color w:val="000000" w:themeColor="text1"/>
              </w:rPr>
              <w:t>int</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4C230FB" w14:textId="06E58023" w:rsidR="12B53F4F" w:rsidRDefault="12B53F4F" w:rsidP="12B53F4F">
            <w:pPr>
              <w:spacing w:before="0" w:after="0"/>
              <w:ind w:left="-15"/>
              <w:jc w:val="left"/>
            </w:pPr>
          </w:p>
        </w:tc>
      </w:tr>
      <w:tr w:rsidR="12B53F4F" w14:paraId="3238C9A1"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8B9F294" w14:textId="3270FD51" w:rsidR="57F31598" w:rsidRDefault="57F31598" w:rsidP="12B53F4F">
            <w:pPr>
              <w:spacing w:before="0" w:after="0"/>
              <w:ind w:left="-15"/>
              <w:jc w:val="left"/>
            </w:pPr>
            <w:r w:rsidRPr="12B53F4F">
              <w:rPr>
                <w:color w:val="000000" w:themeColor="text1"/>
              </w:rPr>
              <w:t>request_id</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23C4A13" w14:textId="536F249C" w:rsidR="12B53F4F" w:rsidRDefault="12B53F4F" w:rsidP="12B53F4F">
            <w:pPr>
              <w:spacing w:before="0" w:after="0"/>
              <w:ind w:left="-15"/>
              <w:jc w:val="left"/>
            </w:pPr>
            <w:r w:rsidRPr="12B53F4F">
              <w:rPr>
                <w:color w:val="000000" w:themeColor="text1"/>
              </w:rPr>
              <w:t>int</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B36A725" w14:textId="6A736EF2" w:rsidR="12B53F4F" w:rsidRDefault="12B53F4F" w:rsidP="12B53F4F">
            <w:pPr>
              <w:spacing w:before="0" w:after="0"/>
              <w:ind w:left="-15"/>
              <w:jc w:val="left"/>
            </w:pPr>
          </w:p>
        </w:tc>
      </w:tr>
      <w:tr w:rsidR="12B53F4F" w14:paraId="2DB1AB43"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6C4B302" w14:textId="3104E46D" w:rsidR="3820D0E8" w:rsidRDefault="3820D0E8" w:rsidP="12B53F4F">
            <w:pPr>
              <w:spacing w:before="0" w:after="0"/>
              <w:ind w:left="-15"/>
              <w:jc w:val="left"/>
            </w:pPr>
            <w:r w:rsidRPr="12B53F4F">
              <w:rPr>
                <w:color w:val="000000" w:themeColor="text1"/>
              </w:rPr>
              <w:t>report_details</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ECB3D6B" w14:textId="6C49B915" w:rsidR="5FE63397" w:rsidRDefault="5FE63397" w:rsidP="12B53F4F">
            <w:pPr>
              <w:spacing w:before="0" w:after="0"/>
              <w:ind w:left="-15"/>
              <w:jc w:val="left"/>
            </w:pPr>
            <w:r w:rsidRPr="12B53F4F">
              <w:rPr>
                <w:color w:val="000000" w:themeColor="text1"/>
              </w:rPr>
              <w:t>nvarchar(MAX)</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649EBBC" w14:textId="63C6760C" w:rsidR="12B53F4F" w:rsidRDefault="12B53F4F" w:rsidP="12B53F4F">
            <w:pPr>
              <w:spacing w:before="0" w:after="0"/>
              <w:ind w:left="-15"/>
              <w:jc w:val="left"/>
            </w:pPr>
          </w:p>
        </w:tc>
      </w:tr>
      <w:tr w:rsidR="12B53F4F" w14:paraId="3390C26F" w14:textId="77777777" w:rsidTr="00BD0C9B">
        <w:trPr>
          <w:trHeight w:val="300"/>
        </w:trPr>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505DDB3" w14:textId="54C0165B" w:rsidR="5FE63397" w:rsidRDefault="5FE63397" w:rsidP="12B53F4F">
            <w:pPr>
              <w:spacing w:before="0" w:after="0"/>
              <w:ind w:left="-15"/>
              <w:jc w:val="left"/>
            </w:pPr>
            <w:r w:rsidRPr="12B53F4F">
              <w:rPr>
                <w:color w:val="000000" w:themeColor="text1"/>
              </w:rPr>
              <w:t>report_date</w:t>
            </w:r>
          </w:p>
        </w:tc>
        <w:tc>
          <w:tcPr>
            <w:tcW w:w="28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C6FCF98" w14:textId="48DF041A" w:rsidR="5FE63397" w:rsidRDefault="5FE63397" w:rsidP="12B53F4F">
            <w:pPr>
              <w:spacing w:before="0" w:after="0"/>
              <w:ind w:left="-15"/>
              <w:jc w:val="left"/>
            </w:pPr>
            <w:r w:rsidRPr="12B53F4F">
              <w:rPr>
                <w:color w:val="000000" w:themeColor="text1"/>
              </w:rPr>
              <w:t>datetime</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16B9D71" w14:textId="49EE137B" w:rsidR="12B53F4F" w:rsidRDefault="12B53F4F" w:rsidP="12B53F4F">
            <w:pPr>
              <w:spacing w:before="0" w:after="0"/>
              <w:ind w:left="-15"/>
              <w:jc w:val="left"/>
            </w:pPr>
          </w:p>
        </w:tc>
      </w:tr>
    </w:tbl>
    <w:p w14:paraId="6A8BF869" w14:textId="77777777" w:rsidR="00EA28C7" w:rsidRDefault="007D1888" w:rsidP="00E46CB9">
      <w:pPr>
        <w:pStyle w:val="ListParagraph"/>
        <w:numPr>
          <w:ilvl w:val="0"/>
          <w:numId w:val="29"/>
        </w:numPr>
      </w:pPr>
      <w:r>
        <w:t>Bảng Reviews: quản lý đánh giá dịch vụ</w:t>
      </w:r>
    </w:p>
    <w:p w14:paraId="51C1CF1C" w14:textId="010E05B1" w:rsidR="000C40D7" w:rsidRDefault="000C40D7" w:rsidP="000C40D7">
      <w:pPr>
        <w:pStyle w:val="Caption"/>
        <w:keepNext/>
        <w:jc w:val="center"/>
      </w:pPr>
      <w:r>
        <w:t xml:space="preserve">Bảng </w:t>
      </w:r>
      <w:r>
        <w:fldChar w:fldCharType="begin"/>
      </w:r>
      <w:r>
        <w:instrText xml:space="preserve"> SEQ Bảng \* ARABIC </w:instrText>
      </w:r>
      <w:r>
        <w:fldChar w:fldCharType="separate"/>
      </w:r>
      <w:r>
        <w:rPr>
          <w:noProof/>
        </w:rPr>
        <w:t>10</w:t>
      </w:r>
      <w:r>
        <w:fldChar w:fldCharType="end"/>
      </w:r>
      <w:r>
        <w:rPr>
          <w:lang w:val="en-US"/>
        </w:rPr>
        <w:t xml:space="preserve"> B</w:t>
      </w:r>
      <w:r w:rsidRPr="00F22423">
        <w:rPr>
          <w:lang w:val="en-US"/>
        </w:rPr>
        <w:t>ản</w:t>
      </w:r>
      <w:r>
        <w:rPr>
          <w:lang w:val="en-US"/>
        </w:rPr>
        <w:t>g Reviews</w:t>
      </w:r>
    </w:p>
    <w:tbl>
      <w:tblPr>
        <w:tblW w:w="9062" w:type="dxa"/>
        <w:tblLook w:val="06A0" w:firstRow="1" w:lastRow="0" w:firstColumn="1" w:lastColumn="0" w:noHBand="1" w:noVBand="1"/>
      </w:tblPr>
      <w:tblGrid>
        <w:gridCol w:w="3150"/>
        <w:gridCol w:w="2820"/>
        <w:gridCol w:w="3092"/>
      </w:tblGrid>
      <w:tr w:rsidR="12B53F4F" w14:paraId="28E93010" w14:textId="77777777" w:rsidTr="00BD0C9B">
        <w:trPr>
          <w:trHeight w:val="300"/>
        </w:trPr>
        <w:tc>
          <w:tcPr>
            <w:tcW w:w="31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EB18893" w14:textId="787DE085" w:rsidR="12B53F4F" w:rsidRDefault="12B53F4F" w:rsidP="12B53F4F">
            <w:pPr>
              <w:spacing w:before="0" w:after="0"/>
              <w:ind w:left="-15"/>
              <w:jc w:val="left"/>
            </w:pPr>
            <w:r w:rsidRPr="12B53F4F">
              <w:rPr>
                <w:color w:val="000000" w:themeColor="text1"/>
              </w:rPr>
              <w:t>Column Name</w:t>
            </w:r>
          </w:p>
        </w:tc>
        <w:tc>
          <w:tcPr>
            <w:tcW w:w="28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A0D1CFC" w14:textId="48E75422" w:rsidR="12B53F4F" w:rsidRDefault="12B53F4F" w:rsidP="12B53F4F">
            <w:pPr>
              <w:spacing w:before="0" w:after="0"/>
              <w:ind w:left="-15"/>
              <w:jc w:val="left"/>
            </w:pPr>
            <w:r w:rsidRPr="12B53F4F">
              <w:rPr>
                <w:color w:val="000000" w:themeColor="text1"/>
              </w:rPr>
              <w:t>Data Type</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6FE5A60" w14:textId="40748651" w:rsidR="12B53F4F" w:rsidRDefault="12B53F4F" w:rsidP="12B53F4F">
            <w:pPr>
              <w:spacing w:before="0" w:after="0"/>
              <w:ind w:left="-15"/>
              <w:jc w:val="left"/>
            </w:pPr>
            <w:r w:rsidRPr="12B53F4F">
              <w:rPr>
                <w:color w:val="000000" w:themeColor="text1"/>
              </w:rPr>
              <w:t>Allow Nulls</w:t>
            </w:r>
          </w:p>
        </w:tc>
      </w:tr>
      <w:tr w:rsidR="12B53F4F" w14:paraId="5E89469D" w14:textId="77777777" w:rsidTr="00BD0C9B">
        <w:trPr>
          <w:trHeight w:val="300"/>
        </w:trPr>
        <w:tc>
          <w:tcPr>
            <w:tcW w:w="31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B485A8B" w14:textId="0A71AB88" w:rsidR="12B53F4F" w:rsidRDefault="1E0E8F73" w:rsidP="12B53F4F">
            <w:pPr>
              <w:spacing w:before="0" w:after="0"/>
              <w:ind w:left="-15"/>
              <w:jc w:val="left"/>
            </w:pPr>
            <w:r w:rsidRPr="12B53F4F">
              <w:rPr>
                <w:color w:val="000000" w:themeColor="text1"/>
              </w:rPr>
              <w:t>review_id</w:t>
            </w:r>
          </w:p>
        </w:tc>
        <w:tc>
          <w:tcPr>
            <w:tcW w:w="28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8180E7F" w14:textId="7DEAE5AB" w:rsidR="12B53F4F" w:rsidRDefault="12B53F4F" w:rsidP="12B53F4F">
            <w:pPr>
              <w:spacing w:before="0" w:after="0"/>
              <w:ind w:left="-15"/>
              <w:jc w:val="left"/>
            </w:pPr>
            <w:r w:rsidRPr="12B53F4F">
              <w:rPr>
                <w:color w:val="000000" w:themeColor="text1"/>
              </w:rPr>
              <w:t>int</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87516F4" w14:textId="1FBB612F" w:rsidR="12B53F4F" w:rsidRDefault="12B53F4F" w:rsidP="12B53F4F">
            <w:pPr>
              <w:spacing w:before="0" w:after="0"/>
              <w:ind w:left="-15"/>
              <w:jc w:val="left"/>
            </w:pPr>
            <w:r w:rsidRPr="12B53F4F">
              <w:rPr>
                <w:color w:val="000000" w:themeColor="text1"/>
              </w:rPr>
              <w:t>NOT NULL</w:t>
            </w:r>
          </w:p>
        </w:tc>
      </w:tr>
      <w:tr w:rsidR="12B53F4F" w14:paraId="3DAD103F" w14:textId="77777777" w:rsidTr="00BD0C9B">
        <w:trPr>
          <w:trHeight w:val="300"/>
        </w:trPr>
        <w:tc>
          <w:tcPr>
            <w:tcW w:w="31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2282EAD" w14:textId="2D901A27" w:rsidR="12B53F4F" w:rsidRDefault="27F2D1AA" w:rsidP="12B53F4F">
            <w:pPr>
              <w:spacing w:before="0" w:after="0"/>
              <w:ind w:left="-15"/>
              <w:jc w:val="left"/>
            </w:pPr>
            <w:r w:rsidRPr="12B53F4F">
              <w:rPr>
                <w:color w:val="000000" w:themeColor="text1"/>
              </w:rPr>
              <w:t>request_id</w:t>
            </w:r>
          </w:p>
        </w:tc>
        <w:tc>
          <w:tcPr>
            <w:tcW w:w="28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A3A48F4" w14:textId="6C7700E4" w:rsidR="12B53F4F" w:rsidRDefault="12B53F4F" w:rsidP="12B53F4F">
            <w:pPr>
              <w:spacing w:before="0" w:after="0"/>
              <w:ind w:left="-15"/>
              <w:jc w:val="left"/>
            </w:pPr>
            <w:r w:rsidRPr="12B53F4F">
              <w:rPr>
                <w:color w:val="000000" w:themeColor="text1"/>
              </w:rPr>
              <w:t>int</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3664F72" w14:textId="06E58023" w:rsidR="12B53F4F" w:rsidRDefault="12B53F4F" w:rsidP="12B53F4F">
            <w:pPr>
              <w:spacing w:before="0" w:after="0"/>
              <w:ind w:left="-15"/>
              <w:jc w:val="left"/>
            </w:pPr>
          </w:p>
        </w:tc>
      </w:tr>
      <w:tr w:rsidR="12B53F4F" w14:paraId="5442BB50" w14:textId="77777777" w:rsidTr="00BD0C9B">
        <w:trPr>
          <w:trHeight w:val="300"/>
        </w:trPr>
        <w:tc>
          <w:tcPr>
            <w:tcW w:w="31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C84498A" w14:textId="71873CB5" w:rsidR="12B53F4F" w:rsidRDefault="5DD9A668" w:rsidP="12B53F4F">
            <w:pPr>
              <w:spacing w:before="0" w:after="0"/>
              <w:ind w:left="-15"/>
              <w:jc w:val="left"/>
            </w:pPr>
            <w:r w:rsidRPr="7603FB9E">
              <w:rPr>
                <w:color w:val="000000" w:themeColor="text1"/>
              </w:rPr>
              <w:t>customer_id</w:t>
            </w:r>
          </w:p>
        </w:tc>
        <w:tc>
          <w:tcPr>
            <w:tcW w:w="28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8BA4DB3" w14:textId="287789E9" w:rsidR="12B53F4F" w:rsidRDefault="12B53F4F" w:rsidP="12B53F4F">
            <w:pPr>
              <w:spacing w:before="0" w:after="0"/>
              <w:ind w:left="-15"/>
              <w:jc w:val="left"/>
            </w:pPr>
            <w:r w:rsidRPr="12B53F4F">
              <w:rPr>
                <w:color w:val="000000" w:themeColor="text1"/>
              </w:rPr>
              <w:t>int</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2131F2E" w14:textId="6A736EF2" w:rsidR="12B53F4F" w:rsidRDefault="12B53F4F" w:rsidP="12B53F4F">
            <w:pPr>
              <w:spacing w:before="0" w:after="0"/>
              <w:ind w:left="-15"/>
              <w:jc w:val="left"/>
            </w:pPr>
          </w:p>
        </w:tc>
      </w:tr>
      <w:tr w:rsidR="12B53F4F" w14:paraId="53F36B8F" w14:textId="77777777" w:rsidTr="00BD0C9B">
        <w:trPr>
          <w:trHeight w:val="300"/>
        </w:trPr>
        <w:tc>
          <w:tcPr>
            <w:tcW w:w="31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BE4C9D2" w14:textId="6EE74084" w:rsidR="12B53F4F" w:rsidRDefault="308CBFD3" w:rsidP="12B53F4F">
            <w:pPr>
              <w:spacing w:before="0" w:after="0"/>
              <w:ind w:left="-15"/>
              <w:jc w:val="left"/>
            </w:pPr>
            <w:r w:rsidRPr="7603FB9E">
              <w:rPr>
                <w:color w:val="000000" w:themeColor="text1"/>
              </w:rPr>
              <w:t>service_provider_id</w:t>
            </w:r>
          </w:p>
        </w:tc>
        <w:tc>
          <w:tcPr>
            <w:tcW w:w="28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93758CE" w14:textId="3A5D2F74" w:rsidR="12B53F4F" w:rsidRDefault="27EAAEBA" w:rsidP="12B53F4F">
            <w:pPr>
              <w:spacing w:before="0" w:after="0"/>
              <w:ind w:left="-15"/>
              <w:jc w:val="left"/>
            </w:pPr>
            <w:r w:rsidRPr="7603FB9E">
              <w:rPr>
                <w:color w:val="000000" w:themeColor="text1"/>
              </w:rPr>
              <w:t>int</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B4F4D4A" w14:textId="63C6760C" w:rsidR="12B53F4F" w:rsidRDefault="12B53F4F" w:rsidP="12B53F4F">
            <w:pPr>
              <w:spacing w:before="0" w:after="0"/>
              <w:ind w:left="-15"/>
              <w:jc w:val="left"/>
            </w:pPr>
          </w:p>
        </w:tc>
      </w:tr>
      <w:tr w:rsidR="12B53F4F" w14:paraId="05B64FB0" w14:textId="77777777" w:rsidTr="00BD0C9B">
        <w:trPr>
          <w:trHeight w:val="300"/>
        </w:trPr>
        <w:tc>
          <w:tcPr>
            <w:tcW w:w="31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F8DE61D" w14:textId="4BE6818B" w:rsidR="12B53F4F" w:rsidRDefault="120B39BB" w:rsidP="12B53F4F">
            <w:pPr>
              <w:spacing w:before="0" w:after="0"/>
              <w:ind w:left="-15"/>
              <w:jc w:val="left"/>
            </w:pPr>
            <w:r w:rsidRPr="7603FB9E">
              <w:rPr>
                <w:color w:val="000000" w:themeColor="text1"/>
              </w:rPr>
              <w:lastRenderedPageBreak/>
              <w:t>rating</w:t>
            </w:r>
          </w:p>
        </w:tc>
        <w:tc>
          <w:tcPr>
            <w:tcW w:w="28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0FDB849" w14:textId="48DB1C42" w:rsidR="12B53F4F" w:rsidRDefault="0783C238" w:rsidP="12B53F4F">
            <w:pPr>
              <w:spacing w:before="0" w:after="0"/>
              <w:ind w:left="-15"/>
              <w:jc w:val="left"/>
            </w:pPr>
            <w:r w:rsidRPr="7603FB9E">
              <w:rPr>
                <w:color w:val="000000" w:themeColor="text1"/>
              </w:rPr>
              <w:t>int</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23D8D31" w14:textId="49EE137B" w:rsidR="12B53F4F" w:rsidRDefault="12B53F4F" w:rsidP="12B53F4F">
            <w:pPr>
              <w:spacing w:before="0" w:after="0"/>
              <w:ind w:left="-15"/>
              <w:jc w:val="left"/>
            </w:pPr>
          </w:p>
        </w:tc>
      </w:tr>
      <w:tr w:rsidR="12B53F4F" w14:paraId="7DD37D58" w14:textId="77777777" w:rsidTr="00BD0C9B">
        <w:trPr>
          <w:trHeight w:val="300"/>
        </w:trPr>
        <w:tc>
          <w:tcPr>
            <w:tcW w:w="31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4E6544C" w14:textId="537B8FDE" w:rsidR="12B53F4F" w:rsidRDefault="5188F528" w:rsidP="40FCA9BB">
            <w:pPr>
              <w:spacing w:before="0" w:after="0"/>
              <w:ind w:left="-15"/>
              <w:jc w:val="left"/>
            </w:pPr>
            <w:r w:rsidRPr="7603FB9E">
              <w:rPr>
                <w:color w:val="000000" w:themeColor="text1"/>
              </w:rPr>
              <w:t>review_text</w:t>
            </w:r>
          </w:p>
        </w:tc>
        <w:tc>
          <w:tcPr>
            <w:tcW w:w="28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506A15C" w14:textId="524D0EC7" w:rsidR="12B53F4F" w:rsidRDefault="12B53F4F" w:rsidP="12B53F4F">
            <w:pPr>
              <w:spacing w:before="0" w:after="0"/>
              <w:ind w:left="-15"/>
              <w:jc w:val="left"/>
            </w:pPr>
            <w:r w:rsidRPr="12B53F4F">
              <w:rPr>
                <w:color w:val="000000" w:themeColor="text1"/>
              </w:rPr>
              <w:t>nvarchar(</w:t>
            </w:r>
            <w:r w:rsidR="7399ABA0" w:rsidRPr="7603FB9E">
              <w:rPr>
                <w:color w:val="000000" w:themeColor="text1"/>
              </w:rPr>
              <w:t>MAX</w:t>
            </w:r>
            <w:r w:rsidRPr="12B53F4F">
              <w:rPr>
                <w:color w:val="000000" w:themeColor="text1"/>
              </w:rPr>
              <w:t>)</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D15BE7B" w14:textId="2FD87882" w:rsidR="12B53F4F" w:rsidRDefault="12B53F4F" w:rsidP="12B53F4F">
            <w:pPr>
              <w:spacing w:before="0" w:after="0"/>
              <w:ind w:left="-15"/>
              <w:jc w:val="left"/>
            </w:pPr>
          </w:p>
        </w:tc>
      </w:tr>
      <w:tr w:rsidR="12B53F4F" w14:paraId="1ACCFC85" w14:textId="77777777" w:rsidTr="00BD0C9B">
        <w:trPr>
          <w:trHeight w:val="300"/>
        </w:trPr>
        <w:tc>
          <w:tcPr>
            <w:tcW w:w="31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567D093" w14:textId="25B86499" w:rsidR="12B53F4F" w:rsidRDefault="0B8D2A23" w:rsidP="40FCA9BB">
            <w:pPr>
              <w:spacing w:before="0" w:after="0"/>
              <w:ind w:left="-15"/>
              <w:jc w:val="left"/>
            </w:pPr>
            <w:r w:rsidRPr="7603FB9E">
              <w:rPr>
                <w:color w:val="000000" w:themeColor="text1"/>
              </w:rPr>
              <w:t>review_date</w:t>
            </w:r>
          </w:p>
        </w:tc>
        <w:tc>
          <w:tcPr>
            <w:tcW w:w="28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B7C354C" w14:textId="40B1F4EB" w:rsidR="12B53F4F" w:rsidRDefault="12B53F4F" w:rsidP="12B53F4F">
            <w:pPr>
              <w:spacing w:before="0" w:after="0"/>
              <w:ind w:left="-15"/>
              <w:jc w:val="left"/>
            </w:pPr>
            <w:r w:rsidRPr="12B53F4F">
              <w:rPr>
                <w:color w:val="000000" w:themeColor="text1"/>
              </w:rPr>
              <w:t>datetime</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D1BC6AF" w14:textId="737FB676" w:rsidR="12B53F4F" w:rsidRDefault="12B53F4F" w:rsidP="12B53F4F">
            <w:pPr>
              <w:spacing w:before="0" w:after="0"/>
              <w:ind w:left="-15"/>
              <w:jc w:val="left"/>
            </w:pPr>
          </w:p>
        </w:tc>
      </w:tr>
    </w:tbl>
    <w:p w14:paraId="3A233D89" w14:textId="77777777" w:rsidR="00EA28C7" w:rsidRDefault="007D1888" w:rsidP="00E46CB9">
      <w:pPr>
        <w:pStyle w:val="ListParagraph"/>
        <w:numPr>
          <w:ilvl w:val="0"/>
          <w:numId w:val="29"/>
        </w:numPr>
      </w:pPr>
      <w:r>
        <w:t>Bảng Refunds: quản lý hoàn trả sản phẩm không đạt yêu cầu</w:t>
      </w:r>
    </w:p>
    <w:p w14:paraId="7AE83363" w14:textId="69A6C38D" w:rsidR="000C40D7" w:rsidRDefault="000C40D7" w:rsidP="000C40D7">
      <w:pPr>
        <w:pStyle w:val="Caption"/>
        <w:keepNext/>
        <w:jc w:val="center"/>
      </w:pPr>
      <w:r>
        <w:t xml:space="preserve">Bảng </w:t>
      </w:r>
      <w:r>
        <w:fldChar w:fldCharType="begin"/>
      </w:r>
      <w:r>
        <w:instrText xml:space="preserve"> SEQ Bảng \* ARABIC </w:instrText>
      </w:r>
      <w:r>
        <w:fldChar w:fldCharType="separate"/>
      </w:r>
      <w:r>
        <w:rPr>
          <w:noProof/>
        </w:rPr>
        <w:t>11</w:t>
      </w:r>
      <w:r>
        <w:fldChar w:fldCharType="end"/>
      </w:r>
      <w:r>
        <w:rPr>
          <w:lang w:val="en-US"/>
        </w:rPr>
        <w:t xml:space="preserve"> B</w:t>
      </w:r>
      <w:r w:rsidRPr="007A7264">
        <w:rPr>
          <w:lang w:val="en-US"/>
        </w:rPr>
        <w:t>ảng</w:t>
      </w:r>
      <w:r>
        <w:rPr>
          <w:lang w:val="en-US"/>
        </w:rPr>
        <w:t xml:space="preserve"> R</w:t>
      </w:r>
      <w:r w:rsidRPr="007A7264">
        <w:rPr>
          <w:lang w:val="en-US"/>
        </w:rPr>
        <w:t>ef</w:t>
      </w:r>
      <w:r>
        <w:rPr>
          <w:lang w:val="en-US"/>
        </w:rPr>
        <w:t>unds</w:t>
      </w:r>
    </w:p>
    <w:tbl>
      <w:tblPr>
        <w:tblW w:w="9062" w:type="dxa"/>
        <w:tblLook w:val="06A0" w:firstRow="1" w:lastRow="0" w:firstColumn="1" w:lastColumn="0" w:noHBand="1" w:noVBand="1"/>
      </w:tblPr>
      <w:tblGrid>
        <w:gridCol w:w="3150"/>
        <w:gridCol w:w="2820"/>
        <w:gridCol w:w="3092"/>
      </w:tblGrid>
      <w:tr w:rsidR="231139F7" w14:paraId="08280326" w14:textId="77777777" w:rsidTr="00BD0C9B">
        <w:trPr>
          <w:trHeight w:val="300"/>
        </w:trPr>
        <w:tc>
          <w:tcPr>
            <w:tcW w:w="31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1A7DFA1" w14:textId="787DE085" w:rsidR="231139F7" w:rsidRDefault="231139F7" w:rsidP="231139F7">
            <w:pPr>
              <w:spacing w:before="0" w:after="0"/>
              <w:ind w:left="-15"/>
              <w:jc w:val="left"/>
            </w:pPr>
            <w:r w:rsidRPr="231139F7">
              <w:rPr>
                <w:color w:val="000000" w:themeColor="text1"/>
              </w:rPr>
              <w:t>Column Name</w:t>
            </w:r>
          </w:p>
        </w:tc>
        <w:tc>
          <w:tcPr>
            <w:tcW w:w="28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5CD43E2" w14:textId="48E75422" w:rsidR="231139F7" w:rsidRDefault="231139F7" w:rsidP="231139F7">
            <w:pPr>
              <w:spacing w:before="0" w:after="0"/>
              <w:ind w:left="-15"/>
              <w:jc w:val="left"/>
            </w:pPr>
            <w:r w:rsidRPr="231139F7">
              <w:rPr>
                <w:color w:val="000000" w:themeColor="text1"/>
              </w:rPr>
              <w:t>Data Type</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D6B0405" w14:textId="40748651" w:rsidR="231139F7" w:rsidRDefault="231139F7" w:rsidP="231139F7">
            <w:pPr>
              <w:spacing w:before="0" w:after="0"/>
              <w:ind w:left="-15"/>
              <w:jc w:val="left"/>
            </w:pPr>
            <w:r w:rsidRPr="231139F7">
              <w:rPr>
                <w:color w:val="000000" w:themeColor="text1"/>
              </w:rPr>
              <w:t>Allow Nulls</w:t>
            </w:r>
          </w:p>
        </w:tc>
      </w:tr>
      <w:tr w:rsidR="231139F7" w14:paraId="652BC3AC" w14:textId="77777777" w:rsidTr="00BD0C9B">
        <w:trPr>
          <w:trHeight w:val="300"/>
        </w:trPr>
        <w:tc>
          <w:tcPr>
            <w:tcW w:w="31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C7C88A0" w14:textId="783303F1" w:rsidR="231139F7" w:rsidRDefault="7F60E84D" w:rsidP="231139F7">
            <w:pPr>
              <w:spacing w:before="0" w:after="0"/>
              <w:ind w:left="-15"/>
              <w:jc w:val="left"/>
            </w:pPr>
            <w:r w:rsidRPr="231139F7">
              <w:rPr>
                <w:color w:val="000000" w:themeColor="text1"/>
              </w:rPr>
              <w:t>refund_id</w:t>
            </w:r>
          </w:p>
        </w:tc>
        <w:tc>
          <w:tcPr>
            <w:tcW w:w="28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93C7E0B" w14:textId="7DEAE5AB" w:rsidR="231139F7" w:rsidRDefault="231139F7" w:rsidP="231139F7">
            <w:pPr>
              <w:spacing w:before="0" w:after="0"/>
              <w:ind w:left="-15"/>
              <w:jc w:val="left"/>
            </w:pPr>
            <w:r w:rsidRPr="231139F7">
              <w:rPr>
                <w:color w:val="000000" w:themeColor="text1"/>
              </w:rPr>
              <w:t>int</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33F294B" w14:textId="1FBB612F" w:rsidR="231139F7" w:rsidRDefault="231139F7" w:rsidP="231139F7">
            <w:pPr>
              <w:spacing w:before="0" w:after="0"/>
              <w:ind w:left="-15"/>
              <w:jc w:val="left"/>
            </w:pPr>
            <w:r w:rsidRPr="231139F7">
              <w:rPr>
                <w:color w:val="000000" w:themeColor="text1"/>
              </w:rPr>
              <w:t>NOT NULL</w:t>
            </w:r>
          </w:p>
        </w:tc>
      </w:tr>
      <w:tr w:rsidR="231139F7" w14:paraId="46AA1F26" w14:textId="77777777" w:rsidTr="00BD0C9B">
        <w:trPr>
          <w:trHeight w:val="300"/>
        </w:trPr>
        <w:tc>
          <w:tcPr>
            <w:tcW w:w="31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8337E1C" w14:textId="75AC46A2" w:rsidR="231139F7" w:rsidRDefault="67924471" w:rsidP="231139F7">
            <w:pPr>
              <w:spacing w:before="0" w:after="0"/>
              <w:ind w:left="-15"/>
              <w:jc w:val="left"/>
            </w:pPr>
            <w:r w:rsidRPr="231139F7">
              <w:rPr>
                <w:color w:val="000000" w:themeColor="text1"/>
              </w:rPr>
              <w:t>request_id</w:t>
            </w:r>
          </w:p>
        </w:tc>
        <w:tc>
          <w:tcPr>
            <w:tcW w:w="28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C884E75" w14:textId="6C7700E4" w:rsidR="231139F7" w:rsidRDefault="231139F7" w:rsidP="231139F7">
            <w:pPr>
              <w:spacing w:before="0" w:after="0"/>
              <w:ind w:left="-15"/>
              <w:jc w:val="left"/>
            </w:pPr>
            <w:r w:rsidRPr="231139F7">
              <w:rPr>
                <w:color w:val="000000" w:themeColor="text1"/>
              </w:rPr>
              <w:t>int</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0BA8494" w14:textId="06E58023" w:rsidR="231139F7" w:rsidRDefault="231139F7" w:rsidP="231139F7">
            <w:pPr>
              <w:spacing w:before="0" w:after="0"/>
              <w:ind w:left="-15"/>
              <w:jc w:val="left"/>
            </w:pPr>
          </w:p>
        </w:tc>
      </w:tr>
      <w:tr w:rsidR="231139F7" w14:paraId="08E5FA06" w14:textId="77777777" w:rsidTr="00BD0C9B">
        <w:trPr>
          <w:trHeight w:val="300"/>
        </w:trPr>
        <w:tc>
          <w:tcPr>
            <w:tcW w:w="31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291F549" w14:textId="20860900" w:rsidR="231139F7" w:rsidRDefault="06D2D6DE" w:rsidP="231139F7">
            <w:pPr>
              <w:spacing w:before="0" w:after="0"/>
              <w:ind w:left="-15"/>
              <w:jc w:val="left"/>
            </w:pPr>
            <w:r w:rsidRPr="231139F7">
              <w:rPr>
                <w:color w:val="000000" w:themeColor="text1"/>
              </w:rPr>
              <w:t>refund_amount</w:t>
            </w:r>
          </w:p>
        </w:tc>
        <w:tc>
          <w:tcPr>
            <w:tcW w:w="28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F3844A7" w14:textId="727E34EB" w:rsidR="2D24912C" w:rsidRDefault="2D24912C" w:rsidP="231139F7">
            <w:pPr>
              <w:spacing w:before="0" w:after="0"/>
              <w:ind w:left="-15"/>
              <w:jc w:val="left"/>
            </w:pPr>
            <w:r w:rsidRPr="231139F7">
              <w:rPr>
                <w:color w:val="000000" w:themeColor="text1"/>
              </w:rPr>
              <w:t>decimal(10, 2)</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2E3FDDB" w14:textId="6A736EF2" w:rsidR="231139F7" w:rsidRDefault="231139F7" w:rsidP="231139F7">
            <w:pPr>
              <w:spacing w:before="0" w:after="0"/>
              <w:ind w:left="-15"/>
              <w:jc w:val="left"/>
            </w:pPr>
          </w:p>
        </w:tc>
      </w:tr>
      <w:tr w:rsidR="231139F7" w14:paraId="01C0FDBF" w14:textId="77777777" w:rsidTr="00BD0C9B">
        <w:trPr>
          <w:trHeight w:val="300"/>
        </w:trPr>
        <w:tc>
          <w:tcPr>
            <w:tcW w:w="31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8FAFE48" w14:textId="58148D38" w:rsidR="231139F7" w:rsidRDefault="28CBBD85" w:rsidP="231139F7">
            <w:pPr>
              <w:spacing w:before="0" w:after="0"/>
              <w:ind w:left="-15"/>
              <w:jc w:val="left"/>
            </w:pPr>
            <w:r w:rsidRPr="231139F7">
              <w:rPr>
                <w:color w:val="000000" w:themeColor="text1"/>
              </w:rPr>
              <w:t>refund_status</w:t>
            </w:r>
          </w:p>
        </w:tc>
        <w:tc>
          <w:tcPr>
            <w:tcW w:w="28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A75DA27" w14:textId="25F8FE4A" w:rsidR="231139F7" w:rsidRDefault="674EDE97" w:rsidP="231139F7">
            <w:pPr>
              <w:spacing w:before="0" w:after="0"/>
              <w:ind w:left="-15"/>
              <w:jc w:val="left"/>
            </w:pPr>
            <w:r w:rsidRPr="520299B4">
              <w:rPr>
                <w:color w:val="000000" w:themeColor="text1"/>
              </w:rPr>
              <w:t>nvarchar(50)</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C550EB3" w14:textId="63C6760C" w:rsidR="231139F7" w:rsidRDefault="231139F7" w:rsidP="231139F7">
            <w:pPr>
              <w:spacing w:before="0" w:after="0"/>
              <w:ind w:left="-15"/>
              <w:jc w:val="left"/>
            </w:pPr>
          </w:p>
        </w:tc>
      </w:tr>
      <w:tr w:rsidR="4EB15189" w14:paraId="1857607F" w14:textId="77777777" w:rsidTr="00BD0C9B">
        <w:trPr>
          <w:trHeight w:val="300"/>
        </w:trPr>
        <w:tc>
          <w:tcPr>
            <w:tcW w:w="31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1A13DD1" w14:textId="736F1338" w:rsidR="5E55B4CB" w:rsidRDefault="5E55B4CB" w:rsidP="4EB15189">
            <w:pPr>
              <w:spacing w:before="0" w:after="0"/>
              <w:ind w:left="-15"/>
              <w:jc w:val="left"/>
            </w:pPr>
            <w:r w:rsidRPr="4EB15189">
              <w:rPr>
                <w:color w:val="000000" w:themeColor="text1"/>
              </w:rPr>
              <w:t>refund_date</w:t>
            </w:r>
          </w:p>
        </w:tc>
        <w:tc>
          <w:tcPr>
            <w:tcW w:w="28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F4DED30" w14:textId="30BB6139" w:rsidR="5E55B4CB" w:rsidRDefault="5E55B4CB" w:rsidP="4EB15189">
            <w:pPr>
              <w:spacing w:before="0" w:after="0"/>
              <w:ind w:left="-15"/>
              <w:jc w:val="left"/>
            </w:pPr>
            <w:r w:rsidRPr="4EB15189">
              <w:rPr>
                <w:color w:val="000000" w:themeColor="text1"/>
              </w:rPr>
              <w:t>datetime</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6B73185" w14:textId="63C6760C" w:rsidR="4EB15189" w:rsidRDefault="4EB15189" w:rsidP="4EB15189">
            <w:pPr>
              <w:spacing w:before="0" w:after="0"/>
              <w:ind w:left="-15"/>
              <w:jc w:val="left"/>
            </w:pPr>
          </w:p>
        </w:tc>
      </w:tr>
    </w:tbl>
    <w:p w14:paraId="181EEBAF" w14:textId="77777777" w:rsidR="00EA28C7" w:rsidRDefault="007D1888" w:rsidP="00E46CB9">
      <w:pPr>
        <w:pStyle w:val="ListParagraph"/>
        <w:numPr>
          <w:ilvl w:val="0"/>
          <w:numId w:val="29"/>
        </w:numPr>
      </w:pPr>
      <w:r>
        <w:t>Bảng Earnings: quản lý thu nhập của thợ</w:t>
      </w:r>
    </w:p>
    <w:p w14:paraId="1FF18286" w14:textId="6B5CE6F6" w:rsidR="000C40D7" w:rsidRDefault="000C40D7" w:rsidP="000C40D7">
      <w:pPr>
        <w:pStyle w:val="Caption"/>
        <w:keepNext/>
        <w:jc w:val="center"/>
      </w:pPr>
      <w:r>
        <w:t xml:space="preserve">Bảng </w:t>
      </w:r>
      <w:r>
        <w:fldChar w:fldCharType="begin"/>
      </w:r>
      <w:r>
        <w:instrText xml:space="preserve"> SEQ Bảng \* ARABIC </w:instrText>
      </w:r>
      <w:r>
        <w:fldChar w:fldCharType="separate"/>
      </w:r>
      <w:r>
        <w:rPr>
          <w:noProof/>
        </w:rPr>
        <w:t>12</w:t>
      </w:r>
      <w:r>
        <w:fldChar w:fldCharType="end"/>
      </w:r>
      <w:r>
        <w:rPr>
          <w:lang w:val="en-US"/>
        </w:rPr>
        <w:t xml:space="preserve"> B</w:t>
      </w:r>
      <w:r w:rsidRPr="00EA287C">
        <w:rPr>
          <w:lang w:val="en-US"/>
        </w:rPr>
        <w:t>ản</w:t>
      </w:r>
      <w:r>
        <w:rPr>
          <w:lang w:val="en-US"/>
        </w:rPr>
        <w:t>g Earnings</w:t>
      </w:r>
    </w:p>
    <w:tbl>
      <w:tblPr>
        <w:tblW w:w="9062" w:type="dxa"/>
        <w:tblLook w:val="06A0" w:firstRow="1" w:lastRow="0" w:firstColumn="1" w:lastColumn="0" w:noHBand="1" w:noVBand="1"/>
      </w:tblPr>
      <w:tblGrid>
        <w:gridCol w:w="3150"/>
        <w:gridCol w:w="2820"/>
        <w:gridCol w:w="3092"/>
      </w:tblGrid>
      <w:tr w:rsidR="4EB15189" w14:paraId="30F8FBEA" w14:textId="77777777" w:rsidTr="00BD0C9B">
        <w:trPr>
          <w:trHeight w:val="300"/>
        </w:trPr>
        <w:tc>
          <w:tcPr>
            <w:tcW w:w="31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0BFD35A" w14:textId="787DE085" w:rsidR="4EB15189" w:rsidRDefault="4EB15189" w:rsidP="4EB15189">
            <w:pPr>
              <w:spacing w:before="0" w:after="0"/>
              <w:ind w:left="-15"/>
              <w:jc w:val="left"/>
            </w:pPr>
            <w:bookmarkStart w:id="81" w:name="_Toc169255547"/>
            <w:r w:rsidRPr="4EB15189">
              <w:rPr>
                <w:color w:val="000000" w:themeColor="text1"/>
              </w:rPr>
              <w:t>Column Name</w:t>
            </w:r>
          </w:p>
        </w:tc>
        <w:tc>
          <w:tcPr>
            <w:tcW w:w="28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3C9B2AA" w14:textId="48E75422" w:rsidR="4EB15189" w:rsidRDefault="4EB15189" w:rsidP="4EB15189">
            <w:pPr>
              <w:spacing w:before="0" w:after="0"/>
              <w:ind w:left="-15"/>
              <w:jc w:val="left"/>
            </w:pPr>
            <w:r w:rsidRPr="4EB15189">
              <w:rPr>
                <w:color w:val="000000" w:themeColor="text1"/>
              </w:rPr>
              <w:t>Data Type</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BDF5C2F" w14:textId="40748651" w:rsidR="4EB15189" w:rsidRDefault="4EB15189" w:rsidP="4EB15189">
            <w:pPr>
              <w:spacing w:before="0" w:after="0"/>
              <w:ind w:left="-15"/>
              <w:jc w:val="left"/>
            </w:pPr>
            <w:r w:rsidRPr="4EB15189">
              <w:rPr>
                <w:color w:val="000000" w:themeColor="text1"/>
              </w:rPr>
              <w:t>Allow Nulls</w:t>
            </w:r>
          </w:p>
        </w:tc>
      </w:tr>
      <w:tr w:rsidR="4EB15189" w14:paraId="10853ED9" w14:textId="77777777" w:rsidTr="00BD0C9B">
        <w:trPr>
          <w:trHeight w:val="300"/>
        </w:trPr>
        <w:tc>
          <w:tcPr>
            <w:tcW w:w="31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B1B47DF" w14:textId="09EFD999" w:rsidR="1E41953D" w:rsidRDefault="1E41953D" w:rsidP="4EB15189">
            <w:pPr>
              <w:spacing w:before="0" w:after="0"/>
              <w:ind w:left="-15"/>
              <w:jc w:val="left"/>
            </w:pPr>
            <w:r w:rsidRPr="4EB15189">
              <w:rPr>
                <w:color w:val="000000" w:themeColor="text1"/>
              </w:rPr>
              <w:t>earning_id</w:t>
            </w:r>
          </w:p>
        </w:tc>
        <w:tc>
          <w:tcPr>
            <w:tcW w:w="28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FEC947C" w14:textId="7DEAE5AB" w:rsidR="4EB15189" w:rsidRDefault="4EB15189" w:rsidP="4EB15189">
            <w:pPr>
              <w:spacing w:before="0" w:after="0"/>
              <w:ind w:left="-15"/>
              <w:jc w:val="left"/>
            </w:pPr>
            <w:r w:rsidRPr="4EB15189">
              <w:rPr>
                <w:color w:val="000000" w:themeColor="text1"/>
              </w:rPr>
              <w:t>int</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4DC3DD3" w14:textId="1FBB612F" w:rsidR="4EB15189" w:rsidRDefault="4EB15189" w:rsidP="4EB15189">
            <w:pPr>
              <w:spacing w:before="0" w:after="0"/>
              <w:ind w:left="-15"/>
              <w:jc w:val="left"/>
            </w:pPr>
            <w:r w:rsidRPr="4EB15189">
              <w:rPr>
                <w:color w:val="000000" w:themeColor="text1"/>
              </w:rPr>
              <w:t>NOT NULL</w:t>
            </w:r>
          </w:p>
        </w:tc>
      </w:tr>
      <w:tr w:rsidR="4EB15189" w14:paraId="41E081F7" w14:textId="77777777" w:rsidTr="00BD0C9B">
        <w:trPr>
          <w:trHeight w:val="300"/>
        </w:trPr>
        <w:tc>
          <w:tcPr>
            <w:tcW w:w="31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9D1C07C" w14:textId="5745E68B" w:rsidR="1E22B2D5" w:rsidRDefault="1E22B2D5" w:rsidP="4EB15189">
            <w:pPr>
              <w:spacing w:before="0" w:after="0"/>
              <w:ind w:left="-15"/>
              <w:jc w:val="left"/>
            </w:pPr>
            <w:r w:rsidRPr="4EB15189">
              <w:rPr>
                <w:color w:val="000000" w:themeColor="text1"/>
              </w:rPr>
              <w:t>service_provider_id</w:t>
            </w:r>
          </w:p>
        </w:tc>
        <w:tc>
          <w:tcPr>
            <w:tcW w:w="28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2975502" w14:textId="6C7700E4" w:rsidR="4EB15189" w:rsidRDefault="4EB15189" w:rsidP="4EB15189">
            <w:pPr>
              <w:spacing w:before="0" w:after="0"/>
              <w:ind w:left="-15"/>
              <w:jc w:val="left"/>
            </w:pPr>
            <w:r w:rsidRPr="4EB15189">
              <w:rPr>
                <w:color w:val="000000" w:themeColor="text1"/>
              </w:rPr>
              <w:t>int</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9717FB7" w14:textId="06E58023" w:rsidR="4EB15189" w:rsidRDefault="4EB15189" w:rsidP="4EB15189">
            <w:pPr>
              <w:spacing w:before="0" w:after="0"/>
              <w:ind w:left="-15"/>
              <w:jc w:val="left"/>
            </w:pPr>
          </w:p>
        </w:tc>
      </w:tr>
      <w:tr w:rsidR="4EB15189" w14:paraId="1E5D5008" w14:textId="77777777" w:rsidTr="00BD0C9B">
        <w:trPr>
          <w:trHeight w:val="300"/>
        </w:trPr>
        <w:tc>
          <w:tcPr>
            <w:tcW w:w="31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3DCB3C4" w14:textId="6CD09D4F" w:rsidR="29D74C64" w:rsidRDefault="29D74C64" w:rsidP="4EB15189">
            <w:pPr>
              <w:spacing w:before="0" w:after="0"/>
              <w:ind w:left="-15"/>
              <w:jc w:val="left"/>
            </w:pPr>
            <w:r w:rsidRPr="4EB15189">
              <w:rPr>
                <w:color w:val="000000" w:themeColor="text1"/>
              </w:rPr>
              <w:t>request_id</w:t>
            </w:r>
          </w:p>
        </w:tc>
        <w:tc>
          <w:tcPr>
            <w:tcW w:w="28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DA6642E" w14:textId="0566F160" w:rsidR="3FD6CA47" w:rsidRDefault="3FD6CA47" w:rsidP="4EB15189">
            <w:pPr>
              <w:spacing w:before="0" w:after="0"/>
              <w:ind w:left="-15"/>
              <w:jc w:val="left"/>
              <w:rPr>
                <w:color w:val="000000" w:themeColor="text1"/>
              </w:rPr>
            </w:pPr>
            <w:r w:rsidRPr="4EB15189">
              <w:rPr>
                <w:color w:val="000000" w:themeColor="text1"/>
              </w:rPr>
              <w:t>int</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6D00C56" w14:textId="6A736EF2" w:rsidR="4EB15189" w:rsidRDefault="4EB15189" w:rsidP="4EB15189">
            <w:pPr>
              <w:spacing w:before="0" w:after="0"/>
              <w:ind w:left="-15"/>
              <w:jc w:val="left"/>
            </w:pPr>
          </w:p>
        </w:tc>
      </w:tr>
      <w:tr w:rsidR="4EB15189" w14:paraId="0B0372F9" w14:textId="77777777" w:rsidTr="00BD0C9B">
        <w:trPr>
          <w:trHeight w:val="300"/>
        </w:trPr>
        <w:tc>
          <w:tcPr>
            <w:tcW w:w="31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E97B7A7" w14:textId="05AB4F59" w:rsidR="2CE5D01B" w:rsidRDefault="2CE5D01B" w:rsidP="4EB15189">
            <w:pPr>
              <w:spacing w:before="0" w:after="0"/>
              <w:ind w:left="-15"/>
              <w:jc w:val="left"/>
            </w:pPr>
            <w:r w:rsidRPr="4EB15189">
              <w:rPr>
                <w:color w:val="000000" w:themeColor="text1"/>
              </w:rPr>
              <w:t>amount</w:t>
            </w:r>
          </w:p>
        </w:tc>
        <w:tc>
          <w:tcPr>
            <w:tcW w:w="28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50E038F" w14:textId="49B60B60" w:rsidR="4EDE4DD5" w:rsidRDefault="4EDE4DD5" w:rsidP="4EB15189">
            <w:pPr>
              <w:spacing w:before="0" w:after="0"/>
              <w:ind w:left="-15"/>
              <w:jc w:val="left"/>
            </w:pPr>
            <w:r w:rsidRPr="4EB15189">
              <w:rPr>
                <w:color w:val="000000" w:themeColor="text1"/>
              </w:rPr>
              <w:t>decimal(10, 2)</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837E914" w14:textId="63C6760C" w:rsidR="4EB15189" w:rsidRDefault="4EB15189" w:rsidP="4EB15189">
            <w:pPr>
              <w:spacing w:before="0" w:after="0"/>
              <w:ind w:left="-15"/>
              <w:jc w:val="left"/>
            </w:pPr>
          </w:p>
        </w:tc>
      </w:tr>
      <w:tr w:rsidR="4EB15189" w14:paraId="72628FE2" w14:textId="77777777" w:rsidTr="00BD0C9B">
        <w:trPr>
          <w:trHeight w:val="300"/>
        </w:trPr>
        <w:tc>
          <w:tcPr>
            <w:tcW w:w="31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5C7EAEC" w14:textId="320FC71A" w:rsidR="4EDE4DD5" w:rsidRDefault="4EDE4DD5" w:rsidP="4EB15189">
            <w:pPr>
              <w:spacing w:before="0" w:after="0"/>
              <w:ind w:left="-15"/>
              <w:jc w:val="left"/>
            </w:pPr>
            <w:r w:rsidRPr="4EB15189">
              <w:rPr>
                <w:color w:val="000000" w:themeColor="text1"/>
              </w:rPr>
              <w:t>earning_date</w:t>
            </w:r>
          </w:p>
        </w:tc>
        <w:tc>
          <w:tcPr>
            <w:tcW w:w="28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553354F" w14:textId="30BB6139" w:rsidR="4EB15189" w:rsidRDefault="4EB15189" w:rsidP="4EB15189">
            <w:pPr>
              <w:spacing w:before="0" w:after="0"/>
              <w:ind w:left="-15"/>
              <w:jc w:val="left"/>
            </w:pPr>
            <w:r w:rsidRPr="4EB15189">
              <w:rPr>
                <w:color w:val="000000" w:themeColor="text1"/>
              </w:rPr>
              <w:t>datetime</w:t>
            </w:r>
          </w:p>
        </w:tc>
        <w:tc>
          <w:tcPr>
            <w:tcW w:w="3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EB30D8C" w14:textId="63C6760C" w:rsidR="4EB15189" w:rsidRDefault="4EB15189" w:rsidP="4EB15189">
            <w:pPr>
              <w:spacing w:before="0" w:after="0"/>
              <w:ind w:left="-15"/>
              <w:jc w:val="left"/>
            </w:pPr>
          </w:p>
        </w:tc>
      </w:tr>
    </w:tbl>
    <w:p w14:paraId="56F5AE1A" w14:textId="77777777" w:rsidR="00EA28C7" w:rsidRDefault="007D1888" w:rsidP="00E46CB9">
      <w:pPr>
        <w:pStyle w:val="Heading4"/>
      </w:pPr>
      <w:r>
        <w:lastRenderedPageBreak/>
        <w:t>Ràng buộc</w:t>
      </w:r>
      <w:bookmarkEnd w:id="81"/>
    </w:p>
    <w:p w14:paraId="388985FE" w14:textId="77777777" w:rsidR="00B0504F" w:rsidRDefault="007D1888" w:rsidP="00B0504F">
      <w:pPr>
        <w:keepNext/>
        <w:ind w:firstLine="0"/>
        <w:jc w:val="center"/>
      </w:pPr>
      <w:r>
        <w:rPr>
          <w:b/>
          <w:noProof/>
          <w:lang w:val="vi-VN" w:eastAsia="vi-VN"/>
        </w:rPr>
        <w:drawing>
          <wp:inline distT="114300" distB="114300" distL="114300" distR="114300" wp14:anchorId="140A84E9" wp14:editId="72999557">
            <wp:extent cx="4762500" cy="838200"/>
            <wp:effectExtent l="0" t="0" r="0" b="0"/>
            <wp:docPr id="1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7"/>
                    <a:srcRect/>
                    <a:stretch>
                      <a:fillRect/>
                    </a:stretch>
                  </pic:blipFill>
                  <pic:spPr>
                    <a:xfrm>
                      <a:off x="0" y="0"/>
                      <a:ext cx="4762500" cy="838200"/>
                    </a:xfrm>
                    <a:prstGeom prst="rect">
                      <a:avLst/>
                    </a:prstGeom>
                    <a:ln/>
                  </pic:spPr>
                </pic:pic>
              </a:graphicData>
            </a:graphic>
          </wp:inline>
        </w:drawing>
      </w:r>
    </w:p>
    <w:p w14:paraId="2A2503AC" w14:textId="09B4137F" w:rsidR="00EA28C7" w:rsidRPr="00B0504F" w:rsidRDefault="00B0504F" w:rsidP="00B0504F">
      <w:pPr>
        <w:pStyle w:val="Caption"/>
        <w:jc w:val="center"/>
        <w:rPr>
          <w:b/>
          <w:lang w:val="en-US"/>
        </w:rPr>
      </w:pPr>
      <w:r>
        <w:t xml:space="preserve">Hình </w:t>
      </w:r>
      <w:r w:rsidR="002530C1">
        <w:fldChar w:fldCharType="begin"/>
      </w:r>
      <w:r w:rsidR="002530C1">
        <w:instrText xml:space="preserve"> STYLEREF 1 \s </w:instrText>
      </w:r>
      <w:r w:rsidR="002530C1">
        <w:fldChar w:fldCharType="separate"/>
      </w:r>
      <w:r w:rsidR="002530C1">
        <w:rPr>
          <w:noProof/>
        </w:rPr>
        <w:t>3</w:t>
      </w:r>
      <w:r w:rsidR="002530C1">
        <w:fldChar w:fldCharType="end"/>
      </w:r>
      <w:r w:rsidR="002530C1">
        <w:t>.</w:t>
      </w:r>
      <w:r w:rsidR="002530C1">
        <w:fldChar w:fldCharType="begin"/>
      </w:r>
      <w:r w:rsidR="002530C1">
        <w:instrText xml:space="preserve"> SEQ Hình \* ARABIC \s 1 </w:instrText>
      </w:r>
      <w:r w:rsidR="002530C1">
        <w:fldChar w:fldCharType="separate"/>
      </w:r>
      <w:r w:rsidR="002530C1">
        <w:rPr>
          <w:noProof/>
        </w:rPr>
        <w:t>15</w:t>
      </w:r>
      <w:r w:rsidR="002530C1">
        <w:fldChar w:fldCharType="end"/>
      </w:r>
      <w:r>
        <w:rPr>
          <w:lang w:val="en-US"/>
        </w:rPr>
        <w:t xml:space="preserve">. </w:t>
      </w:r>
      <w:bookmarkStart w:id="82" w:name="_Hlk169439637"/>
      <w:r>
        <w:rPr>
          <w:lang w:val="en-US"/>
        </w:rPr>
        <w:t xml:space="preserve">Ràng buộc cho bảng </w:t>
      </w:r>
      <w:bookmarkEnd w:id="82"/>
      <w:r>
        <w:rPr>
          <w:lang w:val="en-US"/>
        </w:rPr>
        <w:t>Users</w:t>
      </w:r>
    </w:p>
    <w:p w14:paraId="690AAA5C" w14:textId="77777777" w:rsidR="00EA28C7" w:rsidRDefault="007D1888">
      <w:pPr>
        <w:pBdr>
          <w:top w:val="nil"/>
          <w:left w:val="nil"/>
          <w:bottom w:val="nil"/>
          <w:right w:val="nil"/>
          <w:between w:val="nil"/>
        </w:pBdr>
      </w:pPr>
      <w:r>
        <w:t>FK_Users_Role: Đảm bảo rằng mỗi người dùng có một vai trò hợp lệ từ bảng Roles.</w:t>
      </w:r>
    </w:p>
    <w:p w14:paraId="59367332" w14:textId="77777777" w:rsidR="00EA28C7" w:rsidRDefault="007D1888">
      <w:pPr>
        <w:pBdr>
          <w:top w:val="nil"/>
          <w:left w:val="nil"/>
          <w:bottom w:val="nil"/>
          <w:right w:val="nil"/>
          <w:between w:val="nil"/>
        </w:pBdr>
      </w:pPr>
      <w:r>
        <w:t>CHK_Email: Đảm bảo rằng email có định dạng hợp lệ (phải chứa ký tự '@' và dấu chấm).</w:t>
      </w:r>
    </w:p>
    <w:p w14:paraId="4CA4D886" w14:textId="77777777" w:rsidR="00B0504F" w:rsidRDefault="007D1888" w:rsidP="00B0504F">
      <w:pPr>
        <w:keepNext/>
        <w:ind w:firstLine="0"/>
        <w:jc w:val="center"/>
      </w:pPr>
      <w:r>
        <w:rPr>
          <w:noProof/>
          <w:lang w:val="vi-VN" w:eastAsia="vi-VN"/>
        </w:rPr>
        <w:drawing>
          <wp:inline distT="114300" distB="114300" distL="114300" distR="114300" wp14:anchorId="09031B60" wp14:editId="573DF396">
            <wp:extent cx="4533900" cy="628650"/>
            <wp:effectExtent l="0" t="0" r="0" b="0"/>
            <wp:docPr id="30"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8"/>
                    <a:srcRect/>
                    <a:stretch>
                      <a:fillRect/>
                    </a:stretch>
                  </pic:blipFill>
                  <pic:spPr>
                    <a:xfrm>
                      <a:off x="0" y="0"/>
                      <a:ext cx="4533900" cy="628650"/>
                    </a:xfrm>
                    <a:prstGeom prst="rect">
                      <a:avLst/>
                    </a:prstGeom>
                    <a:ln/>
                  </pic:spPr>
                </pic:pic>
              </a:graphicData>
            </a:graphic>
          </wp:inline>
        </w:drawing>
      </w:r>
    </w:p>
    <w:p w14:paraId="18EE34F6" w14:textId="4B18AD89" w:rsidR="00EA28C7" w:rsidRPr="00B0504F" w:rsidRDefault="00B0504F" w:rsidP="00B0504F">
      <w:pPr>
        <w:pStyle w:val="Caption"/>
        <w:jc w:val="center"/>
        <w:rPr>
          <w:i w:val="0"/>
          <w:lang w:val="en-US"/>
        </w:rPr>
      </w:pPr>
      <w:r>
        <w:t xml:space="preserve">Hình </w:t>
      </w:r>
      <w:r w:rsidR="002530C1">
        <w:fldChar w:fldCharType="begin"/>
      </w:r>
      <w:r w:rsidR="002530C1">
        <w:instrText xml:space="preserve"> STYLEREF 1 \s </w:instrText>
      </w:r>
      <w:r w:rsidR="002530C1">
        <w:fldChar w:fldCharType="separate"/>
      </w:r>
      <w:r w:rsidR="002530C1">
        <w:rPr>
          <w:noProof/>
        </w:rPr>
        <w:t>3</w:t>
      </w:r>
      <w:r w:rsidR="002530C1">
        <w:fldChar w:fldCharType="end"/>
      </w:r>
      <w:r w:rsidR="002530C1">
        <w:t>.</w:t>
      </w:r>
      <w:r w:rsidR="002530C1">
        <w:fldChar w:fldCharType="begin"/>
      </w:r>
      <w:r w:rsidR="002530C1">
        <w:instrText xml:space="preserve"> SEQ Hình \* ARABIC \s 1 </w:instrText>
      </w:r>
      <w:r w:rsidR="002530C1">
        <w:fldChar w:fldCharType="separate"/>
      </w:r>
      <w:r w:rsidR="002530C1">
        <w:rPr>
          <w:noProof/>
        </w:rPr>
        <w:t>16</w:t>
      </w:r>
      <w:r w:rsidR="002530C1">
        <w:fldChar w:fldCharType="end"/>
      </w:r>
      <w:r>
        <w:rPr>
          <w:lang w:val="en-US"/>
        </w:rPr>
        <w:t xml:space="preserve">. </w:t>
      </w:r>
      <w:r w:rsidRPr="00B0504F">
        <w:rPr>
          <w:lang w:val="en-US"/>
        </w:rPr>
        <w:t>Ràng buộc cho bảng</w:t>
      </w:r>
      <w:r>
        <w:rPr>
          <w:lang w:val="en-US"/>
        </w:rPr>
        <w:t xml:space="preserve"> Posts</w:t>
      </w:r>
    </w:p>
    <w:p w14:paraId="05727526" w14:textId="77777777" w:rsidR="00EA28C7" w:rsidRDefault="007D1888" w:rsidP="00E46CB9">
      <w:r>
        <w:t>FK_Posts_User: Đảm bảo rằng mỗi bài đăng liên kết với một người dùng hợp lệ từ bảng Users.</w:t>
      </w:r>
    </w:p>
    <w:p w14:paraId="1EF6B004" w14:textId="77777777" w:rsidR="00B0504F" w:rsidRDefault="007D1888" w:rsidP="00B0504F">
      <w:pPr>
        <w:keepNext/>
        <w:ind w:firstLine="0"/>
        <w:jc w:val="center"/>
      </w:pPr>
      <w:r>
        <w:rPr>
          <w:noProof/>
          <w:lang w:val="vi-VN" w:eastAsia="vi-VN"/>
        </w:rPr>
        <w:drawing>
          <wp:inline distT="114300" distB="114300" distL="114300" distR="114300" wp14:anchorId="7EB6A6CB" wp14:editId="4029A9C4">
            <wp:extent cx="5731200" cy="838200"/>
            <wp:effectExtent l="0" t="0" r="0" b="0"/>
            <wp:docPr id="77"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29"/>
                    <a:srcRect/>
                    <a:stretch>
                      <a:fillRect/>
                    </a:stretch>
                  </pic:blipFill>
                  <pic:spPr>
                    <a:xfrm>
                      <a:off x="0" y="0"/>
                      <a:ext cx="5731200" cy="838200"/>
                    </a:xfrm>
                    <a:prstGeom prst="rect">
                      <a:avLst/>
                    </a:prstGeom>
                    <a:ln/>
                  </pic:spPr>
                </pic:pic>
              </a:graphicData>
            </a:graphic>
          </wp:inline>
        </w:drawing>
      </w:r>
    </w:p>
    <w:p w14:paraId="1304D3A0" w14:textId="7215F5D8" w:rsidR="00EA28C7" w:rsidRPr="00B0504F" w:rsidRDefault="00B0504F" w:rsidP="00B0504F">
      <w:pPr>
        <w:pStyle w:val="Caption"/>
        <w:jc w:val="center"/>
        <w:rPr>
          <w:lang w:val="en-US"/>
        </w:rPr>
      </w:pPr>
      <w:r>
        <w:t xml:space="preserve">Hình </w:t>
      </w:r>
      <w:r w:rsidR="002530C1">
        <w:fldChar w:fldCharType="begin"/>
      </w:r>
      <w:r w:rsidR="002530C1">
        <w:instrText xml:space="preserve"> STYLEREF 1 \s </w:instrText>
      </w:r>
      <w:r w:rsidR="002530C1">
        <w:fldChar w:fldCharType="separate"/>
      </w:r>
      <w:r w:rsidR="002530C1">
        <w:rPr>
          <w:noProof/>
        </w:rPr>
        <w:t>3</w:t>
      </w:r>
      <w:r w:rsidR="002530C1">
        <w:fldChar w:fldCharType="end"/>
      </w:r>
      <w:r w:rsidR="002530C1">
        <w:t>.</w:t>
      </w:r>
      <w:r w:rsidR="002530C1">
        <w:fldChar w:fldCharType="begin"/>
      </w:r>
      <w:r w:rsidR="002530C1">
        <w:instrText xml:space="preserve"> SEQ Hình \* ARABIC \s 1 </w:instrText>
      </w:r>
      <w:r w:rsidR="002530C1">
        <w:fldChar w:fldCharType="separate"/>
      </w:r>
      <w:r w:rsidR="002530C1">
        <w:rPr>
          <w:noProof/>
        </w:rPr>
        <w:t>17</w:t>
      </w:r>
      <w:r w:rsidR="002530C1">
        <w:fldChar w:fldCharType="end"/>
      </w:r>
      <w:r>
        <w:rPr>
          <w:lang w:val="en-US"/>
        </w:rPr>
        <w:t xml:space="preserve">. </w:t>
      </w:r>
      <w:r w:rsidRPr="00B0504F">
        <w:rPr>
          <w:lang w:val="en-US"/>
        </w:rPr>
        <w:t>Ràng buộc cho bảng</w:t>
      </w:r>
      <w:r>
        <w:rPr>
          <w:lang w:val="en-US"/>
        </w:rPr>
        <w:t xml:space="preserve"> Reques</w:t>
      </w:r>
      <w:r w:rsidR="00CF12E2">
        <w:rPr>
          <w:lang w:val="en-US"/>
        </w:rPr>
        <w:t>ts</w:t>
      </w:r>
    </w:p>
    <w:p w14:paraId="3B376A08" w14:textId="77777777" w:rsidR="00EA28C7" w:rsidRDefault="007D1888">
      <w:pPr>
        <w:pBdr>
          <w:top w:val="nil"/>
          <w:left w:val="nil"/>
          <w:bottom w:val="nil"/>
          <w:right w:val="nil"/>
          <w:between w:val="nil"/>
        </w:pBdr>
      </w:pPr>
      <w:r>
        <w:t>FK_Requests_Customer: Đảm bảo rằng mỗi yêu cầu dịch vụ liên kết với một khách hàng hợp lệ từ bảng Users.</w:t>
      </w:r>
    </w:p>
    <w:p w14:paraId="57EB84A1" w14:textId="77777777" w:rsidR="00EA28C7" w:rsidRDefault="007D1888">
      <w:pPr>
        <w:pBdr>
          <w:top w:val="nil"/>
          <w:left w:val="nil"/>
          <w:bottom w:val="nil"/>
          <w:right w:val="nil"/>
          <w:between w:val="nil"/>
        </w:pBdr>
      </w:pPr>
      <w:r>
        <w:t>FK_Requests_ServiceProvider: Đảm bảo rằng mỗi yêu cầu dịch vụ liên kết với một nhà cung cấp dịch vụ hợp lệ từ bảng Users.</w:t>
      </w:r>
    </w:p>
    <w:p w14:paraId="014BF886" w14:textId="77777777" w:rsidR="00EA28C7" w:rsidRDefault="007D1888">
      <w:pPr>
        <w:pBdr>
          <w:top w:val="nil"/>
          <w:left w:val="nil"/>
          <w:bottom w:val="nil"/>
          <w:right w:val="nil"/>
          <w:between w:val="nil"/>
        </w:pBdr>
      </w:pPr>
      <w:r>
        <w:t>CHK_Status: Đảm bảo rằng trạng thái của yêu cầu nằm trong danh sách 'pending', 'approved', 'completed', hoặc 'cancelled'.</w:t>
      </w:r>
    </w:p>
    <w:p w14:paraId="62179FA7" w14:textId="77777777" w:rsidR="00CF12E2" w:rsidRDefault="007D1888" w:rsidP="00CF12E2">
      <w:pPr>
        <w:keepNext/>
        <w:ind w:firstLine="0"/>
        <w:jc w:val="center"/>
      </w:pPr>
      <w:r>
        <w:rPr>
          <w:noProof/>
          <w:lang w:val="vi-VN" w:eastAsia="vi-VN"/>
        </w:rPr>
        <w:drawing>
          <wp:inline distT="114300" distB="114300" distL="114300" distR="114300" wp14:anchorId="19628CF6" wp14:editId="74C67B27">
            <wp:extent cx="4581525" cy="742950"/>
            <wp:effectExtent l="0" t="0" r="0" b="0"/>
            <wp:docPr id="80"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30"/>
                    <a:srcRect/>
                    <a:stretch>
                      <a:fillRect/>
                    </a:stretch>
                  </pic:blipFill>
                  <pic:spPr>
                    <a:xfrm>
                      <a:off x="0" y="0"/>
                      <a:ext cx="4581525" cy="742950"/>
                    </a:xfrm>
                    <a:prstGeom prst="rect">
                      <a:avLst/>
                    </a:prstGeom>
                    <a:ln/>
                  </pic:spPr>
                </pic:pic>
              </a:graphicData>
            </a:graphic>
          </wp:inline>
        </w:drawing>
      </w:r>
    </w:p>
    <w:p w14:paraId="5A89CC99" w14:textId="1046D184" w:rsidR="00EA28C7" w:rsidRPr="00CF12E2" w:rsidRDefault="00CF12E2" w:rsidP="00CF12E2">
      <w:pPr>
        <w:pStyle w:val="Caption"/>
        <w:jc w:val="center"/>
        <w:rPr>
          <w:lang w:val="en-US"/>
        </w:rPr>
      </w:pPr>
      <w:r>
        <w:t xml:space="preserve">Hình </w:t>
      </w:r>
      <w:r w:rsidR="002530C1">
        <w:fldChar w:fldCharType="begin"/>
      </w:r>
      <w:r w:rsidR="002530C1">
        <w:instrText xml:space="preserve"> STYLEREF 1 \s </w:instrText>
      </w:r>
      <w:r w:rsidR="002530C1">
        <w:fldChar w:fldCharType="separate"/>
      </w:r>
      <w:r w:rsidR="002530C1">
        <w:rPr>
          <w:noProof/>
        </w:rPr>
        <w:t>3</w:t>
      </w:r>
      <w:r w:rsidR="002530C1">
        <w:fldChar w:fldCharType="end"/>
      </w:r>
      <w:r w:rsidR="002530C1">
        <w:t>.</w:t>
      </w:r>
      <w:r w:rsidR="002530C1">
        <w:fldChar w:fldCharType="begin"/>
      </w:r>
      <w:r w:rsidR="002530C1">
        <w:instrText xml:space="preserve"> SEQ Hình \* ARABIC \s 1 </w:instrText>
      </w:r>
      <w:r w:rsidR="002530C1">
        <w:fldChar w:fldCharType="separate"/>
      </w:r>
      <w:r w:rsidR="002530C1">
        <w:rPr>
          <w:noProof/>
        </w:rPr>
        <w:t>18</w:t>
      </w:r>
      <w:r w:rsidR="002530C1">
        <w:fldChar w:fldCharType="end"/>
      </w:r>
      <w:r>
        <w:rPr>
          <w:lang w:val="en-US"/>
        </w:rPr>
        <w:t xml:space="preserve">. </w:t>
      </w:r>
      <w:r w:rsidRPr="00CF12E2">
        <w:rPr>
          <w:lang w:val="en-US"/>
        </w:rPr>
        <w:t>Ràng buộc cho bảng</w:t>
      </w:r>
      <w:r>
        <w:rPr>
          <w:lang w:val="en-US"/>
        </w:rPr>
        <w:t xml:space="preserve"> Likes</w:t>
      </w:r>
    </w:p>
    <w:p w14:paraId="737AF1F5" w14:textId="77777777" w:rsidR="00EA28C7" w:rsidRDefault="007D1888">
      <w:pPr>
        <w:pBdr>
          <w:top w:val="nil"/>
          <w:left w:val="nil"/>
          <w:bottom w:val="nil"/>
          <w:right w:val="nil"/>
          <w:between w:val="nil"/>
        </w:pBdr>
      </w:pPr>
      <w:r>
        <w:lastRenderedPageBreak/>
        <w:t>FK_Likes_User: Đảm bảo rằng mỗi lượt thích liên kết với một người dùng hợp lệ từ bảng Users.</w:t>
      </w:r>
    </w:p>
    <w:p w14:paraId="4EA12A48" w14:textId="77777777" w:rsidR="00EA28C7" w:rsidRDefault="007D1888">
      <w:pPr>
        <w:pBdr>
          <w:top w:val="nil"/>
          <w:left w:val="nil"/>
          <w:bottom w:val="nil"/>
          <w:right w:val="nil"/>
          <w:between w:val="nil"/>
        </w:pBdr>
      </w:pPr>
      <w:r>
        <w:t>FK_Likes_Post: Đảm bảo rằng mỗi lượt thích liên kết với một bài đăng hợp lệ từ bảng Posts.</w:t>
      </w:r>
    </w:p>
    <w:p w14:paraId="4950C727" w14:textId="77777777" w:rsidR="00CF12E2" w:rsidRDefault="007D1888" w:rsidP="00CF12E2">
      <w:pPr>
        <w:keepNext/>
        <w:ind w:firstLine="0"/>
        <w:jc w:val="center"/>
      </w:pPr>
      <w:r>
        <w:rPr>
          <w:noProof/>
          <w:lang w:val="vi-VN" w:eastAsia="vi-VN"/>
        </w:rPr>
        <w:drawing>
          <wp:inline distT="114300" distB="114300" distL="114300" distR="114300" wp14:anchorId="7D6F7370" wp14:editId="37AC7BA9">
            <wp:extent cx="5562600" cy="1047750"/>
            <wp:effectExtent l="0" t="0" r="0" b="0"/>
            <wp:docPr id="72"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31"/>
                    <a:srcRect/>
                    <a:stretch>
                      <a:fillRect/>
                    </a:stretch>
                  </pic:blipFill>
                  <pic:spPr>
                    <a:xfrm>
                      <a:off x="0" y="0"/>
                      <a:ext cx="5562600" cy="1047750"/>
                    </a:xfrm>
                    <a:prstGeom prst="rect">
                      <a:avLst/>
                    </a:prstGeom>
                    <a:ln/>
                  </pic:spPr>
                </pic:pic>
              </a:graphicData>
            </a:graphic>
          </wp:inline>
        </w:drawing>
      </w:r>
    </w:p>
    <w:p w14:paraId="17DFE3C0" w14:textId="2BB5FD9A" w:rsidR="00EA28C7" w:rsidRPr="00CF12E2" w:rsidRDefault="00CF12E2" w:rsidP="00CF12E2">
      <w:pPr>
        <w:pStyle w:val="Caption"/>
        <w:jc w:val="center"/>
        <w:rPr>
          <w:lang w:val="en-US"/>
        </w:rPr>
      </w:pPr>
      <w:r>
        <w:t xml:space="preserve">Hình </w:t>
      </w:r>
      <w:r w:rsidR="002530C1">
        <w:fldChar w:fldCharType="begin"/>
      </w:r>
      <w:r w:rsidR="002530C1">
        <w:instrText xml:space="preserve"> STYLEREF 1 \s </w:instrText>
      </w:r>
      <w:r w:rsidR="002530C1">
        <w:fldChar w:fldCharType="separate"/>
      </w:r>
      <w:r w:rsidR="002530C1">
        <w:rPr>
          <w:noProof/>
        </w:rPr>
        <w:t>3</w:t>
      </w:r>
      <w:r w:rsidR="002530C1">
        <w:fldChar w:fldCharType="end"/>
      </w:r>
      <w:r w:rsidR="002530C1">
        <w:t>.</w:t>
      </w:r>
      <w:r w:rsidR="002530C1">
        <w:fldChar w:fldCharType="begin"/>
      </w:r>
      <w:r w:rsidR="002530C1">
        <w:instrText xml:space="preserve"> SEQ Hình \* ARABIC \s 1 </w:instrText>
      </w:r>
      <w:r w:rsidR="002530C1">
        <w:fldChar w:fldCharType="separate"/>
      </w:r>
      <w:r w:rsidR="002530C1">
        <w:rPr>
          <w:noProof/>
        </w:rPr>
        <w:t>19</w:t>
      </w:r>
      <w:r w:rsidR="002530C1">
        <w:fldChar w:fldCharType="end"/>
      </w:r>
      <w:r>
        <w:rPr>
          <w:lang w:val="en-US"/>
        </w:rPr>
        <w:t xml:space="preserve">. </w:t>
      </w:r>
      <w:r w:rsidRPr="00CF12E2">
        <w:rPr>
          <w:lang w:val="en-US"/>
        </w:rPr>
        <w:t>Ràng buộc cho bảng</w:t>
      </w:r>
      <w:r>
        <w:rPr>
          <w:lang w:val="en-US"/>
        </w:rPr>
        <w:t xml:space="preserve"> Payments</w:t>
      </w:r>
    </w:p>
    <w:p w14:paraId="0330FD31" w14:textId="77777777" w:rsidR="00EA28C7" w:rsidRDefault="007D1888">
      <w:pPr>
        <w:pBdr>
          <w:top w:val="nil"/>
          <w:left w:val="nil"/>
          <w:bottom w:val="nil"/>
          <w:right w:val="nil"/>
          <w:between w:val="nil"/>
        </w:pBdr>
      </w:pPr>
      <w:r>
        <w:t>FK_Payments_Customer: Đảm bảo rằng mỗi thanh toán liên kết với một khách hàng hợp lệ từ bảng Users.</w:t>
      </w:r>
    </w:p>
    <w:p w14:paraId="096DFC5F" w14:textId="77777777" w:rsidR="00EA28C7" w:rsidRDefault="007D1888">
      <w:pPr>
        <w:pBdr>
          <w:top w:val="nil"/>
          <w:left w:val="nil"/>
          <w:bottom w:val="nil"/>
          <w:right w:val="nil"/>
          <w:between w:val="nil"/>
        </w:pBdr>
      </w:pPr>
      <w:r>
        <w:t>FK_Payments_Request: Đảm bảo rằng mỗi thanh toán liên kết với một yêu cầu dịch vụ hợp lệ từ bảng Requests.</w:t>
      </w:r>
    </w:p>
    <w:p w14:paraId="5B778B80" w14:textId="77777777" w:rsidR="00EA28C7" w:rsidRDefault="007D1888">
      <w:pPr>
        <w:pBdr>
          <w:top w:val="nil"/>
          <w:left w:val="nil"/>
          <w:bottom w:val="nil"/>
          <w:right w:val="nil"/>
          <w:between w:val="nil"/>
        </w:pBdr>
      </w:pPr>
      <w:r>
        <w:t>CHK_Amount: Đảm bảo rằng số tiền thanh toán lớn hơn 0.</w:t>
      </w:r>
    </w:p>
    <w:p w14:paraId="142F86CF" w14:textId="77777777" w:rsidR="00EA28C7" w:rsidRDefault="007D1888">
      <w:pPr>
        <w:pBdr>
          <w:top w:val="nil"/>
          <w:left w:val="nil"/>
          <w:bottom w:val="nil"/>
          <w:right w:val="nil"/>
          <w:between w:val="nil"/>
        </w:pBdr>
      </w:pPr>
      <w:r>
        <w:t>CHK_PaymentStatus: Đảm bảo rằng trạng thái thanh toán nằm trong danh sách 'pending', 'completed', hoặc 'failed'.</w:t>
      </w:r>
    </w:p>
    <w:p w14:paraId="60323E12" w14:textId="77777777" w:rsidR="00CF12E2" w:rsidRDefault="007D1888" w:rsidP="00CF12E2">
      <w:pPr>
        <w:keepNext/>
        <w:ind w:firstLine="0"/>
        <w:jc w:val="center"/>
      </w:pPr>
      <w:r>
        <w:rPr>
          <w:noProof/>
          <w:lang w:val="vi-VN" w:eastAsia="vi-VN"/>
        </w:rPr>
        <w:drawing>
          <wp:inline distT="114300" distB="114300" distL="114300" distR="114300" wp14:anchorId="6F10D27E" wp14:editId="73680C47">
            <wp:extent cx="5731200" cy="812800"/>
            <wp:effectExtent l="0" t="0" r="0" b="0"/>
            <wp:docPr id="7"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2"/>
                    <a:srcRect/>
                    <a:stretch>
                      <a:fillRect/>
                    </a:stretch>
                  </pic:blipFill>
                  <pic:spPr>
                    <a:xfrm>
                      <a:off x="0" y="0"/>
                      <a:ext cx="5731200" cy="812800"/>
                    </a:xfrm>
                    <a:prstGeom prst="rect">
                      <a:avLst/>
                    </a:prstGeom>
                    <a:ln/>
                  </pic:spPr>
                </pic:pic>
              </a:graphicData>
            </a:graphic>
          </wp:inline>
        </w:drawing>
      </w:r>
    </w:p>
    <w:p w14:paraId="7E536B2B" w14:textId="5871C929" w:rsidR="00EA28C7" w:rsidRPr="00CF12E2" w:rsidRDefault="00CF12E2" w:rsidP="00CF12E2">
      <w:pPr>
        <w:pStyle w:val="Caption"/>
        <w:jc w:val="center"/>
        <w:rPr>
          <w:lang w:val="en-US"/>
        </w:rPr>
      </w:pPr>
      <w:r>
        <w:t xml:space="preserve">Hình </w:t>
      </w:r>
      <w:r w:rsidR="002530C1">
        <w:fldChar w:fldCharType="begin"/>
      </w:r>
      <w:r w:rsidR="002530C1">
        <w:instrText xml:space="preserve"> STYLEREF 1 \s </w:instrText>
      </w:r>
      <w:r w:rsidR="002530C1">
        <w:fldChar w:fldCharType="separate"/>
      </w:r>
      <w:r w:rsidR="002530C1">
        <w:rPr>
          <w:noProof/>
        </w:rPr>
        <w:t>3</w:t>
      </w:r>
      <w:r w:rsidR="002530C1">
        <w:fldChar w:fldCharType="end"/>
      </w:r>
      <w:r w:rsidR="002530C1">
        <w:t>.</w:t>
      </w:r>
      <w:r w:rsidR="002530C1">
        <w:fldChar w:fldCharType="begin"/>
      </w:r>
      <w:r w:rsidR="002530C1">
        <w:instrText xml:space="preserve"> SEQ Hình \* ARABIC \s 1 </w:instrText>
      </w:r>
      <w:r w:rsidR="002530C1">
        <w:fldChar w:fldCharType="separate"/>
      </w:r>
      <w:r w:rsidR="002530C1">
        <w:rPr>
          <w:noProof/>
        </w:rPr>
        <w:t>20</w:t>
      </w:r>
      <w:r w:rsidR="002530C1">
        <w:fldChar w:fldCharType="end"/>
      </w:r>
      <w:r>
        <w:rPr>
          <w:lang w:val="en-US"/>
        </w:rPr>
        <w:t xml:space="preserve">. </w:t>
      </w:r>
      <w:r w:rsidRPr="00CF12E2">
        <w:rPr>
          <w:lang w:val="en-US"/>
        </w:rPr>
        <w:t>Ràng buộc cho bảng</w:t>
      </w:r>
      <w:r>
        <w:rPr>
          <w:lang w:val="en-US"/>
        </w:rPr>
        <w:t xml:space="preserve"> Transa</w:t>
      </w:r>
      <w:r w:rsidR="002530C1">
        <w:rPr>
          <w:lang w:val="en-US"/>
        </w:rPr>
        <w:t>ctions</w:t>
      </w:r>
    </w:p>
    <w:p w14:paraId="614344C2" w14:textId="77777777" w:rsidR="00EA28C7" w:rsidRDefault="007D1888">
      <w:pPr>
        <w:pBdr>
          <w:top w:val="nil"/>
          <w:left w:val="nil"/>
          <w:bottom w:val="nil"/>
          <w:right w:val="nil"/>
          <w:between w:val="nil"/>
        </w:pBdr>
      </w:pPr>
      <w:r>
        <w:t>FK_Transactions_Request: Đảm bảo rằng mỗi giao dịch liên kết với một yêu cầu dịch vụ hợp lệ từ bảng Requests.</w:t>
      </w:r>
    </w:p>
    <w:p w14:paraId="6CB1B54B" w14:textId="77777777" w:rsidR="00EA28C7" w:rsidRDefault="007D1888">
      <w:pPr>
        <w:pBdr>
          <w:top w:val="nil"/>
          <w:left w:val="nil"/>
          <w:bottom w:val="nil"/>
          <w:right w:val="nil"/>
          <w:between w:val="nil"/>
        </w:pBdr>
      </w:pPr>
      <w:r>
        <w:t>FK_Transactions_ServiceProvider: Đảm bảo rằng mỗi giao dịch liên kết với một nhà cung cấp dịch vụ hợp lệ từ bảng Users.</w:t>
      </w:r>
    </w:p>
    <w:p w14:paraId="7884F0E2" w14:textId="77777777" w:rsidR="00EA28C7" w:rsidRDefault="007D1888">
      <w:pPr>
        <w:pBdr>
          <w:top w:val="nil"/>
          <w:left w:val="nil"/>
          <w:bottom w:val="nil"/>
          <w:right w:val="nil"/>
          <w:between w:val="nil"/>
        </w:pBdr>
      </w:pPr>
      <w:r>
        <w:t>FK_Transactions_Customer: Đảm bảo rằng mỗi giao dịch liên kết với một khách hàng hợp lệ từ bảng Users.</w:t>
      </w:r>
    </w:p>
    <w:p w14:paraId="1F1A0B02" w14:textId="77777777" w:rsidR="00EA28C7" w:rsidRDefault="007D1888">
      <w:pPr>
        <w:pBdr>
          <w:top w:val="nil"/>
          <w:left w:val="nil"/>
          <w:bottom w:val="nil"/>
          <w:right w:val="nil"/>
          <w:between w:val="nil"/>
        </w:pBdr>
      </w:pPr>
      <w:r>
        <w:t>CHK_TransactionStatus: Đảm bảo rằng trạng thái giao dịch nằm trong danh sách 'initiated', 'in progress', 'completed', hoặc 'cancelled'.</w:t>
      </w:r>
    </w:p>
    <w:p w14:paraId="0FFF7D4B" w14:textId="77777777" w:rsidR="002530C1" w:rsidRDefault="007D1888" w:rsidP="002530C1">
      <w:pPr>
        <w:keepNext/>
        <w:ind w:firstLine="0"/>
        <w:jc w:val="center"/>
      </w:pPr>
      <w:r>
        <w:rPr>
          <w:noProof/>
          <w:lang w:val="vi-VN" w:eastAsia="vi-VN"/>
        </w:rPr>
        <w:lastRenderedPageBreak/>
        <w:drawing>
          <wp:inline distT="114300" distB="114300" distL="114300" distR="114300" wp14:anchorId="79ABFE32" wp14:editId="5643AE7C">
            <wp:extent cx="5731200" cy="685800"/>
            <wp:effectExtent l="0" t="0" r="0" b="0"/>
            <wp:docPr id="15"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3"/>
                    <a:srcRect/>
                    <a:stretch>
                      <a:fillRect/>
                    </a:stretch>
                  </pic:blipFill>
                  <pic:spPr>
                    <a:xfrm>
                      <a:off x="0" y="0"/>
                      <a:ext cx="5731200" cy="685800"/>
                    </a:xfrm>
                    <a:prstGeom prst="rect">
                      <a:avLst/>
                    </a:prstGeom>
                    <a:ln/>
                  </pic:spPr>
                </pic:pic>
              </a:graphicData>
            </a:graphic>
          </wp:inline>
        </w:drawing>
      </w:r>
    </w:p>
    <w:p w14:paraId="45251DC6" w14:textId="15BD4A18" w:rsidR="00EA28C7" w:rsidRPr="002530C1" w:rsidRDefault="002530C1" w:rsidP="002530C1">
      <w:pPr>
        <w:pStyle w:val="Caption"/>
        <w:jc w:val="center"/>
        <w:rPr>
          <w:lang w:val="en-US"/>
        </w:rPr>
      </w:pPr>
      <w:r>
        <w:t xml:space="preserve">Hình </w:t>
      </w:r>
      <w:r>
        <w:fldChar w:fldCharType="begin"/>
      </w:r>
      <w:r>
        <w:instrText xml:space="preserve"> STYLEREF 1 \s </w:instrText>
      </w:r>
      <w:r>
        <w:fldChar w:fldCharType="separate"/>
      </w:r>
      <w:r>
        <w:rPr>
          <w:noProof/>
        </w:rPr>
        <w:t>3</w:t>
      </w:r>
      <w:r>
        <w:fldChar w:fldCharType="end"/>
      </w:r>
      <w:r>
        <w:t>.</w:t>
      </w:r>
      <w:r>
        <w:fldChar w:fldCharType="begin"/>
      </w:r>
      <w:r>
        <w:instrText xml:space="preserve"> SEQ Hình \* ARABIC \s 1 </w:instrText>
      </w:r>
      <w:r>
        <w:fldChar w:fldCharType="separate"/>
      </w:r>
      <w:r>
        <w:rPr>
          <w:noProof/>
        </w:rPr>
        <w:t>21</w:t>
      </w:r>
      <w:r>
        <w:fldChar w:fldCharType="end"/>
      </w:r>
      <w:r>
        <w:rPr>
          <w:lang w:val="en-US"/>
        </w:rPr>
        <w:t xml:space="preserve">. </w:t>
      </w:r>
      <w:r w:rsidRPr="002530C1">
        <w:rPr>
          <w:lang w:val="en-US"/>
        </w:rPr>
        <w:t>Ràng buộc cho bảng</w:t>
      </w:r>
      <w:r>
        <w:rPr>
          <w:lang w:val="en-US"/>
        </w:rPr>
        <w:t xml:space="preserve"> Deliveries</w:t>
      </w:r>
    </w:p>
    <w:p w14:paraId="3BF40ACC" w14:textId="77777777" w:rsidR="00EA28C7" w:rsidRDefault="007D1888">
      <w:pPr>
        <w:pBdr>
          <w:top w:val="nil"/>
          <w:left w:val="nil"/>
          <w:bottom w:val="nil"/>
          <w:right w:val="nil"/>
          <w:between w:val="nil"/>
        </w:pBdr>
      </w:pPr>
      <w:r>
        <w:t>FK_Deliveries_Request: Đảm bảo rằng mỗi lần giao nhận liên kết với một yêu cầu dịch vụ hợp lệ từ bảng Requests.</w:t>
      </w:r>
    </w:p>
    <w:p w14:paraId="1C4F1418" w14:textId="77777777" w:rsidR="00EA28C7" w:rsidRDefault="007D1888">
      <w:pPr>
        <w:pBdr>
          <w:top w:val="nil"/>
          <w:left w:val="nil"/>
          <w:bottom w:val="nil"/>
          <w:right w:val="nil"/>
          <w:between w:val="nil"/>
        </w:pBdr>
      </w:pPr>
      <w:r>
        <w:t>CHK_DeliveryStatus: Đảm bảo rằng trạng thái giao nhận nằm trong danh sách 'pending', 'delivered', hoặc 'received'.</w:t>
      </w:r>
    </w:p>
    <w:p w14:paraId="2A3788FB" w14:textId="77777777" w:rsidR="005B11CD" w:rsidRDefault="007D1888" w:rsidP="005B11CD">
      <w:pPr>
        <w:keepNext/>
        <w:ind w:firstLine="0"/>
        <w:jc w:val="center"/>
      </w:pPr>
      <w:r>
        <w:rPr>
          <w:noProof/>
          <w:lang w:val="vi-VN" w:eastAsia="vi-VN"/>
        </w:rPr>
        <w:drawing>
          <wp:inline distT="114300" distB="114300" distL="114300" distR="114300" wp14:anchorId="7D89C1A8" wp14:editId="28D7387A">
            <wp:extent cx="5276850" cy="752475"/>
            <wp:effectExtent l="0" t="0" r="0" b="0"/>
            <wp:docPr id="2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4"/>
                    <a:srcRect/>
                    <a:stretch>
                      <a:fillRect/>
                    </a:stretch>
                  </pic:blipFill>
                  <pic:spPr>
                    <a:xfrm>
                      <a:off x="0" y="0"/>
                      <a:ext cx="5276850" cy="752475"/>
                    </a:xfrm>
                    <a:prstGeom prst="rect">
                      <a:avLst/>
                    </a:prstGeom>
                    <a:ln/>
                  </pic:spPr>
                </pic:pic>
              </a:graphicData>
            </a:graphic>
          </wp:inline>
        </w:drawing>
      </w:r>
    </w:p>
    <w:p w14:paraId="20C2AA59" w14:textId="0E157379" w:rsidR="00EA28C7" w:rsidRPr="005B11CD" w:rsidRDefault="005B11CD" w:rsidP="005B11CD">
      <w:pPr>
        <w:pStyle w:val="Caption"/>
        <w:jc w:val="center"/>
        <w:rPr>
          <w:lang w:val="en-US"/>
        </w:rPr>
      </w:pPr>
      <w:r>
        <w:t xml:space="preserve">Hình </w:t>
      </w:r>
      <w:r w:rsidR="001E7D44">
        <w:fldChar w:fldCharType="begin"/>
      </w:r>
      <w:r w:rsidR="001E7D44">
        <w:instrText xml:space="preserve"> STYLEREF 1 \s </w:instrText>
      </w:r>
      <w:r w:rsidR="001E7D44">
        <w:fldChar w:fldCharType="separate"/>
      </w:r>
      <w:r w:rsidR="001E7D44">
        <w:rPr>
          <w:noProof/>
        </w:rPr>
        <w:t>3</w:t>
      </w:r>
      <w:r w:rsidR="001E7D44">
        <w:fldChar w:fldCharType="end"/>
      </w:r>
      <w:r w:rsidR="001E7D44">
        <w:t>.</w:t>
      </w:r>
      <w:r w:rsidR="001E7D44">
        <w:fldChar w:fldCharType="begin"/>
      </w:r>
      <w:r w:rsidR="001E7D44">
        <w:instrText xml:space="preserve"> SEQ Hình \* ARABIC \s 1 </w:instrText>
      </w:r>
      <w:r w:rsidR="001E7D44">
        <w:fldChar w:fldCharType="separate"/>
      </w:r>
      <w:r w:rsidR="001E7D44">
        <w:rPr>
          <w:noProof/>
        </w:rPr>
        <w:t>22</w:t>
      </w:r>
      <w:r w:rsidR="001E7D44">
        <w:fldChar w:fldCharType="end"/>
      </w:r>
      <w:r>
        <w:rPr>
          <w:lang w:val="en-US"/>
        </w:rPr>
        <w:t xml:space="preserve">. </w:t>
      </w:r>
      <w:r w:rsidRPr="005B11CD">
        <w:rPr>
          <w:lang w:val="en-US"/>
        </w:rPr>
        <w:t>Ràng buộc cho bảng</w:t>
      </w:r>
      <w:r>
        <w:rPr>
          <w:lang w:val="en-US"/>
        </w:rPr>
        <w:t xml:space="preserve"> Reports</w:t>
      </w:r>
    </w:p>
    <w:p w14:paraId="670DD2B3" w14:textId="77777777" w:rsidR="00EA28C7" w:rsidRDefault="007D1888">
      <w:pPr>
        <w:pBdr>
          <w:top w:val="nil"/>
          <w:left w:val="nil"/>
          <w:bottom w:val="nil"/>
          <w:right w:val="nil"/>
          <w:between w:val="nil"/>
        </w:pBdr>
      </w:pPr>
      <w:r>
        <w:t>FK_Reports_User: Đảm bảo rằng mỗi báo cáo liên kết với một người dùng hợp lệ từ bảng Users.</w:t>
      </w:r>
    </w:p>
    <w:p w14:paraId="185909FA" w14:textId="77777777" w:rsidR="00EA28C7" w:rsidRDefault="007D1888">
      <w:pPr>
        <w:pBdr>
          <w:top w:val="nil"/>
          <w:left w:val="nil"/>
          <w:bottom w:val="nil"/>
          <w:right w:val="nil"/>
          <w:between w:val="nil"/>
        </w:pBdr>
      </w:pPr>
      <w:r>
        <w:t>FK_Reports_Request: Đảm bảo rằng mỗi báo cáo liên kết với một yêu cầu dịch vụ hợp lệ từ bảng Requests.</w:t>
      </w:r>
    </w:p>
    <w:p w14:paraId="2EDA11AE" w14:textId="77777777" w:rsidR="005B11CD" w:rsidRDefault="007D1888" w:rsidP="005B11CD">
      <w:pPr>
        <w:keepNext/>
        <w:ind w:firstLine="0"/>
        <w:jc w:val="center"/>
      </w:pPr>
      <w:r>
        <w:rPr>
          <w:noProof/>
          <w:lang w:val="vi-VN" w:eastAsia="vi-VN"/>
        </w:rPr>
        <w:drawing>
          <wp:inline distT="114300" distB="114300" distL="114300" distR="114300" wp14:anchorId="639E7044" wp14:editId="5045D9A3">
            <wp:extent cx="5731200" cy="1041400"/>
            <wp:effectExtent l="0" t="0" r="0" b="0"/>
            <wp:docPr id="39"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35"/>
                    <a:srcRect/>
                    <a:stretch>
                      <a:fillRect/>
                    </a:stretch>
                  </pic:blipFill>
                  <pic:spPr>
                    <a:xfrm>
                      <a:off x="0" y="0"/>
                      <a:ext cx="5731200" cy="1041400"/>
                    </a:xfrm>
                    <a:prstGeom prst="rect">
                      <a:avLst/>
                    </a:prstGeom>
                    <a:ln/>
                  </pic:spPr>
                </pic:pic>
              </a:graphicData>
            </a:graphic>
          </wp:inline>
        </w:drawing>
      </w:r>
    </w:p>
    <w:p w14:paraId="2AE07358" w14:textId="1B643036" w:rsidR="00EA28C7" w:rsidRPr="005B11CD" w:rsidRDefault="005B11CD" w:rsidP="005B11CD">
      <w:pPr>
        <w:pStyle w:val="Caption"/>
        <w:jc w:val="center"/>
        <w:rPr>
          <w:lang w:val="en-US"/>
        </w:rPr>
      </w:pPr>
      <w:r>
        <w:t xml:space="preserve">Hình </w:t>
      </w:r>
      <w:r w:rsidR="001E7D44">
        <w:fldChar w:fldCharType="begin"/>
      </w:r>
      <w:r w:rsidR="001E7D44">
        <w:instrText xml:space="preserve"> STYLEREF 1 \s </w:instrText>
      </w:r>
      <w:r w:rsidR="001E7D44">
        <w:fldChar w:fldCharType="separate"/>
      </w:r>
      <w:r w:rsidR="001E7D44">
        <w:rPr>
          <w:noProof/>
        </w:rPr>
        <w:t>3</w:t>
      </w:r>
      <w:r w:rsidR="001E7D44">
        <w:fldChar w:fldCharType="end"/>
      </w:r>
      <w:r w:rsidR="001E7D44">
        <w:t>.</w:t>
      </w:r>
      <w:r w:rsidR="001E7D44">
        <w:fldChar w:fldCharType="begin"/>
      </w:r>
      <w:r w:rsidR="001E7D44">
        <w:instrText xml:space="preserve"> SEQ Hình \* ARABIC \s 1 </w:instrText>
      </w:r>
      <w:r w:rsidR="001E7D44">
        <w:fldChar w:fldCharType="separate"/>
      </w:r>
      <w:r w:rsidR="001E7D44">
        <w:rPr>
          <w:noProof/>
        </w:rPr>
        <w:t>23</w:t>
      </w:r>
      <w:r w:rsidR="001E7D44">
        <w:fldChar w:fldCharType="end"/>
      </w:r>
      <w:r>
        <w:rPr>
          <w:lang w:val="en-US"/>
        </w:rPr>
        <w:t xml:space="preserve">. </w:t>
      </w:r>
      <w:r w:rsidRPr="005B11CD">
        <w:rPr>
          <w:lang w:val="en-US"/>
        </w:rPr>
        <w:t>Ràng buộc cho bảng</w:t>
      </w:r>
      <w:r>
        <w:rPr>
          <w:lang w:val="en-US"/>
        </w:rPr>
        <w:t xml:space="preserve"> Reports</w:t>
      </w:r>
    </w:p>
    <w:p w14:paraId="7FB5C14B" w14:textId="77777777" w:rsidR="00EA28C7" w:rsidRDefault="007D1888">
      <w:pPr>
        <w:pBdr>
          <w:top w:val="nil"/>
          <w:left w:val="nil"/>
          <w:bottom w:val="nil"/>
          <w:right w:val="nil"/>
          <w:between w:val="nil"/>
        </w:pBdr>
      </w:pPr>
      <w:r>
        <w:t>FK_Reviews_Request: Đảm bảo rằng mỗi đánh giá liên kết với một yêu cầu dịch vụ hợp lệ từ bảng Requests.</w:t>
      </w:r>
    </w:p>
    <w:p w14:paraId="7AC561A3" w14:textId="77777777" w:rsidR="00EA28C7" w:rsidRDefault="007D1888">
      <w:pPr>
        <w:pBdr>
          <w:top w:val="nil"/>
          <w:left w:val="nil"/>
          <w:bottom w:val="nil"/>
          <w:right w:val="nil"/>
          <w:between w:val="nil"/>
        </w:pBdr>
      </w:pPr>
      <w:r>
        <w:t>FK_Reviews_Customer: Đảm bảo rằng mỗi đánh giá liên kết với một khách hàng hợp lệ từ bảng Users.</w:t>
      </w:r>
    </w:p>
    <w:p w14:paraId="013FB31D" w14:textId="77777777" w:rsidR="00EA28C7" w:rsidRDefault="007D1888">
      <w:pPr>
        <w:pBdr>
          <w:top w:val="nil"/>
          <w:left w:val="nil"/>
          <w:bottom w:val="nil"/>
          <w:right w:val="nil"/>
          <w:between w:val="nil"/>
        </w:pBdr>
      </w:pPr>
      <w:r>
        <w:t>FK_Reviews_ServiceProvider: Đảm bảo rằng mỗi đánh giá liên kết với một nhà cung cấp dịch vụ hợp lệ từ bảng Users.</w:t>
      </w:r>
    </w:p>
    <w:p w14:paraId="03C70D9F" w14:textId="77777777" w:rsidR="00EA28C7" w:rsidRDefault="007D1888">
      <w:pPr>
        <w:pBdr>
          <w:top w:val="nil"/>
          <w:left w:val="nil"/>
          <w:bottom w:val="nil"/>
          <w:right w:val="nil"/>
          <w:between w:val="nil"/>
        </w:pBdr>
      </w:pPr>
      <w:r>
        <w:t>CHK_Rating: Đảm bảo rằng đánh giá nằm trong khoảng từ 1 đến 5</w:t>
      </w:r>
    </w:p>
    <w:p w14:paraId="17AA9ABF" w14:textId="77777777" w:rsidR="005B11CD" w:rsidRDefault="007D1888" w:rsidP="005B11CD">
      <w:pPr>
        <w:keepNext/>
        <w:pBdr>
          <w:top w:val="nil"/>
          <w:left w:val="nil"/>
          <w:bottom w:val="nil"/>
          <w:right w:val="nil"/>
          <w:between w:val="nil"/>
        </w:pBdr>
        <w:jc w:val="center"/>
      </w:pPr>
      <w:r>
        <w:rPr>
          <w:noProof/>
          <w:lang w:val="vi-VN" w:eastAsia="vi-VN"/>
        </w:rPr>
        <w:lastRenderedPageBreak/>
        <w:drawing>
          <wp:inline distT="114300" distB="114300" distL="114300" distR="114300" wp14:anchorId="22BB2280" wp14:editId="00274BA4">
            <wp:extent cx="5467350" cy="962025"/>
            <wp:effectExtent l="0" t="0" r="0" b="0"/>
            <wp:docPr id="21"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36"/>
                    <a:srcRect/>
                    <a:stretch>
                      <a:fillRect/>
                    </a:stretch>
                  </pic:blipFill>
                  <pic:spPr>
                    <a:xfrm>
                      <a:off x="0" y="0"/>
                      <a:ext cx="5467350" cy="962025"/>
                    </a:xfrm>
                    <a:prstGeom prst="rect">
                      <a:avLst/>
                    </a:prstGeom>
                    <a:ln/>
                  </pic:spPr>
                </pic:pic>
              </a:graphicData>
            </a:graphic>
          </wp:inline>
        </w:drawing>
      </w:r>
    </w:p>
    <w:p w14:paraId="06623514" w14:textId="09BA0E47" w:rsidR="00EA28C7" w:rsidRPr="005B11CD" w:rsidRDefault="005B11CD" w:rsidP="005B11CD">
      <w:pPr>
        <w:pStyle w:val="Caption"/>
        <w:jc w:val="center"/>
        <w:rPr>
          <w:lang w:val="en-US"/>
        </w:rPr>
      </w:pPr>
      <w:r>
        <w:t xml:space="preserve">Hình </w:t>
      </w:r>
      <w:r w:rsidR="001E7D44">
        <w:fldChar w:fldCharType="begin"/>
      </w:r>
      <w:r w:rsidR="001E7D44">
        <w:instrText xml:space="preserve"> STYLEREF 1 \s </w:instrText>
      </w:r>
      <w:r w:rsidR="001E7D44">
        <w:fldChar w:fldCharType="separate"/>
      </w:r>
      <w:r w:rsidR="001E7D44">
        <w:rPr>
          <w:noProof/>
        </w:rPr>
        <w:t>3</w:t>
      </w:r>
      <w:r w:rsidR="001E7D44">
        <w:fldChar w:fldCharType="end"/>
      </w:r>
      <w:r w:rsidR="001E7D44">
        <w:t>.</w:t>
      </w:r>
      <w:r w:rsidR="001E7D44">
        <w:fldChar w:fldCharType="begin"/>
      </w:r>
      <w:r w:rsidR="001E7D44">
        <w:instrText xml:space="preserve"> SEQ Hình \* ARABIC \s 1 </w:instrText>
      </w:r>
      <w:r w:rsidR="001E7D44">
        <w:fldChar w:fldCharType="separate"/>
      </w:r>
      <w:r w:rsidR="001E7D44">
        <w:rPr>
          <w:noProof/>
        </w:rPr>
        <w:t>24</w:t>
      </w:r>
      <w:r w:rsidR="001E7D44">
        <w:fldChar w:fldCharType="end"/>
      </w:r>
      <w:r>
        <w:rPr>
          <w:lang w:val="en-US"/>
        </w:rPr>
        <w:t xml:space="preserve">. </w:t>
      </w:r>
      <w:r w:rsidRPr="005B11CD">
        <w:rPr>
          <w:lang w:val="en-US"/>
        </w:rPr>
        <w:t>Ràng buộc cho bảng</w:t>
      </w:r>
      <w:r>
        <w:rPr>
          <w:lang w:val="en-US"/>
        </w:rPr>
        <w:t xml:space="preserve"> Refunds</w:t>
      </w:r>
    </w:p>
    <w:p w14:paraId="009AF49A" w14:textId="77777777" w:rsidR="00EA28C7" w:rsidRDefault="007D1888">
      <w:pPr>
        <w:pBdr>
          <w:top w:val="nil"/>
          <w:left w:val="nil"/>
          <w:bottom w:val="nil"/>
          <w:right w:val="nil"/>
          <w:between w:val="nil"/>
        </w:pBdr>
      </w:pPr>
      <w:r>
        <w:t>FK_Refunds_Request: Đảm bảo rằng mỗi yêu cầu hoàn trả liên kết với một yêu cầu dịch vụ hợp lệ từ bảng Requests.</w:t>
      </w:r>
    </w:p>
    <w:p w14:paraId="53A67237" w14:textId="77777777" w:rsidR="00EA28C7" w:rsidRDefault="007D1888">
      <w:pPr>
        <w:pBdr>
          <w:top w:val="nil"/>
          <w:left w:val="nil"/>
          <w:bottom w:val="nil"/>
          <w:right w:val="nil"/>
          <w:between w:val="nil"/>
        </w:pBdr>
      </w:pPr>
      <w:r>
        <w:t>CHK_RefundAmount: Đảm bảo rằng số tiền hoàn trả lớn hơn 0.</w:t>
      </w:r>
    </w:p>
    <w:p w14:paraId="33788E2E" w14:textId="77777777" w:rsidR="00EA28C7" w:rsidRDefault="007D1888">
      <w:pPr>
        <w:pBdr>
          <w:top w:val="nil"/>
          <w:left w:val="nil"/>
          <w:bottom w:val="nil"/>
          <w:right w:val="nil"/>
          <w:between w:val="nil"/>
        </w:pBdr>
      </w:pPr>
      <w:r>
        <w:t>CHK_RefundStatus: Đảm bảo rằng trạng thái hoàn trả nằm trong danh sách 'requested', 'approved', hoặc 'rejected'.</w:t>
      </w:r>
    </w:p>
    <w:p w14:paraId="138D27FE" w14:textId="77777777" w:rsidR="005B11CD" w:rsidRDefault="007D1888" w:rsidP="005B11CD">
      <w:pPr>
        <w:keepNext/>
        <w:ind w:firstLine="0"/>
        <w:jc w:val="center"/>
      </w:pPr>
      <w:r>
        <w:rPr>
          <w:noProof/>
          <w:lang w:val="vi-VN" w:eastAsia="vi-VN"/>
        </w:rPr>
        <w:drawing>
          <wp:inline distT="114300" distB="114300" distL="114300" distR="114300" wp14:anchorId="7E8D7C76" wp14:editId="14ECA951">
            <wp:extent cx="5731200" cy="863600"/>
            <wp:effectExtent l="0" t="0" r="0" b="0"/>
            <wp:docPr id="42"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37"/>
                    <a:srcRect/>
                    <a:stretch>
                      <a:fillRect/>
                    </a:stretch>
                  </pic:blipFill>
                  <pic:spPr>
                    <a:xfrm>
                      <a:off x="0" y="0"/>
                      <a:ext cx="5731200" cy="863600"/>
                    </a:xfrm>
                    <a:prstGeom prst="rect">
                      <a:avLst/>
                    </a:prstGeom>
                    <a:ln/>
                  </pic:spPr>
                </pic:pic>
              </a:graphicData>
            </a:graphic>
          </wp:inline>
        </w:drawing>
      </w:r>
    </w:p>
    <w:p w14:paraId="32F34F28" w14:textId="416DD208" w:rsidR="00EA28C7" w:rsidRPr="005B11CD" w:rsidRDefault="005B11CD" w:rsidP="005B11CD">
      <w:pPr>
        <w:pStyle w:val="Caption"/>
        <w:jc w:val="center"/>
        <w:rPr>
          <w:lang w:val="en-US"/>
        </w:rPr>
      </w:pPr>
      <w:r>
        <w:t xml:space="preserve">Hình </w:t>
      </w:r>
      <w:r w:rsidR="001E7D44">
        <w:fldChar w:fldCharType="begin"/>
      </w:r>
      <w:r w:rsidR="001E7D44">
        <w:instrText xml:space="preserve"> STYLEREF 1 \s </w:instrText>
      </w:r>
      <w:r w:rsidR="001E7D44">
        <w:fldChar w:fldCharType="separate"/>
      </w:r>
      <w:r w:rsidR="001E7D44">
        <w:rPr>
          <w:noProof/>
        </w:rPr>
        <w:t>3</w:t>
      </w:r>
      <w:r w:rsidR="001E7D44">
        <w:fldChar w:fldCharType="end"/>
      </w:r>
      <w:r w:rsidR="001E7D44">
        <w:t>.</w:t>
      </w:r>
      <w:r w:rsidR="001E7D44">
        <w:fldChar w:fldCharType="begin"/>
      </w:r>
      <w:r w:rsidR="001E7D44">
        <w:instrText xml:space="preserve"> SEQ Hình \* ARABIC \s 1 </w:instrText>
      </w:r>
      <w:r w:rsidR="001E7D44">
        <w:fldChar w:fldCharType="separate"/>
      </w:r>
      <w:r w:rsidR="001E7D44">
        <w:rPr>
          <w:noProof/>
        </w:rPr>
        <w:t>25</w:t>
      </w:r>
      <w:r w:rsidR="001E7D44">
        <w:fldChar w:fldCharType="end"/>
      </w:r>
      <w:r>
        <w:rPr>
          <w:lang w:val="en-US"/>
        </w:rPr>
        <w:t xml:space="preserve">. </w:t>
      </w:r>
      <w:r w:rsidRPr="005B11CD">
        <w:rPr>
          <w:lang w:val="en-US"/>
        </w:rPr>
        <w:t>Ràng buộc cho bảng</w:t>
      </w:r>
      <w:r>
        <w:rPr>
          <w:lang w:val="en-US"/>
        </w:rPr>
        <w:t xml:space="preserve"> Ear</w:t>
      </w:r>
      <w:r w:rsidR="00521C9C">
        <w:rPr>
          <w:lang w:val="en-US"/>
        </w:rPr>
        <w:t>nings</w:t>
      </w:r>
    </w:p>
    <w:p w14:paraId="3B308035" w14:textId="77777777" w:rsidR="00EA28C7" w:rsidRDefault="007D1888">
      <w:pPr>
        <w:pBdr>
          <w:top w:val="nil"/>
          <w:left w:val="nil"/>
          <w:bottom w:val="nil"/>
          <w:right w:val="nil"/>
          <w:between w:val="nil"/>
        </w:pBdr>
      </w:pPr>
      <w:r>
        <w:t>FK_Earnings_ServiceProvider: Đảm bảo rằng mỗi khoản thu nhập liên kết với một nhà cung cấp dịch vụ hợp lệ từ bảng Users.</w:t>
      </w:r>
    </w:p>
    <w:p w14:paraId="4EB34074" w14:textId="77777777" w:rsidR="00EA28C7" w:rsidRDefault="007D1888">
      <w:pPr>
        <w:pBdr>
          <w:top w:val="nil"/>
          <w:left w:val="nil"/>
          <w:bottom w:val="nil"/>
          <w:right w:val="nil"/>
          <w:between w:val="nil"/>
        </w:pBdr>
      </w:pPr>
      <w:r>
        <w:t>FK_Earnings_Request: Đảm bảo rằng mỗi khoản thu nhập liên kết với một yêu cầu dịch vụ hợp lệ từ bảng Requests.</w:t>
      </w:r>
    </w:p>
    <w:p w14:paraId="4DBC7BC1" w14:textId="77777777" w:rsidR="00EA28C7" w:rsidRDefault="007D1888">
      <w:pPr>
        <w:pBdr>
          <w:top w:val="nil"/>
          <w:left w:val="nil"/>
          <w:bottom w:val="nil"/>
          <w:right w:val="nil"/>
          <w:between w:val="nil"/>
        </w:pBdr>
        <w:rPr>
          <w:lang w:val="en-US"/>
        </w:rPr>
      </w:pPr>
      <w:r>
        <w:t>CHK_EarningAmount: Đảm bảo rằng số tiền thu nhập không âm.</w:t>
      </w:r>
    </w:p>
    <w:p w14:paraId="64C630D4" w14:textId="5BCDD5A5" w:rsidR="00E46CB9" w:rsidRPr="00E46CB9" w:rsidRDefault="00E46CB9" w:rsidP="00E46CB9">
      <w:pPr>
        <w:pStyle w:val="Heading4"/>
      </w:pPr>
      <w:bookmarkStart w:id="83" w:name="_Toc143383603"/>
      <w:bookmarkStart w:id="84" w:name="_Toc169255548"/>
      <w:r>
        <w:lastRenderedPageBreak/>
        <w:t>Relationship Diagram</w:t>
      </w:r>
      <w:bookmarkEnd w:id="83"/>
      <w:bookmarkEnd w:id="84"/>
    </w:p>
    <w:p w14:paraId="5FF769C6" w14:textId="77777777" w:rsidR="00521C9C" w:rsidRDefault="00E46CB9" w:rsidP="00521C9C">
      <w:pPr>
        <w:keepNext/>
        <w:pBdr>
          <w:top w:val="nil"/>
          <w:left w:val="nil"/>
          <w:bottom w:val="nil"/>
          <w:right w:val="nil"/>
          <w:between w:val="nil"/>
        </w:pBdr>
        <w:ind w:firstLine="0"/>
        <w:jc w:val="center"/>
      </w:pPr>
      <w:r>
        <w:rPr>
          <w:noProof/>
          <w:lang w:val="vi-VN" w:eastAsia="vi-VN"/>
        </w:rPr>
        <w:drawing>
          <wp:inline distT="114300" distB="114300" distL="114300" distR="114300" wp14:anchorId="61CA1CE0" wp14:editId="2333CABA">
            <wp:extent cx="5856514" cy="5584372"/>
            <wp:effectExtent l="0" t="0" r="0" b="0"/>
            <wp:docPr id="12" name="image9.png" descr="A diagram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2" name="image9.png" descr="A diagram of a computer&#10;&#10;Description automatically generated"/>
                    <pic:cNvPicPr preferRelativeResize="0"/>
                  </pic:nvPicPr>
                  <pic:blipFill>
                    <a:blip r:embed="rId38"/>
                    <a:srcRect/>
                    <a:stretch>
                      <a:fillRect/>
                    </a:stretch>
                  </pic:blipFill>
                  <pic:spPr>
                    <a:xfrm>
                      <a:off x="0" y="0"/>
                      <a:ext cx="5869124" cy="5596396"/>
                    </a:xfrm>
                    <a:prstGeom prst="rect">
                      <a:avLst/>
                    </a:prstGeom>
                    <a:ln/>
                  </pic:spPr>
                </pic:pic>
              </a:graphicData>
            </a:graphic>
          </wp:inline>
        </w:drawing>
      </w:r>
    </w:p>
    <w:p w14:paraId="0B8920F0" w14:textId="3B643534" w:rsidR="00E46CB9" w:rsidRPr="00E46CB9" w:rsidRDefault="00521C9C" w:rsidP="00521C9C">
      <w:pPr>
        <w:pStyle w:val="Caption"/>
        <w:jc w:val="center"/>
        <w:rPr>
          <w:lang w:val="en-US"/>
        </w:rPr>
      </w:pPr>
      <w:r>
        <w:t xml:space="preserve">Hình </w:t>
      </w:r>
      <w:r w:rsidR="001E7D44">
        <w:fldChar w:fldCharType="begin"/>
      </w:r>
      <w:r w:rsidR="001E7D44">
        <w:instrText xml:space="preserve"> STYLEREF 1 \s </w:instrText>
      </w:r>
      <w:r w:rsidR="001E7D44">
        <w:fldChar w:fldCharType="separate"/>
      </w:r>
      <w:r w:rsidR="001E7D44">
        <w:rPr>
          <w:noProof/>
        </w:rPr>
        <w:t>3</w:t>
      </w:r>
      <w:r w:rsidR="001E7D44">
        <w:fldChar w:fldCharType="end"/>
      </w:r>
      <w:r w:rsidR="001E7D44">
        <w:t>.</w:t>
      </w:r>
      <w:r w:rsidR="001E7D44">
        <w:fldChar w:fldCharType="begin"/>
      </w:r>
      <w:r w:rsidR="001E7D44">
        <w:instrText xml:space="preserve"> SEQ Hình \* ARABIC \s 1 </w:instrText>
      </w:r>
      <w:r w:rsidR="001E7D44">
        <w:fldChar w:fldCharType="separate"/>
      </w:r>
      <w:r w:rsidR="001E7D44">
        <w:rPr>
          <w:noProof/>
        </w:rPr>
        <w:t>26</w:t>
      </w:r>
      <w:r w:rsidR="001E7D44">
        <w:fldChar w:fldCharType="end"/>
      </w:r>
      <w:r>
        <w:rPr>
          <w:lang w:val="en-US"/>
        </w:rPr>
        <w:t xml:space="preserve">. </w:t>
      </w:r>
      <w:r w:rsidRPr="00521C9C">
        <w:t>Diagram</w:t>
      </w:r>
    </w:p>
    <w:p w14:paraId="22CBF647" w14:textId="0A1BFB0C" w:rsidR="00EA28C7" w:rsidRPr="005A079E" w:rsidRDefault="007D1888" w:rsidP="005A079E">
      <w:pPr>
        <w:pStyle w:val="Heading2"/>
      </w:pPr>
      <w:bookmarkStart w:id="85" w:name="_ord2vb7dfbw4" w:colFirst="0" w:colLast="0"/>
      <w:bookmarkStart w:id="86" w:name="_Toc169255549"/>
      <w:bookmarkEnd w:id="85"/>
      <w:r>
        <w:t>Thiết kế giao diện</w:t>
      </w:r>
      <w:bookmarkEnd w:id="86"/>
      <w:r>
        <w:t xml:space="preserve"> </w:t>
      </w:r>
    </w:p>
    <w:p w14:paraId="05B3CEE6" w14:textId="77777777" w:rsidR="00EA28C7" w:rsidRDefault="007D1888" w:rsidP="005A079E">
      <w:r>
        <w:t>Dựa trên kết quả nghiên cứu thị trường và nhu cầu người dùng, nhóm sẽ lựa chọn các công nghệ và kỹ thuật phù hợp như Bootstrap, HTML, CSS, JavaScript, PHP, Visual Studio Code, GitHub, phpMyAdmin để thiết kế và xây dựng nền tảng. Việc thiết kế giao diện người dùng (UI/UX) sẽ phản ánh hiểu biết về hành vi và nhu cầu của người dùng nhằm mang lại trải nghiệm tuyệt vời.</w:t>
      </w:r>
    </w:p>
    <w:p w14:paraId="641FD34B" w14:textId="39C39AD6" w:rsidR="00EA28C7" w:rsidRPr="005A079E" w:rsidRDefault="007D1888" w:rsidP="005A079E">
      <w:pPr>
        <w:rPr>
          <w:lang w:val="en-US"/>
        </w:rPr>
      </w:pPr>
      <w:r>
        <w:t>Xây dựng hệ thống đăng ký và xác thực an toàn và hiệu quả cũng là một yêu cầu quan trọng để đảm bảo tính bảo mật và quyền riêng tư của người dùng.</w:t>
      </w:r>
    </w:p>
    <w:p w14:paraId="33F9C73A" w14:textId="77777777" w:rsidR="00EA28C7" w:rsidRPr="005A079E" w:rsidRDefault="007D1888" w:rsidP="005A079E">
      <w:pPr>
        <w:pStyle w:val="Heading3"/>
      </w:pPr>
      <w:bookmarkStart w:id="87" w:name="_Toc169255550"/>
      <w:r w:rsidRPr="005A079E">
        <w:lastRenderedPageBreak/>
        <w:t>Trang chủ</w:t>
      </w:r>
      <w:bookmarkEnd w:id="87"/>
    </w:p>
    <w:p w14:paraId="56BFA07E" w14:textId="77777777" w:rsidR="00521C9C" w:rsidRDefault="007D1888" w:rsidP="001E7D44">
      <w:pPr>
        <w:keepNext/>
        <w:ind w:firstLine="0"/>
        <w:jc w:val="center"/>
      </w:pPr>
      <w:r>
        <w:rPr>
          <w:noProof/>
          <w:lang w:val="vi-VN" w:eastAsia="vi-VN"/>
        </w:rPr>
        <w:drawing>
          <wp:inline distT="114300" distB="114300" distL="114300" distR="114300" wp14:anchorId="5628403F" wp14:editId="61359716">
            <wp:extent cx="5731200" cy="6057900"/>
            <wp:effectExtent l="0" t="0" r="0" b="0"/>
            <wp:docPr id="33"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39"/>
                    <a:srcRect/>
                    <a:stretch>
                      <a:fillRect/>
                    </a:stretch>
                  </pic:blipFill>
                  <pic:spPr>
                    <a:xfrm>
                      <a:off x="0" y="0"/>
                      <a:ext cx="5731200" cy="6057900"/>
                    </a:xfrm>
                    <a:prstGeom prst="rect">
                      <a:avLst/>
                    </a:prstGeom>
                    <a:ln/>
                  </pic:spPr>
                </pic:pic>
              </a:graphicData>
            </a:graphic>
          </wp:inline>
        </w:drawing>
      </w:r>
    </w:p>
    <w:p w14:paraId="105CD3E4" w14:textId="635CE71F" w:rsidR="00EA28C7" w:rsidRPr="001E7D44" w:rsidRDefault="00521C9C" w:rsidP="001E7D44">
      <w:pPr>
        <w:pStyle w:val="Caption"/>
        <w:jc w:val="center"/>
        <w:rPr>
          <w:lang w:val="en-US"/>
        </w:rPr>
      </w:pPr>
      <w:r>
        <w:t xml:space="preserve">Hình </w:t>
      </w:r>
      <w:r w:rsidR="001E7D44">
        <w:fldChar w:fldCharType="begin"/>
      </w:r>
      <w:r w:rsidR="001E7D44">
        <w:instrText xml:space="preserve"> STYLEREF 1 \s </w:instrText>
      </w:r>
      <w:r w:rsidR="001E7D44">
        <w:fldChar w:fldCharType="separate"/>
      </w:r>
      <w:r w:rsidR="001E7D44">
        <w:rPr>
          <w:noProof/>
        </w:rPr>
        <w:t>3</w:t>
      </w:r>
      <w:r w:rsidR="001E7D44">
        <w:fldChar w:fldCharType="end"/>
      </w:r>
      <w:r w:rsidR="001E7D44">
        <w:t>.</w:t>
      </w:r>
      <w:r w:rsidR="001E7D44">
        <w:fldChar w:fldCharType="begin"/>
      </w:r>
      <w:r w:rsidR="001E7D44">
        <w:instrText xml:space="preserve"> SEQ Hình \* ARABIC \s 1 </w:instrText>
      </w:r>
      <w:r w:rsidR="001E7D44">
        <w:fldChar w:fldCharType="separate"/>
      </w:r>
      <w:r w:rsidR="001E7D44">
        <w:rPr>
          <w:noProof/>
        </w:rPr>
        <w:t>27</w:t>
      </w:r>
      <w:r w:rsidR="001E7D44">
        <w:fldChar w:fldCharType="end"/>
      </w:r>
      <w:r w:rsidR="001E7D44">
        <w:rPr>
          <w:lang w:val="en-US"/>
        </w:rPr>
        <w:t xml:space="preserve">. </w:t>
      </w:r>
      <w:r w:rsidR="001E7D44" w:rsidRPr="001E7D44">
        <w:t>Wireframe</w:t>
      </w:r>
      <w:r w:rsidR="001E7D44">
        <w:rPr>
          <w:lang w:val="en-US"/>
        </w:rPr>
        <w:t xml:space="preserve"> giao diện Trang chủ</w:t>
      </w:r>
    </w:p>
    <w:p w14:paraId="308D3889" w14:textId="77777777" w:rsidR="001E7D44" w:rsidRDefault="007D1888" w:rsidP="001E7D44">
      <w:pPr>
        <w:keepNext/>
        <w:ind w:firstLine="0"/>
      </w:pPr>
      <w:r>
        <w:rPr>
          <w:noProof/>
          <w:lang w:val="vi-VN" w:eastAsia="vi-VN"/>
        </w:rPr>
        <w:lastRenderedPageBreak/>
        <w:drawing>
          <wp:inline distT="114300" distB="114300" distL="114300" distR="114300" wp14:anchorId="5FF21DE7" wp14:editId="66720ADF">
            <wp:extent cx="5731200" cy="6299200"/>
            <wp:effectExtent l="0" t="0" r="0" b="0"/>
            <wp:docPr id="10"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40"/>
                    <a:srcRect/>
                    <a:stretch>
                      <a:fillRect/>
                    </a:stretch>
                  </pic:blipFill>
                  <pic:spPr>
                    <a:xfrm>
                      <a:off x="0" y="0"/>
                      <a:ext cx="5731200" cy="6299200"/>
                    </a:xfrm>
                    <a:prstGeom prst="rect">
                      <a:avLst/>
                    </a:prstGeom>
                    <a:ln/>
                  </pic:spPr>
                </pic:pic>
              </a:graphicData>
            </a:graphic>
          </wp:inline>
        </w:drawing>
      </w:r>
    </w:p>
    <w:p w14:paraId="543980CF" w14:textId="3EE41552" w:rsidR="00EA28C7" w:rsidRPr="001E7D44" w:rsidRDefault="001E7D44" w:rsidP="008B7840">
      <w:pPr>
        <w:pStyle w:val="Caption"/>
        <w:jc w:val="center"/>
        <w:rPr>
          <w:lang w:val="en-US"/>
        </w:rPr>
      </w:pPr>
      <w:r>
        <w:t xml:space="preserve">Hình </w:t>
      </w:r>
      <w:r>
        <w:fldChar w:fldCharType="begin"/>
      </w:r>
      <w:r>
        <w:instrText xml:space="preserve"> STYLEREF 1 \s </w:instrText>
      </w:r>
      <w:r>
        <w:fldChar w:fldCharType="separate"/>
      </w:r>
      <w:r>
        <w:rPr>
          <w:noProof/>
        </w:rPr>
        <w:t>3</w:t>
      </w:r>
      <w:r>
        <w:fldChar w:fldCharType="end"/>
      </w:r>
      <w:r>
        <w:t>.</w:t>
      </w:r>
      <w:r>
        <w:fldChar w:fldCharType="begin"/>
      </w:r>
      <w:r>
        <w:instrText xml:space="preserve"> SEQ Hình \* ARABIC \s 1 </w:instrText>
      </w:r>
      <w:r>
        <w:fldChar w:fldCharType="separate"/>
      </w:r>
      <w:r>
        <w:rPr>
          <w:noProof/>
        </w:rPr>
        <w:t>28</w:t>
      </w:r>
      <w:r>
        <w:fldChar w:fldCharType="end"/>
      </w:r>
      <w:r>
        <w:rPr>
          <w:lang w:val="en-US"/>
        </w:rPr>
        <w:t xml:space="preserve">. </w:t>
      </w:r>
      <w:r w:rsidRPr="001E7D44">
        <w:t>Wireframe</w:t>
      </w:r>
      <w:r w:rsidRPr="001E7D44">
        <w:rPr>
          <w:lang w:val="en-US"/>
        </w:rPr>
        <w:t xml:space="preserve"> giao diện </w:t>
      </w:r>
      <w:r w:rsidR="00F66710">
        <w:rPr>
          <w:lang w:val="en-US"/>
        </w:rPr>
        <w:t xml:space="preserve">hiển thị </w:t>
      </w:r>
      <w:r w:rsidR="004B6B5A">
        <w:rPr>
          <w:lang w:val="en-US"/>
        </w:rPr>
        <w:t>Bài đăng</w:t>
      </w:r>
    </w:p>
    <w:p w14:paraId="3E419AA3" w14:textId="02D003F9" w:rsidR="005A079E" w:rsidRPr="005A079E" w:rsidRDefault="005A079E" w:rsidP="005A079E">
      <w:pPr>
        <w:pStyle w:val="Heading3"/>
      </w:pPr>
      <w:bookmarkStart w:id="88" w:name="_Toc169255551"/>
      <w:r>
        <w:t xml:space="preserve">Các giao diện của </w:t>
      </w:r>
      <w:r>
        <w:rPr>
          <w:lang w:val="en-US"/>
        </w:rPr>
        <w:t>thợ</w:t>
      </w:r>
      <w:bookmarkEnd w:id="88"/>
    </w:p>
    <w:p w14:paraId="3D0F5AC5" w14:textId="55C98067" w:rsidR="00EA28C7" w:rsidRPr="00AF5B8A" w:rsidRDefault="007D1888" w:rsidP="005A079E">
      <w:pPr>
        <w:pStyle w:val="ListParagraph"/>
        <w:numPr>
          <w:ilvl w:val="0"/>
          <w:numId w:val="30"/>
        </w:numPr>
        <w:ind w:left="709"/>
        <w:rPr>
          <w:bCs/>
          <w:iCs/>
        </w:rPr>
      </w:pPr>
      <w:r w:rsidRPr="00AF5B8A">
        <w:rPr>
          <w:bCs/>
          <w:iCs/>
        </w:rPr>
        <w:t>Tìm việc</w:t>
      </w:r>
    </w:p>
    <w:p w14:paraId="7DD2C019" w14:textId="77777777" w:rsidR="004B6B5A" w:rsidRDefault="007D1888" w:rsidP="004B6B5A">
      <w:pPr>
        <w:keepNext/>
        <w:ind w:firstLine="0"/>
        <w:jc w:val="center"/>
      </w:pPr>
      <w:r>
        <w:rPr>
          <w:noProof/>
          <w:lang w:val="vi-VN" w:eastAsia="vi-VN"/>
        </w:rPr>
        <w:lastRenderedPageBreak/>
        <w:drawing>
          <wp:inline distT="114300" distB="114300" distL="114300" distR="114300" wp14:anchorId="4017F2B1" wp14:editId="71C6366E">
            <wp:extent cx="5731200" cy="3302000"/>
            <wp:effectExtent l="0" t="0" r="0" b="0"/>
            <wp:docPr id="56"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41"/>
                    <a:srcRect/>
                    <a:stretch>
                      <a:fillRect/>
                    </a:stretch>
                  </pic:blipFill>
                  <pic:spPr>
                    <a:xfrm>
                      <a:off x="0" y="0"/>
                      <a:ext cx="5731200" cy="3302000"/>
                    </a:xfrm>
                    <a:prstGeom prst="rect">
                      <a:avLst/>
                    </a:prstGeom>
                    <a:ln/>
                  </pic:spPr>
                </pic:pic>
              </a:graphicData>
            </a:graphic>
          </wp:inline>
        </w:drawing>
      </w:r>
    </w:p>
    <w:p w14:paraId="1119FBAE" w14:textId="1EB1D8AB" w:rsidR="00EA28C7" w:rsidRPr="004B6B5A" w:rsidRDefault="004B6B5A" w:rsidP="004B6B5A">
      <w:pPr>
        <w:pStyle w:val="Caption"/>
        <w:jc w:val="center"/>
        <w:rPr>
          <w:lang w:val="en-US"/>
        </w:rPr>
      </w:pPr>
      <w:r>
        <w:t xml:space="preserve">Hình </w:t>
      </w:r>
      <w:r>
        <w:fldChar w:fldCharType="begin"/>
      </w:r>
      <w:r>
        <w:instrText xml:space="preserve"> STYLEREF 1 \s </w:instrText>
      </w:r>
      <w:r>
        <w:fldChar w:fldCharType="separate"/>
      </w:r>
      <w:r>
        <w:rPr>
          <w:noProof/>
        </w:rPr>
        <w:t>3</w:t>
      </w:r>
      <w:r>
        <w:fldChar w:fldCharType="end"/>
      </w:r>
      <w:r>
        <w:t>.</w:t>
      </w:r>
      <w:r>
        <w:fldChar w:fldCharType="begin"/>
      </w:r>
      <w:r>
        <w:instrText xml:space="preserve"> SEQ Hình \* ARABIC \s 1 </w:instrText>
      </w:r>
      <w:r>
        <w:fldChar w:fldCharType="separate"/>
      </w:r>
      <w:r>
        <w:rPr>
          <w:noProof/>
        </w:rPr>
        <w:t>29</w:t>
      </w:r>
      <w:r>
        <w:fldChar w:fldCharType="end"/>
      </w:r>
      <w:r>
        <w:rPr>
          <w:lang w:val="en-US"/>
        </w:rPr>
        <w:t xml:space="preserve">. </w:t>
      </w:r>
      <w:r w:rsidRPr="004B6B5A">
        <w:t>Wireframe</w:t>
      </w:r>
      <w:r w:rsidRPr="004B6B5A">
        <w:rPr>
          <w:lang w:val="en-US"/>
        </w:rPr>
        <w:t xml:space="preserve"> giao diện </w:t>
      </w:r>
      <w:r w:rsidR="004922E2">
        <w:rPr>
          <w:lang w:val="en-US"/>
        </w:rPr>
        <w:t>Tìm việc</w:t>
      </w:r>
    </w:p>
    <w:p w14:paraId="2CD8F9F6" w14:textId="77777777" w:rsidR="00EA28C7" w:rsidRPr="005A079E" w:rsidRDefault="007D1888" w:rsidP="005A079E">
      <w:pPr>
        <w:pStyle w:val="ListParagraph"/>
        <w:numPr>
          <w:ilvl w:val="0"/>
          <w:numId w:val="31"/>
        </w:numPr>
        <w:rPr>
          <w:bCs/>
          <w:iCs/>
        </w:rPr>
      </w:pPr>
      <w:r w:rsidRPr="005A079E">
        <w:rPr>
          <w:bCs/>
          <w:iCs/>
        </w:rPr>
        <w:t>Chi tiết việc làm</w:t>
      </w:r>
    </w:p>
    <w:p w14:paraId="3DC179C8" w14:textId="77777777" w:rsidR="004922E2" w:rsidRDefault="007D1888" w:rsidP="004922E2">
      <w:pPr>
        <w:keepNext/>
        <w:ind w:firstLine="0"/>
        <w:jc w:val="center"/>
      </w:pPr>
      <w:r>
        <w:rPr>
          <w:noProof/>
          <w:lang w:val="vi-VN" w:eastAsia="vi-VN"/>
        </w:rPr>
        <w:drawing>
          <wp:inline distT="114300" distB="114300" distL="114300" distR="114300" wp14:anchorId="5C231AC3" wp14:editId="49C68DF8">
            <wp:extent cx="5731200" cy="4330700"/>
            <wp:effectExtent l="0" t="0" r="0" b="0"/>
            <wp:docPr id="46"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42"/>
                    <a:srcRect/>
                    <a:stretch>
                      <a:fillRect/>
                    </a:stretch>
                  </pic:blipFill>
                  <pic:spPr>
                    <a:xfrm>
                      <a:off x="0" y="0"/>
                      <a:ext cx="5731200" cy="4330700"/>
                    </a:xfrm>
                    <a:prstGeom prst="rect">
                      <a:avLst/>
                    </a:prstGeom>
                    <a:ln/>
                  </pic:spPr>
                </pic:pic>
              </a:graphicData>
            </a:graphic>
          </wp:inline>
        </w:drawing>
      </w:r>
    </w:p>
    <w:p w14:paraId="1AFA0B3E" w14:textId="383FC40A" w:rsidR="00EA28C7" w:rsidRPr="004922E2" w:rsidRDefault="004922E2" w:rsidP="004922E2">
      <w:pPr>
        <w:pStyle w:val="Caption"/>
        <w:jc w:val="center"/>
        <w:rPr>
          <w:lang w:val="en-US"/>
        </w:rPr>
      </w:pPr>
      <w:r>
        <w:t xml:space="preserve">Hình </w:t>
      </w:r>
      <w:r w:rsidR="00544356">
        <w:fldChar w:fldCharType="begin"/>
      </w:r>
      <w:r w:rsidR="00544356">
        <w:instrText xml:space="preserve"> STYLEREF 1 \s </w:instrText>
      </w:r>
      <w:r w:rsidR="00544356">
        <w:fldChar w:fldCharType="separate"/>
      </w:r>
      <w:r w:rsidR="00544356">
        <w:rPr>
          <w:noProof/>
        </w:rPr>
        <w:t>3</w:t>
      </w:r>
      <w:r w:rsidR="00544356">
        <w:fldChar w:fldCharType="end"/>
      </w:r>
      <w:r w:rsidR="00544356">
        <w:t>.</w:t>
      </w:r>
      <w:r w:rsidR="00544356">
        <w:fldChar w:fldCharType="begin"/>
      </w:r>
      <w:r w:rsidR="00544356">
        <w:instrText xml:space="preserve"> SEQ Hình \* ARABIC \s 1 </w:instrText>
      </w:r>
      <w:r w:rsidR="00544356">
        <w:fldChar w:fldCharType="separate"/>
      </w:r>
      <w:r w:rsidR="00544356">
        <w:rPr>
          <w:noProof/>
        </w:rPr>
        <w:t>30</w:t>
      </w:r>
      <w:r w:rsidR="00544356">
        <w:fldChar w:fldCharType="end"/>
      </w:r>
      <w:r>
        <w:rPr>
          <w:lang w:val="en-US"/>
        </w:rPr>
        <w:t xml:space="preserve">. </w:t>
      </w:r>
      <w:r w:rsidRPr="004922E2">
        <w:t>Wireframe</w:t>
      </w:r>
      <w:r w:rsidRPr="004922E2">
        <w:rPr>
          <w:lang w:val="en-US"/>
        </w:rPr>
        <w:t xml:space="preserve"> giao diện </w:t>
      </w:r>
      <w:r>
        <w:rPr>
          <w:lang w:val="en-US"/>
        </w:rPr>
        <w:t>Chi tiết việc làm</w:t>
      </w:r>
    </w:p>
    <w:p w14:paraId="058DF7D5" w14:textId="77777777" w:rsidR="00EA28C7" w:rsidRDefault="007D1888" w:rsidP="005A079E">
      <w:pPr>
        <w:pStyle w:val="ListParagraph"/>
        <w:numPr>
          <w:ilvl w:val="0"/>
          <w:numId w:val="32"/>
        </w:numPr>
        <w:ind w:left="709"/>
      </w:pPr>
      <w:r>
        <w:lastRenderedPageBreak/>
        <w:t>Tìm thợ</w:t>
      </w:r>
    </w:p>
    <w:p w14:paraId="2E148134" w14:textId="77777777" w:rsidR="004922E2" w:rsidRDefault="007D1888" w:rsidP="004922E2">
      <w:pPr>
        <w:keepNext/>
        <w:ind w:firstLine="0"/>
        <w:jc w:val="center"/>
      </w:pPr>
      <w:r>
        <w:rPr>
          <w:noProof/>
          <w:lang w:val="vi-VN" w:eastAsia="vi-VN"/>
        </w:rPr>
        <w:drawing>
          <wp:inline distT="114300" distB="114300" distL="114300" distR="114300" wp14:anchorId="614148D8" wp14:editId="209479EF">
            <wp:extent cx="5731200" cy="3505200"/>
            <wp:effectExtent l="0" t="0" r="0" b="0"/>
            <wp:docPr id="3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43"/>
                    <a:srcRect/>
                    <a:stretch>
                      <a:fillRect/>
                    </a:stretch>
                  </pic:blipFill>
                  <pic:spPr>
                    <a:xfrm>
                      <a:off x="0" y="0"/>
                      <a:ext cx="5731200" cy="3505200"/>
                    </a:xfrm>
                    <a:prstGeom prst="rect">
                      <a:avLst/>
                    </a:prstGeom>
                    <a:ln/>
                  </pic:spPr>
                </pic:pic>
              </a:graphicData>
            </a:graphic>
          </wp:inline>
        </w:drawing>
      </w:r>
    </w:p>
    <w:p w14:paraId="32696399" w14:textId="7BDD3E95" w:rsidR="00EA28C7" w:rsidRPr="004922E2" w:rsidRDefault="004922E2" w:rsidP="004922E2">
      <w:pPr>
        <w:pStyle w:val="Caption"/>
        <w:jc w:val="center"/>
        <w:rPr>
          <w:lang w:val="en-US"/>
        </w:rPr>
      </w:pPr>
      <w:r>
        <w:t xml:space="preserve">Hình </w:t>
      </w:r>
      <w:r w:rsidR="00544356">
        <w:fldChar w:fldCharType="begin"/>
      </w:r>
      <w:r w:rsidR="00544356">
        <w:instrText xml:space="preserve"> STYLEREF 1 \s </w:instrText>
      </w:r>
      <w:r w:rsidR="00544356">
        <w:fldChar w:fldCharType="separate"/>
      </w:r>
      <w:r w:rsidR="00544356">
        <w:rPr>
          <w:noProof/>
        </w:rPr>
        <w:t>3</w:t>
      </w:r>
      <w:r w:rsidR="00544356">
        <w:fldChar w:fldCharType="end"/>
      </w:r>
      <w:r w:rsidR="00544356">
        <w:t>.</w:t>
      </w:r>
      <w:r w:rsidR="00544356">
        <w:fldChar w:fldCharType="begin"/>
      </w:r>
      <w:r w:rsidR="00544356">
        <w:instrText xml:space="preserve"> SEQ Hình \* ARABIC \s 1 </w:instrText>
      </w:r>
      <w:r w:rsidR="00544356">
        <w:fldChar w:fldCharType="separate"/>
      </w:r>
      <w:r w:rsidR="00544356">
        <w:rPr>
          <w:noProof/>
        </w:rPr>
        <w:t>31</w:t>
      </w:r>
      <w:r w:rsidR="00544356">
        <w:fldChar w:fldCharType="end"/>
      </w:r>
      <w:r>
        <w:rPr>
          <w:lang w:val="en-US"/>
        </w:rPr>
        <w:t xml:space="preserve">. </w:t>
      </w:r>
      <w:r w:rsidRPr="004922E2">
        <w:t>Wireframe</w:t>
      </w:r>
      <w:r w:rsidRPr="004922E2">
        <w:rPr>
          <w:lang w:val="en-US"/>
        </w:rPr>
        <w:t xml:space="preserve"> giao diện </w:t>
      </w:r>
      <w:r>
        <w:rPr>
          <w:lang w:val="en-US"/>
        </w:rPr>
        <w:t>Tìm thợ</w:t>
      </w:r>
    </w:p>
    <w:p w14:paraId="101EA76C" w14:textId="77777777" w:rsidR="00EA28C7" w:rsidRDefault="007D1888" w:rsidP="005A079E">
      <w:pPr>
        <w:pStyle w:val="ListParagraph"/>
        <w:numPr>
          <w:ilvl w:val="0"/>
          <w:numId w:val="33"/>
        </w:numPr>
        <w:ind w:left="709"/>
      </w:pPr>
      <w:r>
        <w:t>Tạo hồ sơ</w:t>
      </w:r>
    </w:p>
    <w:p w14:paraId="5D4912E5" w14:textId="77777777" w:rsidR="004922E2" w:rsidRDefault="007D1888" w:rsidP="004922E2">
      <w:pPr>
        <w:keepNext/>
        <w:ind w:firstLine="0"/>
        <w:jc w:val="center"/>
      </w:pPr>
      <w:r>
        <w:rPr>
          <w:noProof/>
          <w:lang w:val="vi-VN" w:eastAsia="vi-VN"/>
        </w:rPr>
        <w:drawing>
          <wp:inline distT="114300" distB="114300" distL="114300" distR="114300" wp14:anchorId="7B169C23" wp14:editId="2D70F482">
            <wp:extent cx="5731200" cy="3784600"/>
            <wp:effectExtent l="0" t="0" r="0" b="0"/>
            <wp:docPr id="47"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44"/>
                    <a:srcRect/>
                    <a:stretch>
                      <a:fillRect/>
                    </a:stretch>
                  </pic:blipFill>
                  <pic:spPr>
                    <a:xfrm>
                      <a:off x="0" y="0"/>
                      <a:ext cx="5731200" cy="3784600"/>
                    </a:xfrm>
                    <a:prstGeom prst="rect">
                      <a:avLst/>
                    </a:prstGeom>
                    <a:ln/>
                  </pic:spPr>
                </pic:pic>
              </a:graphicData>
            </a:graphic>
          </wp:inline>
        </w:drawing>
      </w:r>
    </w:p>
    <w:p w14:paraId="03098E9D" w14:textId="613EA1D6" w:rsidR="00EA28C7" w:rsidRPr="004922E2" w:rsidRDefault="004922E2" w:rsidP="004922E2">
      <w:pPr>
        <w:pStyle w:val="Caption"/>
        <w:jc w:val="center"/>
        <w:rPr>
          <w:lang w:val="en-US"/>
        </w:rPr>
      </w:pPr>
      <w:r>
        <w:t xml:space="preserve">Hình </w:t>
      </w:r>
      <w:r w:rsidR="00544356">
        <w:fldChar w:fldCharType="begin"/>
      </w:r>
      <w:r w:rsidR="00544356">
        <w:instrText xml:space="preserve"> STYLEREF 1 \s </w:instrText>
      </w:r>
      <w:r w:rsidR="00544356">
        <w:fldChar w:fldCharType="separate"/>
      </w:r>
      <w:r w:rsidR="00544356">
        <w:rPr>
          <w:noProof/>
        </w:rPr>
        <w:t>3</w:t>
      </w:r>
      <w:r w:rsidR="00544356">
        <w:fldChar w:fldCharType="end"/>
      </w:r>
      <w:r w:rsidR="00544356">
        <w:t>.</w:t>
      </w:r>
      <w:r w:rsidR="00544356">
        <w:fldChar w:fldCharType="begin"/>
      </w:r>
      <w:r w:rsidR="00544356">
        <w:instrText xml:space="preserve"> SEQ Hình \* ARABIC \s 1 </w:instrText>
      </w:r>
      <w:r w:rsidR="00544356">
        <w:fldChar w:fldCharType="separate"/>
      </w:r>
      <w:r w:rsidR="00544356">
        <w:rPr>
          <w:noProof/>
        </w:rPr>
        <w:t>32</w:t>
      </w:r>
      <w:r w:rsidR="00544356">
        <w:fldChar w:fldCharType="end"/>
      </w:r>
      <w:r>
        <w:rPr>
          <w:lang w:val="en-US"/>
        </w:rPr>
        <w:t xml:space="preserve">. </w:t>
      </w:r>
      <w:r w:rsidRPr="004922E2">
        <w:t>Wireframe</w:t>
      </w:r>
      <w:r w:rsidRPr="004922E2">
        <w:rPr>
          <w:lang w:val="en-US"/>
        </w:rPr>
        <w:t xml:space="preserve"> giao diện </w:t>
      </w:r>
      <w:r>
        <w:rPr>
          <w:lang w:val="en-US"/>
        </w:rPr>
        <w:t>Tạo hồ sơ</w:t>
      </w:r>
    </w:p>
    <w:p w14:paraId="20B0CF3D" w14:textId="77777777" w:rsidR="00EA28C7" w:rsidRDefault="007D1888" w:rsidP="005A079E">
      <w:pPr>
        <w:pStyle w:val="ListParagraph"/>
        <w:numPr>
          <w:ilvl w:val="0"/>
          <w:numId w:val="33"/>
        </w:numPr>
        <w:ind w:left="709"/>
      </w:pPr>
      <w:r>
        <w:lastRenderedPageBreak/>
        <w:t>Danh sách yêu cầu</w:t>
      </w:r>
    </w:p>
    <w:p w14:paraId="10537501" w14:textId="77777777" w:rsidR="004922E2" w:rsidRDefault="007D1888" w:rsidP="004922E2">
      <w:pPr>
        <w:keepNext/>
        <w:ind w:firstLine="0"/>
        <w:jc w:val="center"/>
      </w:pPr>
      <w:r>
        <w:rPr>
          <w:noProof/>
          <w:lang w:val="vi-VN" w:eastAsia="vi-VN"/>
        </w:rPr>
        <w:drawing>
          <wp:inline distT="114300" distB="114300" distL="114300" distR="114300" wp14:anchorId="6160FA90" wp14:editId="60795042">
            <wp:extent cx="5731200" cy="3289300"/>
            <wp:effectExtent l="0" t="0" r="0" b="0"/>
            <wp:docPr id="68"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45"/>
                    <a:srcRect/>
                    <a:stretch>
                      <a:fillRect/>
                    </a:stretch>
                  </pic:blipFill>
                  <pic:spPr>
                    <a:xfrm>
                      <a:off x="0" y="0"/>
                      <a:ext cx="5731200" cy="3289300"/>
                    </a:xfrm>
                    <a:prstGeom prst="rect">
                      <a:avLst/>
                    </a:prstGeom>
                    <a:ln/>
                  </pic:spPr>
                </pic:pic>
              </a:graphicData>
            </a:graphic>
          </wp:inline>
        </w:drawing>
      </w:r>
    </w:p>
    <w:p w14:paraId="3A0B2577" w14:textId="6DE29F9E" w:rsidR="00EA28C7" w:rsidRPr="004922E2" w:rsidRDefault="004922E2" w:rsidP="004922E2">
      <w:pPr>
        <w:pStyle w:val="Caption"/>
        <w:jc w:val="center"/>
        <w:rPr>
          <w:lang w:val="en-US"/>
        </w:rPr>
      </w:pPr>
      <w:r>
        <w:t xml:space="preserve">Hình </w:t>
      </w:r>
      <w:r w:rsidR="00544356">
        <w:fldChar w:fldCharType="begin"/>
      </w:r>
      <w:r w:rsidR="00544356">
        <w:instrText xml:space="preserve"> STYLEREF 1 \s </w:instrText>
      </w:r>
      <w:r w:rsidR="00544356">
        <w:fldChar w:fldCharType="separate"/>
      </w:r>
      <w:r w:rsidR="00544356">
        <w:rPr>
          <w:noProof/>
        </w:rPr>
        <w:t>3</w:t>
      </w:r>
      <w:r w:rsidR="00544356">
        <w:fldChar w:fldCharType="end"/>
      </w:r>
      <w:r w:rsidR="00544356">
        <w:t>.</w:t>
      </w:r>
      <w:r w:rsidR="00544356">
        <w:fldChar w:fldCharType="begin"/>
      </w:r>
      <w:r w:rsidR="00544356">
        <w:instrText xml:space="preserve"> SEQ Hình \* ARABIC \s 1 </w:instrText>
      </w:r>
      <w:r w:rsidR="00544356">
        <w:fldChar w:fldCharType="separate"/>
      </w:r>
      <w:r w:rsidR="00544356">
        <w:rPr>
          <w:noProof/>
        </w:rPr>
        <w:t>33</w:t>
      </w:r>
      <w:r w:rsidR="00544356">
        <w:fldChar w:fldCharType="end"/>
      </w:r>
      <w:r>
        <w:rPr>
          <w:lang w:val="en-US"/>
        </w:rPr>
        <w:t xml:space="preserve">. </w:t>
      </w:r>
      <w:r w:rsidRPr="004922E2">
        <w:t>Wireframe</w:t>
      </w:r>
      <w:r w:rsidRPr="004922E2">
        <w:rPr>
          <w:lang w:val="en-US"/>
        </w:rPr>
        <w:t xml:space="preserve"> giao diện </w:t>
      </w:r>
      <w:r>
        <w:rPr>
          <w:lang w:val="en-US"/>
        </w:rPr>
        <w:t>Danh sách yêu cầu</w:t>
      </w:r>
    </w:p>
    <w:p w14:paraId="58A90997" w14:textId="77777777" w:rsidR="00EA28C7" w:rsidRDefault="007D1888" w:rsidP="005A079E">
      <w:pPr>
        <w:pStyle w:val="ListParagraph"/>
        <w:numPr>
          <w:ilvl w:val="0"/>
          <w:numId w:val="33"/>
        </w:numPr>
        <w:ind w:left="709"/>
      </w:pPr>
      <w:r>
        <w:t>Thông tin đơn hàng</w:t>
      </w:r>
    </w:p>
    <w:p w14:paraId="1E398CEC" w14:textId="77777777" w:rsidR="004922E2" w:rsidRDefault="007D1888" w:rsidP="004922E2">
      <w:pPr>
        <w:keepNext/>
        <w:ind w:firstLine="0"/>
        <w:jc w:val="center"/>
      </w:pPr>
      <w:r>
        <w:rPr>
          <w:noProof/>
          <w:lang w:val="vi-VN" w:eastAsia="vi-VN"/>
        </w:rPr>
        <w:drawing>
          <wp:inline distT="114300" distB="114300" distL="114300" distR="114300" wp14:anchorId="2908EE09" wp14:editId="56A0A4FD">
            <wp:extent cx="5731200" cy="3340100"/>
            <wp:effectExtent l="0" t="0" r="0" b="0"/>
            <wp:docPr id="59"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46"/>
                    <a:srcRect/>
                    <a:stretch>
                      <a:fillRect/>
                    </a:stretch>
                  </pic:blipFill>
                  <pic:spPr>
                    <a:xfrm>
                      <a:off x="0" y="0"/>
                      <a:ext cx="5731200" cy="3340100"/>
                    </a:xfrm>
                    <a:prstGeom prst="rect">
                      <a:avLst/>
                    </a:prstGeom>
                    <a:ln/>
                  </pic:spPr>
                </pic:pic>
              </a:graphicData>
            </a:graphic>
          </wp:inline>
        </w:drawing>
      </w:r>
    </w:p>
    <w:p w14:paraId="67E1CB02" w14:textId="288B4504" w:rsidR="00EA28C7" w:rsidRPr="004922E2" w:rsidRDefault="004922E2" w:rsidP="004922E2">
      <w:pPr>
        <w:pStyle w:val="Caption"/>
        <w:jc w:val="center"/>
        <w:rPr>
          <w:lang w:val="en-US"/>
        </w:rPr>
      </w:pPr>
      <w:r>
        <w:t xml:space="preserve">Hình </w:t>
      </w:r>
      <w:r w:rsidR="00544356">
        <w:fldChar w:fldCharType="begin"/>
      </w:r>
      <w:r w:rsidR="00544356">
        <w:instrText xml:space="preserve"> STYLEREF 1 \s </w:instrText>
      </w:r>
      <w:r w:rsidR="00544356">
        <w:fldChar w:fldCharType="separate"/>
      </w:r>
      <w:r w:rsidR="00544356">
        <w:rPr>
          <w:noProof/>
        </w:rPr>
        <w:t>3</w:t>
      </w:r>
      <w:r w:rsidR="00544356">
        <w:fldChar w:fldCharType="end"/>
      </w:r>
      <w:r w:rsidR="00544356">
        <w:t>.</w:t>
      </w:r>
      <w:r w:rsidR="00544356">
        <w:fldChar w:fldCharType="begin"/>
      </w:r>
      <w:r w:rsidR="00544356">
        <w:instrText xml:space="preserve"> SEQ Hình \* ARABIC \s 1 </w:instrText>
      </w:r>
      <w:r w:rsidR="00544356">
        <w:fldChar w:fldCharType="separate"/>
      </w:r>
      <w:r w:rsidR="00544356">
        <w:rPr>
          <w:noProof/>
        </w:rPr>
        <w:t>34</w:t>
      </w:r>
      <w:r w:rsidR="00544356">
        <w:fldChar w:fldCharType="end"/>
      </w:r>
      <w:r>
        <w:rPr>
          <w:lang w:val="en-US"/>
        </w:rPr>
        <w:t xml:space="preserve">. </w:t>
      </w:r>
      <w:r w:rsidRPr="004922E2">
        <w:t>Wireframe</w:t>
      </w:r>
      <w:r w:rsidRPr="004922E2">
        <w:rPr>
          <w:lang w:val="en-US"/>
        </w:rPr>
        <w:t xml:space="preserve"> giao diện</w:t>
      </w:r>
      <w:r>
        <w:rPr>
          <w:lang w:val="en-US"/>
        </w:rPr>
        <w:t xml:space="preserve"> Thông tin đơn hàng</w:t>
      </w:r>
    </w:p>
    <w:p w14:paraId="5C35EDCE" w14:textId="77777777" w:rsidR="00EA28C7" w:rsidRDefault="007D1888" w:rsidP="005A079E">
      <w:pPr>
        <w:pStyle w:val="ListParagraph"/>
        <w:numPr>
          <w:ilvl w:val="0"/>
          <w:numId w:val="33"/>
        </w:numPr>
        <w:ind w:left="709"/>
      </w:pPr>
      <w:r>
        <w:t>Quản lý đơn hàng</w:t>
      </w:r>
    </w:p>
    <w:p w14:paraId="6F968EA1" w14:textId="77777777" w:rsidR="00495EC1" w:rsidRDefault="007D1888" w:rsidP="00495EC1">
      <w:pPr>
        <w:keepNext/>
        <w:ind w:firstLine="0"/>
        <w:jc w:val="center"/>
      </w:pPr>
      <w:r>
        <w:rPr>
          <w:noProof/>
          <w:lang w:val="vi-VN" w:eastAsia="vi-VN"/>
        </w:rPr>
        <w:lastRenderedPageBreak/>
        <w:drawing>
          <wp:inline distT="114300" distB="114300" distL="114300" distR="114300" wp14:anchorId="6BE64FF4" wp14:editId="7D963FDE">
            <wp:extent cx="5731200" cy="3340100"/>
            <wp:effectExtent l="0" t="0" r="0" b="0"/>
            <wp:docPr id="65"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47"/>
                    <a:srcRect/>
                    <a:stretch>
                      <a:fillRect/>
                    </a:stretch>
                  </pic:blipFill>
                  <pic:spPr>
                    <a:xfrm>
                      <a:off x="0" y="0"/>
                      <a:ext cx="5731200" cy="3340100"/>
                    </a:xfrm>
                    <a:prstGeom prst="rect">
                      <a:avLst/>
                    </a:prstGeom>
                    <a:ln/>
                  </pic:spPr>
                </pic:pic>
              </a:graphicData>
            </a:graphic>
          </wp:inline>
        </w:drawing>
      </w:r>
    </w:p>
    <w:p w14:paraId="1BF0EF20" w14:textId="5C7C7C84" w:rsidR="00EA28C7" w:rsidRPr="00495EC1" w:rsidRDefault="00495EC1" w:rsidP="00495EC1">
      <w:pPr>
        <w:pStyle w:val="Caption"/>
        <w:jc w:val="center"/>
        <w:rPr>
          <w:lang w:val="en-US"/>
        </w:rPr>
      </w:pPr>
      <w:r>
        <w:t xml:space="preserve">Hình </w:t>
      </w:r>
      <w:r w:rsidR="00544356">
        <w:fldChar w:fldCharType="begin"/>
      </w:r>
      <w:r w:rsidR="00544356">
        <w:instrText xml:space="preserve"> STYLEREF 1 \s </w:instrText>
      </w:r>
      <w:r w:rsidR="00544356">
        <w:fldChar w:fldCharType="separate"/>
      </w:r>
      <w:r w:rsidR="00544356">
        <w:rPr>
          <w:noProof/>
        </w:rPr>
        <w:t>3</w:t>
      </w:r>
      <w:r w:rsidR="00544356">
        <w:fldChar w:fldCharType="end"/>
      </w:r>
      <w:r w:rsidR="00544356">
        <w:t>.</w:t>
      </w:r>
      <w:r w:rsidR="00544356">
        <w:fldChar w:fldCharType="begin"/>
      </w:r>
      <w:r w:rsidR="00544356">
        <w:instrText xml:space="preserve"> SEQ Hình \* ARABIC \s 1 </w:instrText>
      </w:r>
      <w:r w:rsidR="00544356">
        <w:fldChar w:fldCharType="separate"/>
      </w:r>
      <w:r w:rsidR="00544356">
        <w:rPr>
          <w:noProof/>
        </w:rPr>
        <w:t>35</w:t>
      </w:r>
      <w:r w:rsidR="00544356">
        <w:fldChar w:fldCharType="end"/>
      </w:r>
      <w:r>
        <w:rPr>
          <w:lang w:val="en-US"/>
        </w:rPr>
        <w:t xml:space="preserve">. </w:t>
      </w:r>
      <w:r w:rsidRPr="00495EC1">
        <w:t>Wireframe</w:t>
      </w:r>
      <w:r w:rsidRPr="00495EC1">
        <w:rPr>
          <w:lang w:val="en-US"/>
        </w:rPr>
        <w:t xml:space="preserve"> giao diện </w:t>
      </w:r>
      <w:r>
        <w:rPr>
          <w:lang w:val="en-US"/>
        </w:rPr>
        <w:t>Quản lý giao hàng</w:t>
      </w:r>
    </w:p>
    <w:p w14:paraId="051258B3" w14:textId="77777777" w:rsidR="00EA28C7" w:rsidRDefault="007D1888" w:rsidP="005A079E">
      <w:pPr>
        <w:pStyle w:val="Heading3"/>
      </w:pPr>
      <w:bookmarkStart w:id="89" w:name="_Toc169255552"/>
      <w:r>
        <w:t>Các giao diện của khách thuê</w:t>
      </w:r>
      <w:bookmarkEnd w:id="89"/>
    </w:p>
    <w:p w14:paraId="2BE175BD" w14:textId="77777777" w:rsidR="00EA28C7" w:rsidRDefault="007D1888" w:rsidP="00AF5B8A">
      <w:pPr>
        <w:pStyle w:val="ListParagraph"/>
        <w:numPr>
          <w:ilvl w:val="0"/>
          <w:numId w:val="33"/>
        </w:numPr>
        <w:ind w:left="709"/>
      </w:pPr>
      <w:r>
        <w:t>Tìm thợ</w:t>
      </w:r>
    </w:p>
    <w:p w14:paraId="32E4A1DF" w14:textId="77777777" w:rsidR="00495EC1" w:rsidRDefault="007D1888" w:rsidP="00495EC1">
      <w:pPr>
        <w:keepNext/>
        <w:ind w:firstLine="0"/>
        <w:jc w:val="center"/>
      </w:pPr>
      <w:r>
        <w:rPr>
          <w:noProof/>
          <w:lang w:val="vi-VN" w:eastAsia="vi-VN"/>
        </w:rPr>
        <w:drawing>
          <wp:inline distT="114300" distB="114300" distL="114300" distR="114300" wp14:anchorId="081D2E26" wp14:editId="62801D14">
            <wp:extent cx="5731200" cy="3517900"/>
            <wp:effectExtent l="0" t="0" r="0" b="0"/>
            <wp:docPr id="45"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48"/>
                    <a:srcRect/>
                    <a:stretch>
                      <a:fillRect/>
                    </a:stretch>
                  </pic:blipFill>
                  <pic:spPr>
                    <a:xfrm>
                      <a:off x="0" y="0"/>
                      <a:ext cx="5731200" cy="3517900"/>
                    </a:xfrm>
                    <a:prstGeom prst="rect">
                      <a:avLst/>
                    </a:prstGeom>
                    <a:ln/>
                  </pic:spPr>
                </pic:pic>
              </a:graphicData>
            </a:graphic>
          </wp:inline>
        </w:drawing>
      </w:r>
    </w:p>
    <w:p w14:paraId="036E9BAC" w14:textId="196DE1E3" w:rsidR="00EA28C7" w:rsidRPr="00495EC1" w:rsidRDefault="00495EC1" w:rsidP="00495EC1">
      <w:pPr>
        <w:pStyle w:val="Caption"/>
        <w:jc w:val="center"/>
        <w:rPr>
          <w:lang w:val="en-US"/>
        </w:rPr>
      </w:pPr>
      <w:r>
        <w:t xml:space="preserve">Hình </w:t>
      </w:r>
      <w:r w:rsidR="00544356">
        <w:fldChar w:fldCharType="begin"/>
      </w:r>
      <w:r w:rsidR="00544356">
        <w:instrText xml:space="preserve"> STYLEREF 1 \s </w:instrText>
      </w:r>
      <w:r w:rsidR="00544356">
        <w:fldChar w:fldCharType="separate"/>
      </w:r>
      <w:r w:rsidR="00544356">
        <w:rPr>
          <w:noProof/>
        </w:rPr>
        <w:t>3</w:t>
      </w:r>
      <w:r w:rsidR="00544356">
        <w:fldChar w:fldCharType="end"/>
      </w:r>
      <w:r w:rsidR="00544356">
        <w:t>.</w:t>
      </w:r>
      <w:r w:rsidR="00544356">
        <w:fldChar w:fldCharType="begin"/>
      </w:r>
      <w:r w:rsidR="00544356">
        <w:instrText xml:space="preserve"> SEQ Hình \* ARABIC \s 1 </w:instrText>
      </w:r>
      <w:r w:rsidR="00544356">
        <w:fldChar w:fldCharType="separate"/>
      </w:r>
      <w:r w:rsidR="00544356">
        <w:rPr>
          <w:noProof/>
        </w:rPr>
        <w:t>36</w:t>
      </w:r>
      <w:r w:rsidR="00544356">
        <w:fldChar w:fldCharType="end"/>
      </w:r>
      <w:r>
        <w:rPr>
          <w:lang w:val="en-US"/>
        </w:rPr>
        <w:t xml:space="preserve">. </w:t>
      </w:r>
      <w:r w:rsidRPr="00495EC1">
        <w:t>Wireframe</w:t>
      </w:r>
      <w:r w:rsidRPr="00495EC1">
        <w:rPr>
          <w:lang w:val="en-US"/>
        </w:rPr>
        <w:t xml:space="preserve"> giao diện </w:t>
      </w:r>
      <w:r>
        <w:rPr>
          <w:lang w:val="en-US"/>
        </w:rPr>
        <w:t>Tìm thợ</w:t>
      </w:r>
    </w:p>
    <w:p w14:paraId="4556B7F4" w14:textId="77777777" w:rsidR="00EA28C7" w:rsidRDefault="007D1888" w:rsidP="00AF5B8A">
      <w:pPr>
        <w:pStyle w:val="ListParagraph"/>
        <w:numPr>
          <w:ilvl w:val="0"/>
          <w:numId w:val="33"/>
        </w:numPr>
        <w:ind w:left="709"/>
      </w:pPr>
      <w:r>
        <w:t>Khi khách thuê chọn vào hồ sơ thợ</w:t>
      </w:r>
    </w:p>
    <w:p w14:paraId="7118F111" w14:textId="77777777" w:rsidR="00495EC1" w:rsidRDefault="007D1888" w:rsidP="00495EC1">
      <w:pPr>
        <w:keepNext/>
        <w:ind w:firstLine="0"/>
        <w:jc w:val="center"/>
      </w:pPr>
      <w:r>
        <w:rPr>
          <w:noProof/>
          <w:lang w:val="vi-VN" w:eastAsia="vi-VN"/>
        </w:rPr>
        <w:lastRenderedPageBreak/>
        <w:drawing>
          <wp:inline distT="114300" distB="114300" distL="114300" distR="114300" wp14:anchorId="67E867B9" wp14:editId="59E00DC8">
            <wp:extent cx="5731200" cy="3987800"/>
            <wp:effectExtent l="0" t="0" r="0" b="0"/>
            <wp:docPr id="74"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49"/>
                    <a:srcRect/>
                    <a:stretch>
                      <a:fillRect/>
                    </a:stretch>
                  </pic:blipFill>
                  <pic:spPr>
                    <a:xfrm>
                      <a:off x="0" y="0"/>
                      <a:ext cx="5731200" cy="3987800"/>
                    </a:xfrm>
                    <a:prstGeom prst="rect">
                      <a:avLst/>
                    </a:prstGeom>
                    <a:ln/>
                  </pic:spPr>
                </pic:pic>
              </a:graphicData>
            </a:graphic>
          </wp:inline>
        </w:drawing>
      </w:r>
    </w:p>
    <w:p w14:paraId="2ADBD466" w14:textId="76B211A9" w:rsidR="00EA28C7" w:rsidRPr="00495EC1" w:rsidRDefault="00495EC1" w:rsidP="00495EC1">
      <w:pPr>
        <w:pStyle w:val="Caption"/>
        <w:jc w:val="center"/>
        <w:rPr>
          <w:lang w:val="en-US"/>
        </w:rPr>
      </w:pPr>
      <w:r>
        <w:t xml:space="preserve">Hình </w:t>
      </w:r>
      <w:r w:rsidR="00544356">
        <w:fldChar w:fldCharType="begin"/>
      </w:r>
      <w:r w:rsidR="00544356">
        <w:instrText xml:space="preserve"> STYLEREF 1 \s </w:instrText>
      </w:r>
      <w:r w:rsidR="00544356">
        <w:fldChar w:fldCharType="separate"/>
      </w:r>
      <w:r w:rsidR="00544356">
        <w:rPr>
          <w:noProof/>
        </w:rPr>
        <w:t>3</w:t>
      </w:r>
      <w:r w:rsidR="00544356">
        <w:fldChar w:fldCharType="end"/>
      </w:r>
      <w:r w:rsidR="00544356">
        <w:t>.</w:t>
      </w:r>
      <w:r w:rsidR="00544356">
        <w:fldChar w:fldCharType="begin"/>
      </w:r>
      <w:r w:rsidR="00544356">
        <w:instrText xml:space="preserve"> SEQ Hình \* ARABIC \s 1 </w:instrText>
      </w:r>
      <w:r w:rsidR="00544356">
        <w:fldChar w:fldCharType="separate"/>
      </w:r>
      <w:r w:rsidR="00544356">
        <w:rPr>
          <w:noProof/>
        </w:rPr>
        <w:t>37</w:t>
      </w:r>
      <w:r w:rsidR="00544356">
        <w:fldChar w:fldCharType="end"/>
      </w:r>
      <w:r>
        <w:rPr>
          <w:lang w:val="en-US"/>
        </w:rPr>
        <w:t xml:space="preserve">. </w:t>
      </w:r>
      <w:r w:rsidRPr="00495EC1">
        <w:t>Wireframe</w:t>
      </w:r>
      <w:r w:rsidRPr="00495EC1">
        <w:rPr>
          <w:lang w:val="en-US"/>
        </w:rPr>
        <w:t xml:space="preserve"> giao diện</w:t>
      </w:r>
      <w:r>
        <w:rPr>
          <w:lang w:val="en-US"/>
        </w:rPr>
        <w:t xml:space="preserve"> Hồ sơ thợ </w:t>
      </w:r>
    </w:p>
    <w:p w14:paraId="4E700ED7" w14:textId="77777777" w:rsidR="00EA28C7" w:rsidRDefault="007D1888" w:rsidP="00AF5B8A">
      <w:pPr>
        <w:pStyle w:val="ListParagraph"/>
        <w:numPr>
          <w:ilvl w:val="0"/>
          <w:numId w:val="33"/>
        </w:numPr>
        <w:ind w:left="709"/>
      </w:pPr>
      <w:r>
        <w:t>Khi khách thuê đăng tin</w:t>
      </w:r>
    </w:p>
    <w:p w14:paraId="017E9AE0" w14:textId="77777777" w:rsidR="00495EC1" w:rsidRDefault="007D1888" w:rsidP="00495EC1">
      <w:pPr>
        <w:keepNext/>
        <w:ind w:firstLine="0"/>
        <w:jc w:val="center"/>
      </w:pPr>
      <w:r>
        <w:rPr>
          <w:noProof/>
          <w:lang w:val="vi-VN" w:eastAsia="vi-VN"/>
        </w:rPr>
        <w:lastRenderedPageBreak/>
        <w:drawing>
          <wp:inline distT="114300" distB="114300" distL="114300" distR="114300" wp14:anchorId="037D88E0" wp14:editId="01F8BD57">
            <wp:extent cx="5731200" cy="4597400"/>
            <wp:effectExtent l="0" t="0" r="0" b="0"/>
            <wp:docPr id="60"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50"/>
                    <a:srcRect/>
                    <a:stretch>
                      <a:fillRect/>
                    </a:stretch>
                  </pic:blipFill>
                  <pic:spPr>
                    <a:xfrm>
                      <a:off x="0" y="0"/>
                      <a:ext cx="5731200" cy="4597400"/>
                    </a:xfrm>
                    <a:prstGeom prst="rect">
                      <a:avLst/>
                    </a:prstGeom>
                    <a:ln/>
                  </pic:spPr>
                </pic:pic>
              </a:graphicData>
            </a:graphic>
          </wp:inline>
        </w:drawing>
      </w:r>
    </w:p>
    <w:p w14:paraId="3BF63A61" w14:textId="48A5E5A9" w:rsidR="00EA28C7" w:rsidRPr="00495EC1" w:rsidRDefault="00495EC1" w:rsidP="00495EC1">
      <w:pPr>
        <w:pStyle w:val="Caption"/>
        <w:jc w:val="center"/>
        <w:rPr>
          <w:lang w:val="en-US"/>
        </w:rPr>
      </w:pPr>
      <w:r>
        <w:t xml:space="preserve">Hình </w:t>
      </w:r>
      <w:r w:rsidR="00544356">
        <w:fldChar w:fldCharType="begin"/>
      </w:r>
      <w:r w:rsidR="00544356">
        <w:instrText xml:space="preserve"> STYLEREF 1 \s </w:instrText>
      </w:r>
      <w:r w:rsidR="00544356">
        <w:fldChar w:fldCharType="separate"/>
      </w:r>
      <w:r w:rsidR="00544356">
        <w:rPr>
          <w:noProof/>
        </w:rPr>
        <w:t>3</w:t>
      </w:r>
      <w:r w:rsidR="00544356">
        <w:fldChar w:fldCharType="end"/>
      </w:r>
      <w:r w:rsidR="00544356">
        <w:t>.</w:t>
      </w:r>
      <w:r w:rsidR="00544356">
        <w:fldChar w:fldCharType="begin"/>
      </w:r>
      <w:r w:rsidR="00544356">
        <w:instrText xml:space="preserve"> SEQ Hình \* ARABIC \s 1 </w:instrText>
      </w:r>
      <w:r w:rsidR="00544356">
        <w:fldChar w:fldCharType="separate"/>
      </w:r>
      <w:r w:rsidR="00544356">
        <w:rPr>
          <w:noProof/>
        </w:rPr>
        <w:t>38</w:t>
      </w:r>
      <w:r w:rsidR="00544356">
        <w:fldChar w:fldCharType="end"/>
      </w:r>
      <w:r>
        <w:rPr>
          <w:lang w:val="en-US"/>
        </w:rPr>
        <w:t xml:space="preserve">. </w:t>
      </w:r>
      <w:bookmarkStart w:id="90" w:name="_Hlk169440625"/>
      <w:r w:rsidRPr="00495EC1">
        <w:t>Wireframe</w:t>
      </w:r>
      <w:r w:rsidRPr="00495EC1">
        <w:rPr>
          <w:lang w:val="en-US"/>
        </w:rPr>
        <w:t xml:space="preserve"> giao diện</w:t>
      </w:r>
      <w:r>
        <w:rPr>
          <w:lang w:val="en-US"/>
        </w:rPr>
        <w:t xml:space="preserve"> </w:t>
      </w:r>
      <w:bookmarkEnd w:id="90"/>
      <w:r>
        <w:rPr>
          <w:lang w:val="en-US"/>
        </w:rPr>
        <w:t>Tạo bài đăng</w:t>
      </w:r>
    </w:p>
    <w:p w14:paraId="702A60C5" w14:textId="77777777" w:rsidR="00EA28C7" w:rsidRDefault="007D1888" w:rsidP="00AF5B8A">
      <w:pPr>
        <w:pStyle w:val="ListParagraph"/>
        <w:numPr>
          <w:ilvl w:val="0"/>
          <w:numId w:val="33"/>
        </w:numPr>
        <w:ind w:left="709"/>
      </w:pPr>
      <w:r>
        <w:t>Quản lý bài đăng</w:t>
      </w:r>
    </w:p>
    <w:p w14:paraId="1BA79684" w14:textId="77777777" w:rsidR="00EA28C7" w:rsidRDefault="007D1888" w:rsidP="00544356">
      <w:pPr>
        <w:keepNext/>
        <w:ind w:firstLine="0"/>
        <w:jc w:val="center"/>
      </w:pPr>
      <w:r>
        <w:rPr>
          <w:noProof/>
          <w:lang w:val="vi-VN" w:eastAsia="vi-VN"/>
        </w:rPr>
        <w:lastRenderedPageBreak/>
        <w:drawing>
          <wp:inline distT="114300" distB="114300" distL="114300" distR="114300" wp14:anchorId="3E845C6A" wp14:editId="76DA35FC">
            <wp:extent cx="5731200" cy="3276600"/>
            <wp:effectExtent l="0" t="0" r="0" b="0"/>
            <wp:docPr id="36"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51"/>
                    <a:srcRect/>
                    <a:stretch>
                      <a:fillRect/>
                    </a:stretch>
                  </pic:blipFill>
                  <pic:spPr>
                    <a:xfrm>
                      <a:off x="0" y="0"/>
                      <a:ext cx="5731200" cy="3276600"/>
                    </a:xfrm>
                    <a:prstGeom prst="rect">
                      <a:avLst/>
                    </a:prstGeom>
                    <a:ln/>
                  </pic:spPr>
                </pic:pic>
              </a:graphicData>
            </a:graphic>
          </wp:inline>
        </w:drawing>
      </w:r>
    </w:p>
    <w:p w14:paraId="242F1DEA" w14:textId="1CC0D664" w:rsidR="00EA28C7" w:rsidRPr="00544356" w:rsidRDefault="00544356" w:rsidP="00544356">
      <w:pPr>
        <w:pStyle w:val="Caption"/>
        <w:jc w:val="center"/>
        <w:rPr>
          <w:lang w:val="en-US"/>
        </w:rPr>
      </w:pPr>
      <w:r>
        <w:t xml:space="preserve">Hình </w:t>
      </w:r>
      <w:r>
        <w:fldChar w:fldCharType="begin"/>
      </w:r>
      <w:r>
        <w:instrText xml:space="preserve"> STYLEREF 1 \s </w:instrText>
      </w:r>
      <w:r>
        <w:fldChar w:fldCharType="separate"/>
      </w:r>
      <w:r>
        <w:rPr>
          <w:noProof/>
        </w:rPr>
        <w:t>3</w:t>
      </w:r>
      <w:r>
        <w:fldChar w:fldCharType="end"/>
      </w:r>
      <w:r>
        <w:t>.</w:t>
      </w:r>
      <w:r>
        <w:fldChar w:fldCharType="begin"/>
      </w:r>
      <w:r>
        <w:instrText xml:space="preserve"> SEQ Hình \* ARABIC \s 1 </w:instrText>
      </w:r>
      <w:r>
        <w:fldChar w:fldCharType="separate"/>
      </w:r>
      <w:r>
        <w:rPr>
          <w:noProof/>
        </w:rPr>
        <w:t>39</w:t>
      </w:r>
      <w:r>
        <w:fldChar w:fldCharType="end"/>
      </w:r>
      <w:r>
        <w:rPr>
          <w:lang w:val="en-US"/>
        </w:rPr>
        <w:t xml:space="preserve">. </w:t>
      </w:r>
      <w:r w:rsidRPr="00544356">
        <w:t>Wireframe</w:t>
      </w:r>
      <w:r w:rsidRPr="00544356">
        <w:rPr>
          <w:lang w:val="en-US"/>
        </w:rPr>
        <w:t xml:space="preserve"> giao diện</w:t>
      </w:r>
      <w:r>
        <w:rPr>
          <w:lang w:val="en-US"/>
        </w:rPr>
        <w:t xml:space="preserve"> Quản lý bài đăng</w:t>
      </w:r>
    </w:p>
    <w:p w14:paraId="3E9B5CEB" w14:textId="77777777" w:rsidR="00EA28C7" w:rsidRDefault="007D1888" w:rsidP="008D555E">
      <w:pPr>
        <w:pStyle w:val="ListParagraph"/>
        <w:numPr>
          <w:ilvl w:val="0"/>
          <w:numId w:val="33"/>
        </w:numPr>
        <w:ind w:left="709"/>
      </w:pPr>
      <w:r>
        <w:t>Hồ sơ khách thuê</w:t>
      </w:r>
    </w:p>
    <w:p w14:paraId="09496CC6" w14:textId="77777777" w:rsidR="00544356" w:rsidRDefault="007D1888" w:rsidP="00544356">
      <w:pPr>
        <w:keepNext/>
        <w:ind w:firstLine="0"/>
        <w:jc w:val="center"/>
      </w:pPr>
      <w:r>
        <w:rPr>
          <w:noProof/>
          <w:lang w:val="vi-VN" w:eastAsia="vi-VN"/>
        </w:rPr>
        <w:lastRenderedPageBreak/>
        <w:drawing>
          <wp:inline distT="114300" distB="114300" distL="114300" distR="114300" wp14:anchorId="1C056E8C" wp14:editId="176EC3CF">
            <wp:extent cx="5731200" cy="6883400"/>
            <wp:effectExtent l="0" t="0" r="0"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52"/>
                    <a:srcRect/>
                    <a:stretch>
                      <a:fillRect/>
                    </a:stretch>
                  </pic:blipFill>
                  <pic:spPr>
                    <a:xfrm>
                      <a:off x="0" y="0"/>
                      <a:ext cx="5731200" cy="6883400"/>
                    </a:xfrm>
                    <a:prstGeom prst="rect">
                      <a:avLst/>
                    </a:prstGeom>
                    <a:ln/>
                  </pic:spPr>
                </pic:pic>
              </a:graphicData>
            </a:graphic>
          </wp:inline>
        </w:drawing>
      </w:r>
    </w:p>
    <w:p w14:paraId="69488513" w14:textId="19C1F9A5" w:rsidR="00EA28C7" w:rsidRPr="00544356" w:rsidRDefault="00544356" w:rsidP="00544356">
      <w:pPr>
        <w:pStyle w:val="Caption"/>
        <w:jc w:val="center"/>
        <w:rPr>
          <w:lang w:val="en-US"/>
        </w:rPr>
      </w:pPr>
      <w:r>
        <w:t xml:space="preserve">Hình </w:t>
      </w:r>
      <w:r>
        <w:fldChar w:fldCharType="begin"/>
      </w:r>
      <w:r>
        <w:instrText xml:space="preserve"> STYLEREF 1 \s </w:instrText>
      </w:r>
      <w:r>
        <w:fldChar w:fldCharType="separate"/>
      </w:r>
      <w:r>
        <w:rPr>
          <w:noProof/>
        </w:rPr>
        <w:t>3</w:t>
      </w:r>
      <w:r>
        <w:fldChar w:fldCharType="end"/>
      </w:r>
      <w:r>
        <w:t>.</w:t>
      </w:r>
      <w:r>
        <w:fldChar w:fldCharType="begin"/>
      </w:r>
      <w:r>
        <w:instrText xml:space="preserve"> SEQ Hình \* ARABIC \s 1 </w:instrText>
      </w:r>
      <w:r>
        <w:fldChar w:fldCharType="separate"/>
      </w:r>
      <w:r>
        <w:rPr>
          <w:noProof/>
        </w:rPr>
        <w:t>40</w:t>
      </w:r>
      <w:r>
        <w:fldChar w:fldCharType="end"/>
      </w:r>
      <w:r>
        <w:rPr>
          <w:lang w:val="en-US"/>
        </w:rPr>
        <w:t xml:space="preserve">. </w:t>
      </w:r>
      <w:r w:rsidRPr="00544356">
        <w:t>Wireframe</w:t>
      </w:r>
      <w:r w:rsidRPr="00544356">
        <w:rPr>
          <w:lang w:val="en-US"/>
        </w:rPr>
        <w:t xml:space="preserve"> giao diện</w:t>
      </w:r>
      <w:r>
        <w:rPr>
          <w:lang w:val="en-US"/>
        </w:rPr>
        <w:t xml:space="preserve"> Hồ sơ khách thuê</w:t>
      </w:r>
    </w:p>
    <w:p w14:paraId="2956506A" w14:textId="021DEA3C" w:rsidR="00EA28C7" w:rsidRDefault="007D1888" w:rsidP="00544356">
      <w:pPr>
        <w:pStyle w:val="ListParagraph"/>
        <w:numPr>
          <w:ilvl w:val="0"/>
          <w:numId w:val="33"/>
        </w:numPr>
        <w:ind w:left="709"/>
      </w:pPr>
      <w:r>
        <w:t>Các bước khi khách thuê đặt hàng</w:t>
      </w:r>
    </w:p>
    <w:p w14:paraId="63EBDECE" w14:textId="77777777" w:rsidR="00544356" w:rsidRDefault="00544356" w:rsidP="00544356">
      <w:pPr>
        <w:keepNext/>
        <w:ind w:firstLine="0"/>
        <w:jc w:val="center"/>
      </w:pPr>
      <w:r>
        <w:rPr>
          <w:noProof/>
          <w:lang w:val="vi-VN" w:eastAsia="vi-VN"/>
        </w:rPr>
        <w:lastRenderedPageBreak/>
        <w:drawing>
          <wp:inline distT="0" distB="0" distL="0" distR="0" wp14:anchorId="12E2FB3A" wp14:editId="0ECCDB34">
            <wp:extent cx="5730875" cy="3493135"/>
            <wp:effectExtent l="0" t="0" r="3175" b="0"/>
            <wp:docPr id="18964375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30875" cy="3493135"/>
                    </a:xfrm>
                    <a:prstGeom prst="rect">
                      <a:avLst/>
                    </a:prstGeom>
                    <a:noFill/>
                  </pic:spPr>
                </pic:pic>
              </a:graphicData>
            </a:graphic>
          </wp:inline>
        </w:drawing>
      </w:r>
    </w:p>
    <w:p w14:paraId="18661D50" w14:textId="2AF6F131" w:rsidR="00544356" w:rsidRPr="00544356" w:rsidRDefault="00544356" w:rsidP="00544356">
      <w:pPr>
        <w:pStyle w:val="Caption"/>
        <w:jc w:val="center"/>
        <w:rPr>
          <w:lang w:val="en-US"/>
        </w:rPr>
      </w:pPr>
      <w:r>
        <w:t xml:space="preserve">Hình </w:t>
      </w:r>
      <w:r>
        <w:fldChar w:fldCharType="begin"/>
      </w:r>
      <w:r>
        <w:instrText xml:space="preserve"> STYLEREF 1 \s </w:instrText>
      </w:r>
      <w:r>
        <w:fldChar w:fldCharType="separate"/>
      </w:r>
      <w:r>
        <w:rPr>
          <w:noProof/>
        </w:rPr>
        <w:t>3</w:t>
      </w:r>
      <w:r>
        <w:fldChar w:fldCharType="end"/>
      </w:r>
      <w:r>
        <w:t>.</w:t>
      </w:r>
      <w:r>
        <w:fldChar w:fldCharType="begin"/>
      </w:r>
      <w:r>
        <w:instrText xml:space="preserve"> SEQ Hình \* ARABIC \s 1 </w:instrText>
      </w:r>
      <w:r>
        <w:fldChar w:fldCharType="separate"/>
      </w:r>
      <w:r>
        <w:rPr>
          <w:noProof/>
        </w:rPr>
        <w:t>41</w:t>
      </w:r>
      <w:r>
        <w:fldChar w:fldCharType="end"/>
      </w:r>
      <w:r>
        <w:rPr>
          <w:lang w:val="en-US"/>
        </w:rPr>
        <w:t xml:space="preserve">. </w:t>
      </w:r>
      <w:r w:rsidRPr="00544356">
        <w:t>Wireframe</w:t>
      </w:r>
      <w:r w:rsidRPr="00544356">
        <w:rPr>
          <w:lang w:val="en-US"/>
        </w:rPr>
        <w:t xml:space="preserve"> giao diện</w:t>
      </w:r>
      <w:r>
        <w:rPr>
          <w:lang w:val="en-US"/>
        </w:rPr>
        <w:t xml:space="preserve"> Thanh toán</w:t>
      </w:r>
    </w:p>
    <w:p w14:paraId="5C33F6B8" w14:textId="77777777" w:rsidR="00544356" w:rsidRDefault="007D1888" w:rsidP="00544356">
      <w:pPr>
        <w:keepNext/>
        <w:ind w:firstLine="0"/>
        <w:jc w:val="center"/>
      </w:pPr>
      <w:r>
        <w:rPr>
          <w:noProof/>
          <w:lang w:val="vi-VN" w:eastAsia="vi-VN"/>
        </w:rPr>
        <w:drawing>
          <wp:inline distT="114300" distB="114300" distL="114300" distR="114300" wp14:anchorId="0F5A929A" wp14:editId="20B6CC7A">
            <wp:extent cx="5731200" cy="3543300"/>
            <wp:effectExtent l="0" t="0" r="0" b="0"/>
            <wp:docPr id="49"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54"/>
                    <a:srcRect/>
                    <a:stretch>
                      <a:fillRect/>
                    </a:stretch>
                  </pic:blipFill>
                  <pic:spPr>
                    <a:xfrm>
                      <a:off x="0" y="0"/>
                      <a:ext cx="5731200" cy="3543300"/>
                    </a:xfrm>
                    <a:prstGeom prst="rect">
                      <a:avLst/>
                    </a:prstGeom>
                    <a:ln/>
                  </pic:spPr>
                </pic:pic>
              </a:graphicData>
            </a:graphic>
          </wp:inline>
        </w:drawing>
      </w:r>
    </w:p>
    <w:p w14:paraId="385B28CB" w14:textId="07A7B6B2" w:rsidR="00EA28C7" w:rsidRPr="00544356" w:rsidRDefault="00544356" w:rsidP="00544356">
      <w:pPr>
        <w:pStyle w:val="Caption"/>
        <w:jc w:val="center"/>
        <w:rPr>
          <w:lang w:val="en-US"/>
        </w:rPr>
      </w:pPr>
      <w:r>
        <w:t xml:space="preserve">Hình </w:t>
      </w:r>
      <w:r>
        <w:fldChar w:fldCharType="begin"/>
      </w:r>
      <w:r>
        <w:instrText xml:space="preserve"> STYLEREF 1 \s </w:instrText>
      </w:r>
      <w:r>
        <w:fldChar w:fldCharType="separate"/>
      </w:r>
      <w:r>
        <w:rPr>
          <w:noProof/>
        </w:rPr>
        <w:t>3</w:t>
      </w:r>
      <w:r>
        <w:fldChar w:fldCharType="end"/>
      </w:r>
      <w:r>
        <w:t>.</w:t>
      </w:r>
      <w:r>
        <w:fldChar w:fldCharType="begin"/>
      </w:r>
      <w:r>
        <w:instrText xml:space="preserve"> SEQ Hình \* ARABIC \s 1 </w:instrText>
      </w:r>
      <w:r>
        <w:fldChar w:fldCharType="separate"/>
      </w:r>
      <w:r>
        <w:rPr>
          <w:noProof/>
        </w:rPr>
        <w:t>42</w:t>
      </w:r>
      <w:r>
        <w:fldChar w:fldCharType="end"/>
      </w:r>
      <w:r>
        <w:rPr>
          <w:lang w:val="en-US"/>
        </w:rPr>
        <w:t xml:space="preserve">. </w:t>
      </w:r>
      <w:r w:rsidRPr="00544356">
        <w:t>Wireframe</w:t>
      </w:r>
      <w:r w:rsidRPr="00544356">
        <w:rPr>
          <w:lang w:val="en-US"/>
        </w:rPr>
        <w:t xml:space="preserve"> giao diện</w:t>
      </w:r>
      <w:r>
        <w:rPr>
          <w:lang w:val="en-US"/>
        </w:rPr>
        <w:t xml:space="preserve"> Thực hiện đơn hàng</w:t>
      </w:r>
    </w:p>
    <w:p w14:paraId="0EED1612" w14:textId="77777777" w:rsidR="00544356" w:rsidRDefault="007D1888" w:rsidP="00544356">
      <w:pPr>
        <w:keepNext/>
        <w:ind w:firstLine="0"/>
        <w:jc w:val="center"/>
      </w:pPr>
      <w:r>
        <w:rPr>
          <w:noProof/>
          <w:lang w:val="vi-VN" w:eastAsia="vi-VN"/>
        </w:rPr>
        <w:lastRenderedPageBreak/>
        <w:drawing>
          <wp:inline distT="114300" distB="114300" distL="114300" distR="114300" wp14:anchorId="1FCF3672" wp14:editId="6B6869E2">
            <wp:extent cx="5731200" cy="3568700"/>
            <wp:effectExtent l="0" t="0" r="0" b="0"/>
            <wp:docPr id="57"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55"/>
                    <a:srcRect/>
                    <a:stretch>
                      <a:fillRect/>
                    </a:stretch>
                  </pic:blipFill>
                  <pic:spPr>
                    <a:xfrm>
                      <a:off x="0" y="0"/>
                      <a:ext cx="5731200" cy="3568700"/>
                    </a:xfrm>
                    <a:prstGeom prst="rect">
                      <a:avLst/>
                    </a:prstGeom>
                    <a:ln/>
                  </pic:spPr>
                </pic:pic>
              </a:graphicData>
            </a:graphic>
          </wp:inline>
        </w:drawing>
      </w:r>
    </w:p>
    <w:p w14:paraId="1C38C2F3" w14:textId="50C6E71D" w:rsidR="00EA28C7" w:rsidRPr="00544356" w:rsidRDefault="00544356" w:rsidP="00544356">
      <w:pPr>
        <w:pStyle w:val="Caption"/>
        <w:jc w:val="center"/>
        <w:rPr>
          <w:lang w:val="en-US"/>
        </w:rPr>
      </w:pPr>
      <w:r>
        <w:t xml:space="preserve">Hình </w:t>
      </w:r>
      <w:r>
        <w:fldChar w:fldCharType="begin"/>
      </w:r>
      <w:r>
        <w:instrText xml:space="preserve"> STYLEREF 1 \s </w:instrText>
      </w:r>
      <w:r>
        <w:fldChar w:fldCharType="separate"/>
      </w:r>
      <w:r>
        <w:rPr>
          <w:noProof/>
        </w:rPr>
        <w:t>3</w:t>
      </w:r>
      <w:r>
        <w:fldChar w:fldCharType="end"/>
      </w:r>
      <w:r>
        <w:t>.</w:t>
      </w:r>
      <w:r>
        <w:fldChar w:fldCharType="begin"/>
      </w:r>
      <w:r>
        <w:instrText xml:space="preserve"> SEQ Hình \* ARABIC \s 1 </w:instrText>
      </w:r>
      <w:r>
        <w:fldChar w:fldCharType="separate"/>
      </w:r>
      <w:r>
        <w:rPr>
          <w:noProof/>
        </w:rPr>
        <w:t>43</w:t>
      </w:r>
      <w:r>
        <w:fldChar w:fldCharType="end"/>
      </w:r>
      <w:r>
        <w:rPr>
          <w:lang w:val="en-US"/>
        </w:rPr>
        <w:t xml:space="preserve">. </w:t>
      </w:r>
      <w:r w:rsidRPr="00544356">
        <w:t>Wireframe</w:t>
      </w:r>
      <w:r w:rsidRPr="00544356">
        <w:rPr>
          <w:lang w:val="en-US"/>
        </w:rPr>
        <w:t xml:space="preserve"> giao diện</w:t>
      </w:r>
      <w:r>
        <w:rPr>
          <w:lang w:val="en-US"/>
        </w:rPr>
        <w:t xml:space="preserve"> Nhận sản phẩm</w:t>
      </w:r>
    </w:p>
    <w:p w14:paraId="721C90D3" w14:textId="77777777" w:rsidR="00544356" w:rsidRDefault="007D1888" w:rsidP="00544356">
      <w:pPr>
        <w:keepNext/>
        <w:ind w:firstLine="0"/>
        <w:jc w:val="center"/>
      </w:pPr>
      <w:r>
        <w:rPr>
          <w:noProof/>
          <w:lang w:val="vi-VN" w:eastAsia="vi-VN"/>
        </w:rPr>
        <w:lastRenderedPageBreak/>
        <w:drawing>
          <wp:inline distT="114300" distB="114300" distL="114300" distR="114300" wp14:anchorId="1FB30554" wp14:editId="31E035AB">
            <wp:extent cx="5731200" cy="4914900"/>
            <wp:effectExtent l="0" t="0" r="0" b="0"/>
            <wp:docPr id="40"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56"/>
                    <a:srcRect/>
                    <a:stretch>
                      <a:fillRect/>
                    </a:stretch>
                  </pic:blipFill>
                  <pic:spPr>
                    <a:xfrm>
                      <a:off x="0" y="0"/>
                      <a:ext cx="5731200" cy="4914900"/>
                    </a:xfrm>
                    <a:prstGeom prst="rect">
                      <a:avLst/>
                    </a:prstGeom>
                    <a:ln/>
                  </pic:spPr>
                </pic:pic>
              </a:graphicData>
            </a:graphic>
          </wp:inline>
        </w:drawing>
      </w:r>
    </w:p>
    <w:p w14:paraId="489B9787" w14:textId="40BB371F" w:rsidR="00EA28C7" w:rsidRPr="00544356" w:rsidRDefault="00544356" w:rsidP="00544356">
      <w:pPr>
        <w:pStyle w:val="Caption"/>
        <w:jc w:val="center"/>
        <w:rPr>
          <w:lang w:val="en-US"/>
        </w:rPr>
      </w:pPr>
      <w:r>
        <w:t xml:space="preserve">Hình </w:t>
      </w:r>
      <w:r>
        <w:fldChar w:fldCharType="begin"/>
      </w:r>
      <w:r>
        <w:instrText xml:space="preserve"> STYLEREF 1 \s </w:instrText>
      </w:r>
      <w:r>
        <w:fldChar w:fldCharType="separate"/>
      </w:r>
      <w:r>
        <w:rPr>
          <w:noProof/>
        </w:rPr>
        <w:t>3</w:t>
      </w:r>
      <w:r>
        <w:fldChar w:fldCharType="end"/>
      </w:r>
      <w:r>
        <w:t>.</w:t>
      </w:r>
      <w:r>
        <w:fldChar w:fldCharType="begin"/>
      </w:r>
      <w:r>
        <w:instrText xml:space="preserve"> SEQ Hình \* ARABIC \s 1 </w:instrText>
      </w:r>
      <w:r>
        <w:fldChar w:fldCharType="separate"/>
      </w:r>
      <w:r>
        <w:rPr>
          <w:noProof/>
        </w:rPr>
        <w:t>44</w:t>
      </w:r>
      <w:r>
        <w:fldChar w:fldCharType="end"/>
      </w:r>
      <w:r>
        <w:rPr>
          <w:lang w:val="en-US"/>
        </w:rPr>
        <w:t xml:space="preserve">. </w:t>
      </w:r>
      <w:r w:rsidRPr="00544356">
        <w:t>Wireframe</w:t>
      </w:r>
      <w:r w:rsidRPr="00544356">
        <w:rPr>
          <w:lang w:val="en-US"/>
        </w:rPr>
        <w:t xml:space="preserve"> giao diện</w:t>
      </w:r>
      <w:r>
        <w:rPr>
          <w:lang w:val="en-US"/>
        </w:rPr>
        <w:t xml:space="preserve"> Đánh giá</w:t>
      </w:r>
    </w:p>
    <w:p w14:paraId="6A33F2BC" w14:textId="037EF6DB" w:rsidR="00EA28C7" w:rsidRPr="00AF5B8A" w:rsidRDefault="007D1888" w:rsidP="00AF5B8A">
      <w:pPr>
        <w:pStyle w:val="Heading2"/>
      </w:pPr>
      <w:bookmarkStart w:id="91" w:name="_6q7wooan5v35" w:colFirst="0" w:colLast="0"/>
      <w:bookmarkStart w:id="92" w:name="_Toc169255553"/>
      <w:bookmarkEnd w:id="91"/>
      <w:r>
        <w:t>Quản lý và bảo trì cơ sở dữ liệu</w:t>
      </w:r>
      <w:bookmarkEnd w:id="92"/>
    </w:p>
    <w:p w14:paraId="5E275428" w14:textId="38D0DFBD" w:rsidR="00EA28C7" w:rsidRPr="00AF5B8A" w:rsidRDefault="007D1888" w:rsidP="00AF5B8A">
      <w:pPr>
        <w:rPr>
          <w:lang w:val="en-US"/>
        </w:rPr>
      </w:pPr>
      <w:r>
        <w:t>Việc lập kế hoạch cấu trúc dữ liệu và lựa chọn loại cơ sở dữ liệu phù hợp với yêu cầu hệ thống là rất cần thiết. Ngoài ra, quản lý, bảo mật và cập nhật dữ liệu liên tục sẽ đáp ứng nhu cầu ngày càng tăng của người dùng.</w:t>
      </w:r>
    </w:p>
    <w:p w14:paraId="605869A1" w14:textId="2B8E3534" w:rsidR="00EA28C7" w:rsidRPr="00AF5B8A" w:rsidRDefault="007D1888" w:rsidP="00AF5B8A">
      <w:pPr>
        <w:pStyle w:val="Heading2"/>
      </w:pPr>
      <w:bookmarkStart w:id="93" w:name="_5ssqquszb1bc" w:colFirst="0" w:colLast="0"/>
      <w:bookmarkStart w:id="94" w:name="_Toc169255554"/>
      <w:bookmarkEnd w:id="93"/>
      <w:r>
        <w:t>Kiểm thử, đánh giá và cải tiến liên tục</w:t>
      </w:r>
      <w:bookmarkEnd w:id="94"/>
    </w:p>
    <w:p w14:paraId="37F25B69" w14:textId="1DC6EC14" w:rsidR="00EA28C7" w:rsidRPr="00AF5B8A" w:rsidRDefault="007D1888" w:rsidP="00AF5B8A">
      <w:pPr>
        <w:rPr>
          <w:lang w:val="en-US"/>
        </w:rPr>
      </w:pPr>
      <w:r>
        <w:t>Thiết kế các thử nghiệm để đánh giá hiệu quả của UI/UX, cơ chế tìm kiếm và lọc, quy trình đăng ký và xác thực là rất quan trọng. Đánh giá hiệu suất hệ thống và thu thập phản hồi từ người dùng sẽ giúp cải thiện liên tục trải nghiệm người dùng.</w:t>
      </w:r>
    </w:p>
    <w:p w14:paraId="717EB0FA" w14:textId="236378CB" w:rsidR="00EA28C7" w:rsidRPr="00AF5B8A" w:rsidRDefault="007D1888" w:rsidP="00AF5B8A">
      <w:pPr>
        <w:pStyle w:val="Heading2"/>
      </w:pPr>
      <w:bookmarkStart w:id="95" w:name="_u59262iz2qhn" w:colFirst="0" w:colLast="0"/>
      <w:bookmarkStart w:id="96" w:name="_Toc169255555"/>
      <w:bookmarkEnd w:id="95"/>
      <w:r>
        <w:t>Xây dựng cộng đồng và mở rộng</w:t>
      </w:r>
      <w:bookmarkEnd w:id="96"/>
    </w:p>
    <w:p w14:paraId="6B33886E" w14:textId="111A1455" w:rsidR="00EA28C7" w:rsidRPr="00AF5B8A" w:rsidRDefault="007D1888" w:rsidP="00AF5B8A">
      <w:pPr>
        <w:rPr>
          <w:lang w:val="en-US"/>
        </w:rPr>
      </w:pPr>
      <w:r>
        <w:t xml:space="preserve">Khuyến khích sự tương tác giữa người dùng và chuyên gia thông qua các tính năng như đánh giá, bình luận và diễn đàn sẽ góp phần xây dựng một cộng đồng sôi nổi. </w:t>
      </w:r>
      <w:r>
        <w:lastRenderedPageBreak/>
        <w:t>Theo dõi và đánh giá hoạt động của cộng đồng để cải thiện sự hài lòng của người dùng là rất quan trọng.</w:t>
      </w:r>
    </w:p>
    <w:p w14:paraId="3305CA2A" w14:textId="6DAFC703" w:rsidR="00AF5B8A" w:rsidRDefault="007D1888" w:rsidP="00AF5B8A">
      <w:r>
        <w:t>Cuối cùng, việc kiểm tra và đảm bảo cơ sở hạ tầng mạng và máy chủ linh hoạt, ổn định và an ninh, cùng với kế hoạch mở rộng nền tảng ra các thị trường mới sẽ thúc đẩy sự phát triển bền vững của FINDY.</w:t>
      </w:r>
    </w:p>
    <w:p w14:paraId="0B72A8CB" w14:textId="77777777" w:rsidR="00AF5B8A" w:rsidRDefault="00AF5B8A">
      <w:pPr>
        <w:spacing w:before="0" w:after="0"/>
      </w:pPr>
      <w:r>
        <w:br w:type="page"/>
      </w:r>
    </w:p>
    <w:p w14:paraId="00297DCF" w14:textId="4C7716DB" w:rsidR="00EA28C7" w:rsidRDefault="007D1888" w:rsidP="00AF5B8A">
      <w:pPr>
        <w:pStyle w:val="Heading1"/>
      </w:pPr>
      <w:bookmarkStart w:id="97" w:name="_abcz9mnvqdx6" w:colFirst="0" w:colLast="0"/>
      <w:bookmarkStart w:id="98" w:name="_Toc169255556"/>
      <w:bookmarkEnd w:id="97"/>
      <w:r>
        <w:lastRenderedPageBreak/>
        <w:t>KẾT QUẢ NGHIÊN CỨU</w:t>
      </w:r>
      <w:bookmarkEnd w:id="98"/>
    </w:p>
    <w:p w14:paraId="637DD7F6" w14:textId="77777777" w:rsidR="00EA28C7" w:rsidRDefault="007D1888" w:rsidP="00967E5D">
      <w:pPr>
        <w:pStyle w:val="Heading2"/>
      </w:pPr>
      <w:bookmarkStart w:id="99" w:name="_py0ahdatiqqm" w:colFirst="0" w:colLast="0"/>
      <w:bookmarkStart w:id="100" w:name="_Toc169255558"/>
      <w:bookmarkEnd w:id="99"/>
      <w:r>
        <w:t>Mô tả web</w:t>
      </w:r>
      <w:bookmarkEnd w:id="100"/>
      <w:r>
        <w:t xml:space="preserve"> </w:t>
      </w:r>
    </w:p>
    <w:p w14:paraId="6DD2D62D" w14:textId="13A008EA" w:rsidR="00EA28C7" w:rsidRPr="00F76F5D" w:rsidRDefault="007D1888" w:rsidP="00967E5D">
      <w:pPr>
        <w:rPr>
          <w:lang w:val="en-US"/>
        </w:rPr>
      </w:pPr>
      <w:r>
        <w:t>FINDY là một nền tảng trực tuyến kết nối những người có nhu cầu thuê dịch vụ chụp ảnh và trang điểm với các thợ chụp ảnh và chuyên gia trang điểm chuyên nghiệp. Website hoạt động như một cầu nối giúp người dùng dễ dàng tìm kiếm, quản lý thông tin và đặt lịch các dịch vụ liên quan đến chụp ảnh và trang điểm một cách tối ưu nhất</w:t>
      </w:r>
      <w:r w:rsidR="00F76F5D">
        <w:rPr>
          <w:lang w:val="en-US"/>
        </w:rPr>
        <w:t>.</w:t>
      </w:r>
    </w:p>
    <w:p w14:paraId="4C6F6612" w14:textId="77777777" w:rsidR="00EA28C7" w:rsidRDefault="007D1888" w:rsidP="00967E5D">
      <w:pPr>
        <w:pStyle w:val="Heading2"/>
      </w:pPr>
      <w:bookmarkStart w:id="101" w:name="_Toc169255559"/>
      <w:r>
        <w:t>Xây dựng các module</w:t>
      </w:r>
      <w:bookmarkEnd w:id="101"/>
    </w:p>
    <w:p w14:paraId="72028505" w14:textId="361DC0C3" w:rsidR="00967E5D" w:rsidRDefault="00967E5D" w:rsidP="00967E5D">
      <w:pPr>
        <w:pStyle w:val="Heading3"/>
        <w:rPr>
          <w:lang w:val="en-US"/>
        </w:rPr>
      </w:pPr>
      <w:bookmarkStart w:id="102" w:name="_Toc169255560"/>
      <w:r>
        <w:rPr>
          <w:lang w:val="en-US"/>
        </w:rPr>
        <w:t>Trang chủ</w:t>
      </w:r>
      <w:bookmarkEnd w:id="102"/>
    </w:p>
    <w:p w14:paraId="68ABA5C4" w14:textId="0BC3CFAB" w:rsidR="00EA28C7" w:rsidRDefault="007D1888" w:rsidP="00967E5D">
      <w:r>
        <w:t>Tại giao diện trang chủ, gồm 3 phần chính:</w:t>
      </w:r>
    </w:p>
    <w:p w14:paraId="1C033941" w14:textId="585B0578" w:rsidR="00EA28C7" w:rsidRDefault="007D1888" w:rsidP="00967E5D">
      <w:pPr>
        <w:pStyle w:val="ListParagraph"/>
        <w:numPr>
          <w:ilvl w:val="0"/>
          <w:numId w:val="35"/>
        </w:numPr>
        <w:ind w:left="0" w:firstLine="567"/>
      </w:pPr>
      <w:r>
        <w:t>Bài đăng gần đây: Chứa các tác phẩm của thợ chụp ảnh/makeup, tương tự như một trang mạng xã hội, người dùng có thể tương tác với bài đăng. Bài đăng được các người thợ xin phép người thuê từ trước để đảm bảo tính bảo mật về hình ảnh của khách thuê cũng như nhờ đó mà làm cho người thợ phong phú hơn về hồ sơ của mình, từ đó mà họ sẽ đón nhận được nhiều khách hàng hơn.</w:t>
      </w:r>
    </w:p>
    <w:p w14:paraId="667F9472" w14:textId="77777777" w:rsidR="00B20EDF" w:rsidRDefault="007D1888" w:rsidP="00B20EDF">
      <w:pPr>
        <w:spacing w:after="0"/>
        <w:ind w:firstLine="0"/>
        <w:jc w:val="center"/>
      </w:pPr>
      <w:r>
        <w:rPr>
          <w:noProof/>
          <w:lang w:val="vi-VN" w:eastAsia="vi-VN"/>
        </w:rPr>
        <w:drawing>
          <wp:inline distT="114300" distB="114300" distL="114300" distR="114300" wp14:anchorId="53D84953" wp14:editId="78EA6E22">
            <wp:extent cx="5731200" cy="3454400"/>
            <wp:effectExtent l="19050" t="19050" r="22225" b="12700"/>
            <wp:docPr id="38"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57"/>
                    <a:srcRect/>
                    <a:stretch>
                      <a:fillRect/>
                    </a:stretch>
                  </pic:blipFill>
                  <pic:spPr>
                    <a:xfrm>
                      <a:off x="0" y="0"/>
                      <a:ext cx="5731200" cy="3454400"/>
                    </a:xfrm>
                    <a:prstGeom prst="rect">
                      <a:avLst/>
                    </a:prstGeom>
                    <a:ln w="3175">
                      <a:solidFill>
                        <a:schemeClr val="bg1">
                          <a:lumMod val="85000"/>
                        </a:schemeClr>
                      </a:solidFill>
                    </a:ln>
                  </pic:spPr>
                </pic:pic>
              </a:graphicData>
            </a:graphic>
          </wp:inline>
        </w:drawing>
      </w:r>
    </w:p>
    <w:p w14:paraId="42B83F6A" w14:textId="76D1B450" w:rsidR="00EA28C7" w:rsidRPr="00B20EDF" w:rsidRDefault="00B20EDF" w:rsidP="00544356">
      <w:pPr>
        <w:pStyle w:val="Caption"/>
        <w:jc w:val="center"/>
        <w:rPr>
          <w:szCs w:val="22"/>
        </w:rPr>
      </w:pPr>
      <w:bookmarkStart w:id="103" w:name="_Toc169431290"/>
      <w:r w:rsidRPr="00B20EDF">
        <w:rPr>
          <w:szCs w:val="22"/>
        </w:rPr>
        <w:t xml:space="preserve">Hình 4. </w:t>
      </w:r>
      <w:r w:rsidRPr="00B20EDF">
        <w:rPr>
          <w:szCs w:val="22"/>
        </w:rPr>
        <w:fldChar w:fldCharType="begin"/>
      </w:r>
      <w:r w:rsidRPr="00B20EDF">
        <w:rPr>
          <w:szCs w:val="22"/>
        </w:rPr>
        <w:instrText xml:space="preserve"> SEQ Hình_4. \* ARABIC </w:instrText>
      </w:r>
      <w:r w:rsidRPr="00B20EDF">
        <w:rPr>
          <w:szCs w:val="22"/>
        </w:rPr>
        <w:fldChar w:fldCharType="separate"/>
      </w:r>
      <w:r w:rsidR="003971D9">
        <w:rPr>
          <w:noProof/>
          <w:szCs w:val="22"/>
        </w:rPr>
        <w:t>1</w:t>
      </w:r>
      <w:r w:rsidRPr="00B20EDF">
        <w:rPr>
          <w:szCs w:val="22"/>
        </w:rPr>
        <w:fldChar w:fldCharType="end"/>
      </w:r>
      <w:r w:rsidRPr="00B20EDF">
        <w:rPr>
          <w:szCs w:val="22"/>
          <w:lang w:val="en-US"/>
        </w:rPr>
        <w:t>. Trang chủ - Bài đăng gần đây</w:t>
      </w:r>
      <w:bookmarkEnd w:id="103"/>
    </w:p>
    <w:p w14:paraId="3165A651" w14:textId="2171D906" w:rsidR="00EA28C7" w:rsidRDefault="007D1888" w:rsidP="00967E5D">
      <w:pPr>
        <w:pStyle w:val="ListParagraph"/>
        <w:numPr>
          <w:ilvl w:val="0"/>
          <w:numId w:val="35"/>
        </w:numPr>
        <w:ind w:left="0" w:firstLine="567"/>
      </w:pPr>
      <w:r>
        <w:lastRenderedPageBreak/>
        <w:t>Hồ sơ của những người thợ chụp ảnh và makeup chính là tác giả của những bài đăng phía trên. Nơi đây người dùng có thể xem được các thông tin của của người thợ liên quan đến địa chỉ xem có gần người dùng không, hoặc là các sản phẩm trước đây mà người thợ đã tạo ra từ đó giúp cho người dùng có cái nhìn trực quan về người thợ mà mình sẽ lựa chọn.</w:t>
      </w:r>
    </w:p>
    <w:p w14:paraId="3DEAE184" w14:textId="77777777" w:rsidR="00B20EDF" w:rsidRDefault="007D1888" w:rsidP="00B20EDF">
      <w:pPr>
        <w:keepNext/>
        <w:spacing w:after="0"/>
        <w:ind w:firstLine="0"/>
        <w:jc w:val="center"/>
      </w:pPr>
      <w:r>
        <w:rPr>
          <w:noProof/>
          <w:lang w:val="vi-VN" w:eastAsia="vi-VN"/>
        </w:rPr>
        <w:drawing>
          <wp:inline distT="114300" distB="114300" distL="114300" distR="114300" wp14:anchorId="2DB25AAA" wp14:editId="3EE83288">
            <wp:extent cx="5157788" cy="3418534"/>
            <wp:effectExtent l="19050" t="19050" r="24130" b="10795"/>
            <wp:docPr id="28"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58"/>
                    <a:srcRect/>
                    <a:stretch>
                      <a:fillRect/>
                    </a:stretch>
                  </pic:blipFill>
                  <pic:spPr>
                    <a:xfrm>
                      <a:off x="0" y="0"/>
                      <a:ext cx="5157788" cy="3418534"/>
                    </a:xfrm>
                    <a:prstGeom prst="rect">
                      <a:avLst/>
                    </a:prstGeom>
                    <a:ln w="3175">
                      <a:solidFill>
                        <a:schemeClr val="bg1">
                          <a:lumMod val="85000"/>
                        </a:schemeClr>
                      </a:solidFill>
                    </a:ln>
                  </pic:spPr>
                </pic:pic>
              </a:graphicData>
            </a:graphic>
          </wp:inline>
        </w:drawing>
      </w:r>
    </w:p>
    <w:p w14:paraId="23AA3EFB" w14:textId="67857B49" w:rsidR="00EA28C7" w:rsidRDefault="00B20EDF" w:rsidP="00544356">
      <w:pPr>
        <w:pStyle w:val="Caption"/>
        <w:jc w:val="center"/>
      </w:pPr>
      <w:bookmarkStart w:id="104" w:name="_Toc169431291"/>
      <w:r>
        <w:t xml:space="preserve">Hình 4. </w:t>
      </w:r>
      <w:r>
        <w:fldChar w:fldCharType="begin"/>
      </w:r>
      <w:r>
        <w:instrText xml:space="preserve"> SEQ Hình_4. \* ARABIC </w:instrText>
      </w:r>
      <w:r>
        <w:fldChar w:fldCharType="separate"/>
      </w:r>
      <w:r w:rsidR="003971D9">
        <w:rPr>
          <w:noProof/>
        </w:rPr>
        <w:t>2</w:t>
      </w:r>
      <w:r>
        <w:fldChar w:fldCharType="end"/>
      </w:r>
      <w:r>
        <w:rPr>
          <w:lang w:val="en-US"/>
        </w:rPr>
        <w:t xml:space="preserve">. Trang chủ - </w:t>
      </w:r>
      <w:r w:rsidRPr="00BB1F50">
        <w:rPr>
          <w:lang w:val="en-US"/>
        </w:rPr>
        <w:t>Hồ sơ của những người thợ</w:t>
      </w:r>
      <w:bookmarkEnd w:id="104"/>
    </w:p>
    <w:p w14:paraId="553ED695" w14:textId="7CA89571" w:rsidR="00EA28C7" w:rsidRDefault="007D1888" w:rsidP="00967E5D">
      <w:pPr>
        <w:pStyle w:val="ListParagraph"/>
        <w:numPr>
          <w:ilvl w:val="0"/>
          <w:numId w:val="35"/>
        </w:numPr>
        <w:ind w:left="0" w:firstLine="567"/>
      </w:pPr>
      <w:r>
        <w:t>Bài đăng tuyển dụng thợ của khách hàng có nhu cầu chụp ảnh/makeup. Nơi đây sẽ chứa các thông tin chi tiết về các yêu cầu mà khách thuê muốn đặt ra cho thợ và đưa ra các mức giá hợp lý trong khoản tiền đó mà người thuê có thể trả được</w:t>
      </w:r>
    </w:p>
    <w:p w14:paraId="1E3FE67C" w14:textId="77777777" w:rsidR="00B20EDF" w:rsidRDefault="007D1888" w:rsidP="00B20EDF">
      <w:pPr>
        <w:keepNext/>
        <w:spacing w:after="0"/>
        <w:ind w:firstLine="0"/>
        <w:jc w:val="center"/>
      </w:pPr>
      <w:r>
        <w:rPr>
          <w:noProof/>
          <w:lang w:val="vi-VN" w:eastAsia="vi-VN"/>
        </w:rPr>
        <w:lastRenderedPageBreak/>
        <w:drawing>
          <wp:inline distT="114300" distB="114300" distL="114300" distR="114300" wp14:anchorId="5784224D" wp14:editId="67F8982D">
            <wp:extent cx="5731200" cy="3644900"/>
            <wp:effectExtent l="19050" t="19050" r="22225" b="12700"/>
            <wp:docPr id="70"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59"/>
                    <a:srcRect/>
                    <a:stretch>
                      <a:fillRect/>
                    </a:stretch>
                  </pic:blipFill>
                  <pic:spPr>
                    <a:xfrm>
                      <a:off x="0" y="0"/>
                      <a:ext cx="5731200" cy="3644900"/>
                    </a:xfrm>
                    <a:prstGeom prst="rect">
                      <a:avLst/>
                    </a:prstGeom>
                    <a:ln w="3175">
                      <a:solidFill>
                        <a:schemeClr val="bg1">
                          <a:lumMod val="85000"/>
                        </a:schemeClr>
                      </a:solidFill>
                    </a:ln>
                  </pic:spPr>
                </pic:pic>
              </a:graphicData>
            </a:graphic>
          </wp:inline>
        </w:drawing>
      </w:r>
    </w:p>
    <w:p w14:paraId="66BB0332" w14:textId="1532780F" w:rsidR="00EA28C7" w:rsidRDefault="00B20EDF" w:rsidP="00544356">
      <w:pPr>
        <w:pStyle w:val="Caption"/>
        <w:jc w:val="center"/>
      </w:pPr>
      <w:bookmarkStart w:id="105" w:name="_Toc169431292"/>
      <w:r>
        <w:t xml:space="preserve">Hình 4. </w:t>
      </w:r>
      <w:r>
        <w:fldChar w:fldCharType="begin"/>
      </w:r>
      <w:r>
        <w:instrText xml:space="preserve"> SEQ Hình_4. \* ARABIC </w:instrText>
      </w:r>
      <w:r>
        <w:fldChar w:fldCharType="separate"/>
      </w:r>
      <w:r w:rsidR="003971D9">
        <w:rPr>
          <w:noProof/>
        </w:rPr>
        <w:t>3</w:t>
      </w:r>
      <w:r>
        <w:fldChar w:fldCharType="end"/>
      </w:r>
      <w:r>
        <w:rPr>
          <w:lang w:val="en-US"/>
        </w:rPr>
        <w:t xml:space="preserve">. Trang chủ - </w:t>
      </w:r>
      <w:r w:rsidRPr="00F81A1D">
        <w:rPr>
          <w:lang w:val="en-US"/>
        </w:rPr>
        <w:t xml:space="preserve">Bài đăng tuyển dụng </w:t>
      </w:r>
      <w:r>
        <w:rPr>
          <w:lang w:val="en-US"/>
        </w:rPr>
        <w:t>của khách hàng</w:t>
      </w:r>
      <w:bookmarkEnd w:id="105"/>
    </w:p>
    <w:p w14:paraId="693F3A28" w14:textId="7B9FA287" w:rsidR="00D9721B" w:rsidRDefault="00D9721B" w:rsidP="00D9721B">
      <w:pPr>
        <w:pStyle w:val="Heading3"/>
        <w:rPr>
          <w:lang w:val="en-US"/>
        </w:rPr>
      </w:pPr>
      <w:bookmarkStart w:id="106" w:name="_Toc169255561"/>
      <w:r>
        <w:rPr>
          <w:lang w:val="en-US"/>
        </w:rPr>
        <w:t>Đăng ký</w:t>
      </w:r>
      <w:bookmarkEnd w:id="106"/>
    </w:p>
    <w:p w14:paraId="2F7672AD" w14:textId="2D8BDA37" w:rsidR="00EA28C7" w:rsidRDefault="007D1888" w:rsidP="00D9721B">
      <w:pPr>
        <w:rPr>
          <w:b/>
        </w:rPr>
      </w:pPr>
      <w:r>
        <w:t xml:space="preserve">Khi sử dụng Findy bạn có thể đăng ký với 2 vai trò người dùng là </w:t>
      </w:r>
      <w:r>
        <w:rPr>
          <w:b/>
        </w:rPr>
        <w:t xml:space="preserve">Thợ </w:t>
      </w:r>
      <w:r>
        <w:t xml:space="preserve">và </w:t>
      </w:r>
      <w:r>
        <w:rPr>
          <w:b/>
        </w:rPr>
        <w:t>Khách thuê.</w:t>
      </w:r>
    </w:p>
    <w:p w14:paraId="3DFC0F08" w14:textId="77777777" w:rsidR="00B20EDF" w:rsidRDefault="007D1888" w:rsidP="00B20EDF">
      <w:pPr>
        <w:keepNext/>
        <w:spacing w:after="0"/>
        <w:ind w:firstLine="0"/>
        <w:jc w:val="center"/>
      </w:pPr>
      <w:r>
        <w:rPr>
          <w:b/>
          <w:noProof/>
          <w:lang w:val="vi-VN" w:eastAsia="vi-VN"/>
        </w:rPr>
        <w:drawing>
          <wp:inline distT="114300" distB="114300" distL="114300" distR="114300" wp14:anchorId="36CBA11E" wp14:editId="3F0331AA">
            <wp:extent cx="5731200" cy="2806700"/>
            <wp:effectExtent l="19050" t="19050" r="22225" b="1270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0"/>
                    <a:srcRect/>
                    <a:stretch>
                      <a:fillRect/>
                    </a:stretch>
                  </pic:blipFill>
                  <pic:spPr>
                    <a:xfrm>
                      <a:off x="0" y="0"/>
                      <a:ext cx="5731200" cy="2806700"/>
                    </a:xfrm>
                    <a:prstGeom prst="rect">
                      <a:avLst/>
                    </a:prstGeom>
                    <a:ln w="3175">
                      <a:solidFill>
                        <a:schemeClr val="bg1">
                          <a:lumMod val="85000"/>
                        </a:schemeClr>
                      </a:solidFill>
                    </a:ln>
                  </pic:spPr>
                </pic:pic>
              </a:graphicData>
            </a:graphic>
          </wp:inline>
        </w:drawing>
      </w:r>
    </w:p>
    <w:p w14:paraId="6E1A24B2" w14:textId="1E843B81" w:rsidR="00EA28C7" w:rsidRDefault="00B20EDF" w:rsidP="00544356">
      <w:pPr>
        <w:pStyle w:val="Caption"/>
        <w:jc w:val="center"/>
      </w:pPr>
      <w:bookmarkStart w:id="107" w:name="_Toc169431293"/>
      <w:r>
        <w:t xml:space="preserve">Hình 4. </w:t>
      </w:r>
      <w:r>
        <w:fldChar w:fldCharType="begin"/>
      </w:r>
      <w:r>
        <w:instrText xml:space="preserve"> SEQ Hình_4. \* ARABIC </w:instrText>
      </w:r>
      <w:r>
        <w:fldChar w:fldCharType="separate"/>
      </w:r>
      <w:r w:rsidR="003971D9">
        <w:rPr>
          <w:noProof/>
        </w:rPr>
        <w:t>4</w:t>
      </w:r>
      <w:r>
        <w:fldChar w:fldCharType="end"/>
      </w:r>
      <w:r>
        <w:rPr>
          <w:lang w:val="en-US"/>
        </w:rPr>
        <w:t>. Đăng ký tài khoản</w:t>
      </w:r>
      <w:bookmarkEnd w:id="107"/>
    </w:p>
    <w:p w14:paraId="7BFEB64C" w14:textId="0EDC1E87" w:rsidR="00EA28C7" w:rsidRDefault="00EA28C7">
      <w:pPr>
        <w:spacing w:before="240" w:after="240"/>
        <w:ind w:firstLine="0"/>
      </w:pPr>
    </w:p>
    <w:p w14:paraId="75A488B4" w14:textId="77777777" w:rsidR="00EA28C7" w:rsidRDefault="007D1888" w:rsidP="00D9721B">
      <w:pPr>
        <w:pStyle w:val="Heading3"/>
      </w:pPr>
      <w:bookmarkStart w:id="108" w:name="_Toc169255562"/>
      <w:r>
        <w:lastRenderedPageBreak/>
        <w:t>Thợ</w:t>
      </w:r>
      <w:bookmarkEnd w:id="108"/>
    </w:p>
    <w:p w14:paraId="441D4E69" w14:textId="77777777" w:rsidR="00EA28C7" w:rsidRDefault="007D1888" w:rsidP="00D9721B">
      <w:r>
        <w:t xml:space="preserve">Sẽ có 4 chức năng bao gồm: </w:t>
      </w:r>
      <w:r w:rsidRPr="00D9721B">
        <w:rPr>
          <w:b/>
          <w:bCs/>
        </w:rPr>
        <w:t>Tìm việc</w:t>
      </w:r>
      <w:r>
        <w:t xml:space="preserve">, </w:t>
      </w:r>
      <w:r w:rsidRPr="00D9721B">
        <w:rPr>
          <w:b/>
          <w:bCs/>
        </w:rPr>
        <w:t>tạo hồ sơ</w:t>
      </w:r>
      <w:r>
        <w:t xml:space="preserve">, </w:t>
      </w:r>
      <w:r w:rsidRPr="00D9721B">
        <w:rPr>
          <w:b/>
          <w:bCs/>
        </w:rPr>
        <w:t>quản lý yêu cầu</w:t>
      </w:r>
      <w:r>
        <w:t xml:space="preserve"> và </w:t>
      </w:r>
      <w:r w:rsidRPr="00D9721B">
        <w:rPr>
          <w:b/>
          <w:bCs/>
        </w:rPr>
        <w:t>đơn hàng</w:t>
      </w:r>
      <w:r>
        <w:t xml:space="preserve">. </w:t>
      </w:r>
    </w:p>
    <w:p w14:paraId="3BDAB05A" w14:textId="77777777" w:rsidR="00B20EDF" w:rsidRDefault="007D1888" w:rsidP="00B20EDF">
      <w:pPr>
        <w:keepNext/>
        <w:spacing w:after="0"/>
        <w:ind w:firstLine="0"/>
        <w:jc w:val="center"/>
      </w:pPr>
      <w:r>
        <w:rPr>
          <w:noProof/>
          <w:lang w:val="vi-VN" w:eastAsia="vi-VN"/>
        </w:rPr>
        <w:drawing>
          <wp:inline distT="114300" distB="114300" distL="114300" distR="114300" wp14:anchorId="7F2D71DB" wp14:editId="051A87A6">
            <wp:extent cx="5731200" cy="292100"/>
            <wp:effectExtent l="19050" t="19050" r="22225" b="12700"/>
            <wp:docPr id="37"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61"/>
                    <a:srcRect/>
                    <a:stretch>
                      <a:fillRect/>
                    </a:stretch>
                  </pic:blipFill>
                  <pic:spPr>
                    <a:xfrm>
                      <a:off x="0" y="0"/>
                      <a:ext cx="5731200" cy="292100"/>
                    </a:xfrm>
                    <a:prstGeom prst="rect">
                      <a:avLst/>
                    </a:prstGeom>
                    <a:ln w="3175">
                      <a:solidFill>
                        <a:schemeClr val="bg1">
                          <a:lumMod val="85000"/>
                        </a:schemeClr>
                      </a:solidFill>
                    </a:ln>
                  </pic:spPr>
                </pic:pic>
              </a:graphicData>
            </a:graphic>
          </wp:inline>
        </w:drawing>
      </w:r>
    </w:p>
    <w:p w14:paraId="3355F713" w14:textId="7C7FDA28" w:rsidR="00EA28C7" w:rsidRDefault="00B20EDF" w:rsidP="00544356">
      <w:pPr>
        <w:pStyle w:val="Caption"/>
        <w:jc w:val="center"/>
      </w:pPr>
      <w:bookmarkStart w:id="109" w:name="_Toc169431294"/>
      <w:r>
        <w:t xml:space="preserve">Hình 4. </w:t>
      </w:r>
      <w:r>
        <w:fldChar w:fldCharType="begin"/>
      </w:r>
      <w:r>
        <w:instrText xml:space="preserve"> SEQ Hình_4. \* ARABIC </w:instrText>
      </w:r>
      <w:r>
        <w:fldChar w:fldCharType="separate"/>
      </w:r>
      <w:r w:rsidR="003971D9">
        <w:rPr>
          <w:noProof/>
        </w:rPr>
        <w:t>5</w:t>
      </w:r>
      <w:r>
        <w:fldChar w:fldCharType="end"/>
      </w:r>
      <w:r>
        <w:rPr>
          <w:lang w:val="en-US"/>
        </w:rPr>
        <w:t xml:space="preserve">. Các chức năng chính của </w:t>
      </w:r>
      <w:r w:rsidR="00A04C1E">
        <w:rPr>
          <w:lang w:val="en-US"/>
        </w:rPr>
        <w:t>T</w:t>
      </w:r>
      <w:r>
        <w:rPr>
          <w:lang w:val="en-US"/>
        </w:rPr>
        <w:t>hợ</w:t>
      </w:r>
      <w:bookmarkEnd w:id="109"/>
    </w:p>
    <w:p w14:paraId="03F46115" w14:textId="77777777" w:rsidR="00EA28C7" w:rsidRDefault="007D1888" w:rsidP="00EA3D62">
      <w:r>
        <w:t>Khi chọn chức năng Tìm việc trên nền tảng Findy, người dùng sẽ được hiển thị một loạt các bài đăng tuyển dụng từ các Khách thuê, bao gồm cả nhu cầu thuê photographer và makeup artist. Đây là nơi mà mọi người có nhu cầu tìm kiếm nhiếp ảnh gia và chuyên gia trang điểm sẽ đăng thông tin chi tiết về các dịch vụ họ cần. Để giúp người dùng dễ dàng tìm kiếm và lựa chọn công việc phù hợp, Findy cung cấp một bộ lọc tìm kiếm đa dạng và tiện ích.</w:t>
      </w:r>
    </w:p>
    <w:p w14:paraId="513D198D" w14:textId="77777777" w:rsidR="00EA28C7" w:rsidRDefault="007D1888" w:rsidP="00EA3D62">
      <w:r>
        <w:t>Các bộ lọc tìm kiếm của Findy bao gồm nhiều tiêu chí khác nhau, giúp người dùng có thể tinh chỉnh kết quả hiển thị để tìm ra những công việc thích hợp nhất. Người dùng có thể lọc theo địa điểm để tìm những công việc gần nơi họ sinh sống hoặc những khu vực mà họ mong muốn làm việc. Điều này đặc biệt hữu ích cho những người có kế hoạch di chuyển hoặc muốn làm việc ở một khu vực cụ thể.</w:t>
      </w:r>
    </w:p>
    <w:p w14:paraId="300A1588" w14:textId="77777777" w:rsidR="00EA28C7" w:rsidRDefault="007D1888" w:rsidP="00EA3D62">
      <w:r>
        <w:t>Ngoài ra, Findy còn cung cấp bộ lọc theo mức lương và các loại thù lao khác. Điều này giúp người dùng xác định được những công việc có mức đãi ngộ phù hợp với mong muốn của họ. Các tiêu chí khác như loại hình công việc, thời gian làm việc, và yêu cầu cụ thể của khách thuê cũng được tích hợp vào bộ lọc, giúp người dùng tìm kiếm một cách hiệu quả và nhanh chóng.</w:t>
      </w:r>
    </w:p>
    <w:p w14:paraId="7CD28D13" w14:textId="77777777" w:rsidR="00B20EDF" w:rsidRDefault="007D1888" w:rsidP="00B20EDF">
      <w:pPr>
        <w:keepNext/>
        <w:spacing w:after="0"/>
        <w:ind w:firstLine="0"/>
        <w:jc w:val="center"/>
      </w:pPr>
      <w:r>
        <w:rPr>
          <w:noProof/>
          <w:lang w:val="vi-VN" w:eastAsia="vi-VN"/>
        </w:rPr>
        <w:lastRenderedPageBreak/>
        <w:drawing>
          <wp:inline distT="114300" distB="114300" distL="114300" distR="114300" wp14:anchorId="7E3A6D38" wp14:editId="2A680D9E">
            <wp:extent cx="5731200" cy="2463800"/>
            <wp:effectExtent l="19050" t="19050" r="22225" b="12700"/>
            <wp:docPr id="55"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62"/>
                    <a:srcRect/>
                    <a:stretch>
                      <a:fillRect/>
                    </a:stretch>
                  </pic:blipFill>
                  <pic:spPr>
                    <a:xfrm>
                      <a:off x="0" y="0"/>
                      <a:ext cx="5731200" cy="2463800"/>
                    </a:xfrm>
                    <a:prstGeom prst="rect">
                      <a:avLst/>
                    </a:prstGeom>
                    <a:ln w="3175">
                      <a:solidFill>
                        <a:schemeClr val="bg1">
                          <a:lumMod val="85000"/>
                        </a:schemeClr>
                      </a:solidFill>
                    </a:ln>
                  </pic:spPr>
                </pic:pic>
              </a:graphicData>
            </a:graphic>
          </wp:inline>
        </w:drawing>
      </w:r>
    </w:p>
    <w:p w14:paraId="0DE8DE0C" w14:textId="2A5B727C" w:rsidR="00EA28C7" w:rsidRDefault="00B20EDF" w:rsidP="00544356">
      <w:pPr>
        <w:pStyle w:val="Caption"/>
        <w:jc w:val="center"/>
      </w:pPr>
      <w:bookmarkStart w:id="110" w:name="_Toc169431295"/>
      <w:r>
        <w:t xml:space="preserve">Hình 4. </w:t>
      </w:r>
      <w:r>
        <w:fldChar w:fldCharType="begin"/>
      </w:r>
      <w:r>
        <w:instrText xml:space="preserve"> SEQ Hình_4. \* ARABIC </w:instrText>
      </w:r>
      <w:r>
        <w:fldChar w:fldCharType="separate"/>
      </w:r>
      <w:r w:rsidR="003971D9">
        <w:rPr>
          <w:noProof/>
        </w:rPr>
        <w:t>6</w:t>
      </w:r>
      <w:r>
        <w:fldChar w:fldCharType="end"/>
      </w:r>
      <w:r>
        <w:rPr>
          <w:lang w:val="en-US"/>
        </w:rPr>
        <w:t>. C</w:t>
      </w:r>
      <w:r w:rsidRPr="00A57B87">
        <w:rPr>
          <w:lang w:val="en-US"/>
        </w:rPr>
        <w:t>hức năng Tìm việc</w:t>
      </w:r>
      <w:bookmarkEnd w:id="110"/>
    </w:p>
    <w:p w14:paraId="399B2B75" w14:textId="77777777" w:rsidR="00EA28C7" w:rsidRDefault="007D1888" w:rsidP="00EA3D62">
      <w:r>
        <w:t xml:space="preserve">Khi chọn vào một Bài đăng bất kỳ trên nền tảng Findy, người dùng sẽ được dẫn đến trang hiển thị thông tin chi tiết của Bài đăng đó. Trang này sẽ cung cấp thông tin chi tiết về yêu cầu của khách hàng cũng như một số thông tin cơ bản về khách hàng. Tại đây, các thợ, bao gồm nhiếp ảnh gia và chuyên gia trang điểm, có thể xem xét kỹ lưỡng các yêu cầu của công việc để đánh giá xem chúng có phù hợp với kỹ năng và mong muốn của mình hay không, </w:t>
      </w:r>
      <w:r>
        <w:rPr>
          <w:b/>
        </w:rPr>
        <w:t>Thợ</w:t>
      </w:r>
      <w:r>
        <w:t xml:space="preserve"> có thể </w:t>
      </w:r>
      <w:r>
        <w:rPr>
          <w:b/>
        </w:rPr>
        <w:t>Ứng tuyển</w:t>
      </w:r>
      <w:r>
        <w:t>,</w:t>
      </w:r>
    </w:p>
    <w:p w14:paraId="2D925C0B" w14:textId="77777777" w:rsidR="00E33B14" w:rsidRDefault="007D1888" w:rsidP="00E33B14">
      <w:pPr>
        <w:keepNext/>
        <w:spacing w:after="0"/>
        <w:ind w:firstLine="0"/>
        <w:jc w:val="center"/>
      </w:pPr>
      <w:r>
        <w:rPr>
          <w:noProof/>
          <w:lang w:val="vi-VN" w:eastAsia="vi-VN"/>
        </w:rPr>
        <w:drawing>
          <wp:inline distT="114300" distB="114300" distL="114300" distR="114300" wp14:anchorId="32427C93" wp14:editId="7A6A2728">
            <wp:extent cx="5576888" cy="3381335"/>
            <wp:effectExtent l="19050" t="19050" r="24130" b="10160"/>
            <wp:docPr id="1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63"/>
                    <a:srcRect/>
                    <a:stretch>
                      <a:fillRect/>
                    </a:stretch>
                  </pic:blipFill>
                  <pic:spPr>
                    <a:xfrm>
                      <a:off x="0" y="0"/>
                      <a:ext cx="5576888" cy="3381335"/>
                    </a:xfrm>
                    <a:prstGeom prst="rect">
                      <a:avLst/>
                    </a:prstGeom>
                    <a:ln w="3175">
                      <a:solidFill>
                        <a:schemeClr val="bg1">
                          <a:lumMod val="85000"/>
                        </a:schemeClr>
                      </a:solidFill>
                    </a:ln>
                  </pic:spPr>
                </pic:pic>
              </a:graphicData>
            </a:graphic>
          </wp:inline>
        </w:drawing>
      </w:r>
    </w:p>
    <w:p w14:paraId="10DEEAB8" w14:textId="481A645E" w:rsidR="00EA28C7" w:rsidRDefault="00E33B14" w:rsidP="00544356">
      <w:pPr>
        <w:pStyle w:val="Caption"/>
        <w:jc w:val="center"/>
      </w:pPr>
      <w:bookmarkStart w:id="111" w:name="_Toc169431296"/>
      <w:r>
        <w:t xml:space="preserve">Hình 4. </w:t>
      </w:r>
      <w:r>
        <w:fldChar w:fldCharType="begin"/>
      </w:r>
      <w:r>
        <w:instrText xml:space="preserve"> SEQ Hình_4. \* ARABIC </w:instrText>
      </w:r>
      <w:r>
        <w:fldChar w:fldCharType="separate"/>
      </w:r>
      <w:r w:rsidR="003971D9">
        <w:rPr>
          <w:noProof/>
        </w:rPr>
        <w:t>7</w:t>
      </w:r>
      <w:r>
        <w:fldChar w:fldCharType="end"/>
      </w:r>
      <w:r>
        <w:rPr>
          <w:lang w:val="en-US"/>
        </w:rPr>
        <w:t>. Thông tin chi tiết bài đăng tìm việc</w:t>
      </w:r>
      <w:bookmarkEnd w:id="111"/>
    </w:p>
    <w:p w14:paraId="52DF45B2" w14:textId="77777777" w:rsidR="00EA28C7" w:rsidRDefault="007D1888" w:rsidP="00EA3D62">
      <w:r>
        <w:lastRenderedPageBreak/>
        <w:t xml:space="preserve">Tuy nhiên đối với </w:t>
      </w:r>
      <w:r>
        <w:rPr>
          <w:b/>
        </w:rPr>
        <w:t>THỢ mới</w:t>
      </w:r>
      <w:r>
        <w:t xml:space="preserve"> cần tạo cho mình một hồ sơ tại chức năng </w:t>
      </w:r>
      <w:r>
        <w:rPr>
          <w:b/>
        </w:rPr>
        <w:t xml:space="preserve">Tạo hồ sơ. </w:t>
      </w:r>
      <w:r>
        <w:t xml:space="preserve">Họ sẽ điền các thông tin cá nhân, có thể đăng các tác phẩm đã thực hiện nếu có và sau khi tạo, hồ sơ thợ sẽ được hiển thị công khai trên Findy. </w:t>
      </w:r>
    </w:p>
    <w:p w14:paraId="0627F2F7" w14:textId="77777777" w:rsidR="00E33B14" w:rsidRDefault="007D1888" w:rsidP="00E33B14">
      <w:pPr>
        <w:keepNext/>
        <w:spacing w:after="0"/>
        <w:ind w:firstLine="0"/>
        <w:jc w:val="center"/>
      </w:pPr>
      <w:r>
        <w:rPr>
          <w:noProof/>
          <w:lang w:val="vi-VN" w:eastAsia="vi-VN"/>
        </w:rPr>
        <w:drawing>
          <wp:inline distT="114300" distB="114300" distL="114300" distR="114300" wp14:anchorId="2FA00678" wp14:editId="66227226">
            <wp:extent cx="5731200" cy="3378200"/>
            <wp:effectExtent l="19050" t="19050" r="22225" b="12700"/>
            <wp:docPr id="25"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64"/>
                    <a:srcRect/>
                    <a:stretch>
                      <a:fillRect/>
                    </a:stretch>
                  </pic:blipFill>
                  <pic:spPr>
                    <a:xfrm>
                      <a:off x="0" y="0"/>
                      <a:ext cx="5731200" cy="3378200"/>
                    </a:xfrm>
                    <a:prstGeom prst="rect">
                      <a:avLst/>
                    </a:prstGeom>
                    <a:ln w="3175">
                      <a:solidFill>
                        <a:schemeClr val="bg1">
                          <a:lumMod val="85000"/>
                        </a:schemeClr>
                      </a:solidFill>
                    </a:ln>
                  </pic:spPr>
                </pic:pic>
              </a:graphicData>
            </a:graphic>
          </wp:inline>
        </w:drawing>
      </w:r>
    </w:p>
    <w:p w14:paraId="5A81A7FC" w14:textId="0F206F74" w:rsidR="00EA28C7" w:rsidRDefault="00E33B14" w:rsidP="00544356">
      <w:pPr>
        <w:pStyle w:val="Caption"/>
        <w:jc w:val="center"/>
      </w:pPr>
      <w:bookmarkStart w:id="112" w:name="_Toc169431297"/>
      <w:r>
        <w:t xml:space="preserve">Hình 4. </w:t>
      </w:r>
      <w:r>
        <w:fldChar w:fldCharType="begin"/>
      </w:r>
      <w:r>
        <w:instrText xml:space="preserve"> SEQ Hình_4. \* ARABIC </w:instrText>
      </w:r>
      <w:r>
        <w:fldChar w:fldCharType="separate"/>
      </w:r>
      <w:r w:rsidR="003971D9">
        <w:rPr>
          <w:noProof/>
        </w:rPr>
        <w:t>8</w:t>
      </w:r>
      <w:r>
        <w:fldChar w:fldCharType="end"/>
      </w:r>
      <w:r>
        <w:rPr>
          <w:lang w:val="en-US"/>
        </w:rPr>
        <w:t>. Tạo hồ sơ</w:t>
      </w:r>
      <w:bookmarkEnd w:id="112"/>
    </w:p>
    <w:p w14:paraId="3B166516" w14:textId="77777777" w:rsidR="00EA28C7" w:rsidRDefault="007D1888" w:rsidP="00EA3D62">
      <w:r>
        <w:t xml:space="preserve">Khách thuê có thể xem hồ sơ của họ, nếu cảm thấy phù hợp </w:t>
      </w:r>
      <w:r>
        <w:rPr>
          <w:b/>
        </w:rPr>
        <w:t>Khách</w:t>
      </w:r>
      <w:r>
        <w:t xml:space="preserve"> sẽ gửi yêu cầu chụp ảnh/make-up. Lúc này thợ sẽ quản yêu cầu của </w:t>
      </w:r>
      <w:r>
        <w:rPr>
          <w:b/>
        </w:rPr>
        <w:t>Khách</w:t>
      </w:r>
      <w:r>
        <w:t xml:space="preserve"> thuê tại </w:t>
      </w:r>
      <w:r>
        <w:rPr>
          <w:b/>
        </w:rPr>
        <w:t>Quản lý yêu cầu</w:t>
      </w:r>
      <w:r>
        <w:t xml:space="preserve">. </w:t>
      </w:r>
      <w:r>
        <w:rPr>
          <w:b/>
        </w:rPr>
        <w:t>Thợ</w:t>
      </w:r>
      <w:r>
        <w:t xml:space="preserve"> có thể chấp nhận hoặc từ chối, trong trường hợp chấp nhận. </w:t>
      </w:r>
      <w:r>
        <w:rPr>
          <w:b/>
        </w:rPr>
        <w:t>Thợ</w:t>
      </w:r>
      <w:r>
        <w:t xml:space="preserve"> tiến hành tạo đơn hàng, 2 bên có thể trao đổi kỹ hơn về buổi chụp/make-up qua chatbox. </w:t>
      </w:r>
    </w:p>
    <w:p w14:paraId="1D6450C7" w14:textId="77777777" w:rsidR="00A04C1E" w:rsidRDefault="007D1888" w:rsidP="00A04C1E">
      <w:pPr>
        <w:keepNext/>
        <w:spacing w:after="0"/>
        <w:ind w:firstLine="0"/>
        <w:jc w:val="center"/>
      </w:pPr>
      <w:r>
        <w:rPr>
          <w:noProof/>
          <w:lang w:val="vi-VN" w:eastAsia="vi-VN"/>
        </w:rPr>
        <w:lastRenderedPageBreak/>
        <w:drawing>
          <wp:inline distT="114300" distB="114300" distL="114300" distR="114300" wp14:anchorId="0B85F090" wp14:editId="4E490019">
            <wp:extent cx="5731200" cy="3187700"/>
            <wp:effectExtent l="19050" t="19050" r="22225" b="12700"/>
            <wp:docPr id="20"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65"/>
                    <a:srcRect/>
                    <a:stretch>
                      <a:fillRect/>
                    </a:stretch>
                  </pic:blipFill>
                  <pic:spPr>
                    <a:xfrm>
                      <a:off x="0" y="0"/>
                      <a:ext cx="5731200" cy="3187700"/>
                    </a:xfrm>
                    <a:prstGeom prst="rect">
                      <a:avLst/>
                    </a:prstGeom>
                    <a:ln w="3175">
                      <a:solidFill>
                        <a:schemeClr val="bg1">
                          <a:lumMod val="85000"/>
                        </a:schemeClr>
                      </a:solidFill>
                    </a:ln>
                  </pic:spPr>
                </pic:pic>
              </a:graphicData>
            </a:graphic>
          </wp:inline>
        </w:drawing>
      </w:r>
    </w:p>
    <w:p w14:paraId="6530BE1A" w14:textId="37112C29" w:rsidR="00EA28C7" w:rsidRDefault="00A04C1E" w:rsidP="00544356">
      <w:pPr>
        <w:pStyle w:val="Caption"/>
        <w:jc w:val="center"/>
      </w:pPr>
      <w:bookmarkStart w:id="113" w:name="_Toc169431298"/>
      <w:r>
        <w:t xml:space="preserve">Hình 4. </w:t>
      </w:r>
      <w:r>
        <w:fldChar w:fldCharType="begin"/>
      </w:r>
      <w:r>
        <w:instrText xml:space="preserve"> SEQ Hình_4. \* ARABIC </w:instrText>
      </w:r>
      <w:r>
        <w:fldChar w:fldCharType="separate"/>
      </w:r>
      <w:r w:rsidR="003971D9">
        <w:rPr>
          <w:noProof/>
        </w:rPr>
        <w:t>9</w:t>
      </w:r>
      <w:r>
        <w:fldChar w:fldCharType="end"/>
      </w:r>
      <w:r>
        <w:rPr>
          <w:lang w:val="en-US"/>
        </w:rPr>
        <w:t>. Thông tin đơn hàng</w:t>
      </w:r>
      <w:bookmarkEnd w:id="113"/>
    </w:p>
    <w:p w14:paraId="19F9E5BB" w14:textId="77777777" w:rsidR="00EA28C7" w:rsidRDefault="007D1888" w:rsidP="00EA3D62">
      <w:r>
        <w:t xml:space="preserve">Sau khi tạo, đơn hàng sẽ được gửi đến </w:t>
      </w:r>
      <w:r>
        <w:rPr>
          <w:b/>
        </w:rPr>
        <w:t>Khách</w:t>
      </w:r>
      <w:r>
        <w:t xml:space="preserve">, </w:t>
      </w:r>
      <w:r>
        <w:rPr>
          <w:b/>
        </w:rPr>
        <w:t xml:space="preserve">Thợ </w:t>
      </w:r>
      <w:r>
        <w:t xml:space="preserve">sẽ đợi cho </w:t>
      </w:r>
      <w:r>
        <w:rPr>
          <w:b/>
        </w:rPr>
        <w:t>Khách</w:t>
      </w:r>
      <w:r>
        <w:t xml:space="preserve"> thanh toán.</w:t>
      </w:r>
    </w:p>
    <w:p w14:paraId="1F672C3C" w14:textId="77777777" w:rsidR="00A04C1E" w:rsidRDefault="007D1888" w:rsidP="00A04C1E">
      <w:pPr>
        <w:keepNext/>
        <w:spacing w:after="0"/>
        <w:ind w:firstLine="0"/>
        <w:jc w:val="center"/>
      </w:pPr>
      <w:r>
        <w:rPr>
          <w:noProof/>
          <w:lang w:val="vi-VN" w:eastAsia="vi-VN"/>
        </w:rPr>
        <w:drawing>
          <wp:inline distT="114300" distB="114300" distL="114300" distR="114300" wp14:anchorId="09408C0E" wp14:editId="55D1560C">
            <wp:extent cx="5731200" cy="2730500"/>
            <wp:effectExtent l="19050" t="19050" r="22225" b="12700"/>
            <wp:docPr id="41"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66"/>
                    <a:srcRect/>
                    <a:stretch>
                      <a:fillRect/>
                    </a:stretch>
                  </pic:blipFill>
                  <pic:spPr>
                    <a:xfrm>
                      <a:off x="0" y="0"/>
                      <a:ext cx="5731200" cy="2730500"/>
                    </a:xfrm>
                    <a:prstGeom prst="rect">
                      <a:avLst/>
                    </a:prstGeom>
                    <a:ln w="3175">
                      <a:solidFill>
                        <a:schemeClr val="bg1">
                          <a:lumMod val="85000"/>
                        </a:schemeClr>
                      </a:solidFill>
                    </a:ln>
                  </pic:spPr>
                </pic:pic>
              </a:graphicData>
            </a:graphic>
          </wp:inline>
        </w:drawing>
      </w:r>
    </w:p>
    <w:p w14:paraId="22EEFB32" w14:textId="5BC8C14A" w:rsidR="00EA28C7" w:rsidRDefault="00A04C1E" w:rsidP="00544356">
      <w:pPr>
        <w:pStyle w:val="Caption"/>
        <w:jc w:val="center"/>
      </w:pPr>
      <w:bookmarkStart w:id="114" w:name="_Toc169431299"/>
      <w:r>
        <w:t xml:space="preserve">Hình 4. </w:t>
      </w:r>
      <w:r>
        <w:fldChar w:fldCharType="begin"/>
      </w:r>
      <w:r>
        <w:instrText xml:space="preserve"> SEQ Hình_4. \* ARABIC </w:instrText>
      </w:r>
      <w:r>
        <w:fldChar w:fldCharType="separate"/>
      </w:r>
      <w:r w:rsidR="003971D9">
        <w:rPr>
          <w:noProof/>
        </w:rPr>
        <w:t>10</w:t>
      </w:r>
      <w:r>
        <w:fldChar w:fldCharType="end"/>
      </w:r>
      <w:r>
        <w:rPr>
          <w:lang w:val="en-US"/>
        </w:rPr>
        <w:t>. Quản lý đơn hàng</w:t>
      </w:r>
      <w:bookmarkEnd w:id="114"/>
    </w:p>
    <w:p w14:paraId="452772D9" w14:textId="77777777" w:rsidR="00EA28C7" w:rsidRDefault="007D1888" w:rsidP="00EA3D62">
      <w:r>
        <w:t>Sau khi khách hàng thanh toán thì sẽ đến quá trình thực hiện, giao sản phẩm và chờ hệ thống thanh toán</w:t>
      </w:r>
    </w:p>
    <w:p w14:paraId="156DC5D4" w14:textId="77777777" w:rsidR="00EA28C7" w:rsidRDefault="007D1888" w:rsidP="00EA3D62">
      <w:r>
        <w:t xml:space="preserve">Ngược lại khi chúng ta đăng nhập với tư cách </w:t>
      </w:r>
      <w:r>
        <w:rPr>
          <w:b/>
        </w:rPr>
        <w:t>Khách</w:t>
      </w:r>
      <w:r>
        <w:t xml:space="preserve"> thuê.</w:t>
      </w:r>
    </w:p>
    <w:p w14:paraId="2F4B0512" w14:textId="2F6FBB3A" w:rsidR="00EA28C7" w:rsidRDefault="007D1888" w:rsidP="00EA3D62">
      <w:pPr>
        <w:pStyle w:val="Heading3"/>
      </w:pPr>
      <w:bookmarkStart w:id="115" w:name="_Toc169255563"/>
      <w:r>
        <w:lastRenderedPageBreak/>
        <w:t>Khách thuê</w:t>
      </w:r>
      <w:bookmarkEnd w:id="115"/>
    </w:p>
    <w:p w14:paraId="6C0E6013" w14:textId="77777777" w:rsidR="00EA28C7" w:rsidRDefault="007D1888" w:rsidP="00EA3D62">
      <w:r>
        <w:t xml:space="preserve">Có 4 chức năng bao gồm: </w:t>
      </w:r>
      <w:r w:rsidRPr="00EA3D62">
        <w:rPr>
          <w:b/>
          <w:bCs/>
        </w:rPr>
        <w:t>Tìm thợ</w:t>
      </w:r>
      <w:r>
        <w:t xml:space="preserve">, </w:t>
      </w:r>
      <w:r w:rsidRPr="00EA3D62">
        <w:rPr>
          <w:b/>
          <w:bCs/>
        </w:rPr>
        <w:t>đăng tin</w:t>
      </w:r>
      <w:r>
        <w:t xml:space="preserve">, </w:t>
      </w:r>
      <w:r w:rsidRPr="00EA3D62">
        <w:rPr>
          <w:b/>
          <w:bCs/>
        </w:rPr>
        <w:t>quản lý bài đăng</w:t>
      </w:r>
      <w:r>
        <w:t xml:space="preserve"> và cuối cùng </w:t>
      </w:r>
      <w:r w:rsidRPr="00EA3D62">
        <w:rPr>
          <w:b/>
          <w:bCs/>
        </w:rPr>
        <w:t>đơn hàng</w:t>
      </w:r>
      <w:r>
        <w:t>.</w:t>
      </w:r>
    </w:p>
    <w:p w14:paraId="7282E73B" w14:textId="77777777" w:rsidR="00A04C1E" w:rsidRDefault="007D1888" w:rsidP="00A04C1E">
      <w:pPr>
        <w:keepNext/>
        <w:spacing w:after="0"/>
        <w:ind w:firstLine="0"/>
        <w:jc w:val="center"/>
      </w:pPr>
      <w:r>
        <w:rPr>
          <w:b/>
          <w:noProof/>
          <w:lang w:val="vi-VN" w:eastAsia="vi-VN"/>
        </w:rPr>
        <w:drawing>
          <wp:inline distT="114300" distB="114300" distL="114300" distR="114300" wp14:anchorId="7E6A69C9" wp14:editId="4B82167E">
            <wp:extent cx="5731200" cy="266700"/>
            <wp:effectExtent l="19050" t="19050" r="22225" b="19050"/>
            <wp:docPr id="34"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67"/>
                    <a:srcRect/>
                    <a:stretch>
                      <a:fillRect/>
                    </a:stretch>
                  </pic:blipFill>
                  <pic:spPr>
                    <a:xfrm>
                      <a:off x="0" y="0"/>
                      <a:ext cx="5731200" cy="266700"/>
                    </a:xfrm>
                    <a:prstGeom prst="rect">
                      <a:avLst/>
                    </a:prstGeom>
                    <a:ln w="3175">
                      <a:solidFill>
                        <a:schemeClr val="bg1">
                          <a:lumMod val="85000"/>
                        </a:schemeClr>
                      </a:solidFill>
                    </a:ln>
                  </pic:spPr>
                </pic:pic>
              </a:graphicData>
            </a:graphic>
          </wp:inline>
        </w:drawing>
      </w:r>
    </w:p>
    <w:p w14:paraId="7E889F40" w14:textId="00FD01F0" w:rsidR="00EA28C7" w:rsidRDefault="00A04C1E" w:rsidP="00D91E59">
      <w:pPr>
        <w:pStyle w:val="Caption"/>
        <w:jc w:val="center"/>
      </w:pPr>
      <w:bookmarkStart w:id="116" w:name="_Toc169431300"/>
      <w:r>
        <w:t xml:space="preserve">Hình 4. </w:t>
      </w:r>
      <w:r>
        <w:fldChar w:fldCharType="begin"/>
      </w:r>
      <w:r>
        <w:instrText xml:space="preserve"> SEQ Hình_4. \* ARABIC </w:instrText>
      </w:r>
      <w:r>
        <w:fldChar w:fldCharType="separate"/>
      </w:r>
      <w:r w:rsidR="003971D9">
        <w:rPr>
          <w:noProof/>
        </w:rPr>
        <w:t>11</w:t>
      </w:r>
      <w:r>
        <w:fldChar w:fldCharType="end"/>
      </w:r>
      <w:r>
        <w:rPr>
          <w:lang w:val="en-US"/>
        </w:rPr>
        <w:t>. Các chức năng chính của Khách thuê</w:t>
      </w:r>
      <w:bookmarkEnd w:id="116"/>
    </w:p>
    <w:p w14:paraId="5A525F3F" w14:textId="77777777" w:rsidR="00EA28C7" w:rsidRDefault="007D1888" w:rsidP="00EA3D62">
      <w:r>
        <w:t xml:space="preserve">Khi chọn chức năng </w:t>
      </w:r>
      <w:r>
        <w:rPr>
          <w:b/>
        </w:rPr>
        <w:t>Tìm thợ</w:t>
      </w:r>
      <w:r>
        <w:t xml:space="preserve">, sẽ hiển thị các hồ sơ của những người thợ. </w:t>
      </w:r>
    </w:p>
    <w:p w14:paraId="4295F0E2" w14:textId="77777777" w:rsidR="00A04C1E" w:rsidRDefault="007D1888" w:rsidP="00A04C1E">
      <w:pPr>
        <w:keepNext/>
        <w:spacing w:after="0"/>
        <w:ind w:firstLine="0"/>
        <w:jc w:val="center"/>
      </w:pPr>
      <w:r>
        <w:rPr>
          <w:noProof/>
          <w:lang w:val="vi-VN" w:eastAsia="vi-VN"/>
        </w:rPr>
        <w:drawing>
          <wp:inline distT="114300" distB="114300" distL="114300" distR="114300" wp14:anchorId="08E6AAF9" wp14:editId="78450472">
            <wp:extent cx="5731200" cy="2692400"/>
            <wp:effectExtent l="19050" t="19050" r="22225" b="12700"/>
            <wp:docPr id="52"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68"/>
                    <a:srcRect/>
                    <a:stretch>
                      <a:fillRect/>
                    </a:stretch>
                  </pic:blipFill>
                  <pic:spPr>
                    <a:xfrm>
                      <a:off x="0" y="0"/>
                      <a:ext cx="5731200" cy="2692400"/>
                    </a:xfrm>
                    <a:prstGeom prst="rect">
                      <a:avLst/>
                    </a:prstGeom>
                    <a:ln w="3175">
                      <a:solidFill>
                        <a:schemeClr val="bg1">
                          <a:lumMod val="85000"/>
                        </a:schemeClr>
                      </a:solidFill>
                    </a:ln>
                  </pic:spPr>
                </pic:pic>
              </a:graphicData>
            </a:graphic>
          </wp:inline>
        </w:drawing>
      </w:r>
    </w:p>
    <w:p w14:paraId="251CDD9D" w14:textId="5BCEFA5D" w:rsidR="00EA28C7" w:rsidRDefault="00A04C1E" w:rsidP="00544356">
      <w:pPr>
        <w:pStyle w:val="Caption"/>
        <w:jc w:val="center"/>
      </w:pPr>
      <w:bookmarkStart w:id="117" w:name="_Toc169431301"/>
      <w:r>
        <w:t xml:space="preserve">Hình 4. </w:t>
      </w:r>
      <w:r>
        <w:fldChar w:fldCharType="begin"/>
      </w:r>
      <w:r>
        <w:instrText xml:space="preserve"> SEQ Hình_4. \* ARABIC </w:instrText>
      </w:r>
      <w:r>
        <w:fldChar w:fldCharType="separate"/>
      </w:r>
      <w:r w:rsidR="003971D9">
        <w:rPr>
          <w:noProof/>
        </w:rPr>
        <w:t>12</w:t>
      </w:r>
      <w:r>
        <w:fldChar w:fldCharType="end"/>
      </w:r>
      <w:r>
        <w:rPr>
          <w:lang w:val="en-US"/>
        </w:rPr>
        <w:t>. Chức năng Tìm thợ</w:t>
      </w:r>
      <w:bookmarkEnd w:id="117"/>
    </w:p>
    <w:p w14:paraId="5F6E8ED3" w14:textId="77777777" w:rsidR="00EA28C7" w:rsidRDefault="007D1888" w:rsidP="00EA3D62">
      <w:r>
        <w:t>Khi khách thuê chọn một hồ sơ bất kỳ trên nền tảng Findy, họ sẽ được chuyển đến trang thông tin chi tiết của thợ. Đây là một trang quan trọng, nơi khách thuê có thể tìm hiểu sâu hơn về năng lực và phong cách làm việc của thợ. Trang thông tin này không chỉ chứa các thông tin cơ bản về thợ mà còn tập trung vào việc giới thiệu các tác phẩm đã thực hiện, giúp khách thuê có cái nhìn toàn diện và chính xác hơn về khả năng của thợ.</w:t>
      </w:r>
    </w:p>
    <w:p w14:paraId="49F1A808" w14:textId="77777777" w:rsidR="000937AE" w:rsidRDefault="007D1888" w:rsidP="000937AE">
      <w:pPr>
        <w:keepNext/>
        <w:spacing w:after="0"/>
        <w:ind w:firstLine="0"/>
        <w:jc w:val="center"/>
      </w:pPr>
      <w:r>
        <w:rPr>
          <w:noProof/>
          <w:lang w:val="vi-VN" w:eastAsia="vi-VN"/>
        </w:rPr>
        <w:lastRenderedPageBreak/>
        <w:drawing>
          <wp:inline distT="114300" distB="114300" distL="114300" distR="114300" wp14:anchorId="05E16538" wp14:editId="1DFA9CF6">
            <wp:extent cx="5731200" cy="3238500"/>
            <wp:effectExtent l="19050" t="19050" r="22225" b="19050"/>
            <wp:docPr id="63"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69"/>
                    <a:srcRect/>
                    <a:stretch>
                      <a:fillRect/>
                    </a:stretch>
                  </pic:blipFill>
                  <pic:spPr>
                    <a:xfrm>
                      <a:off x="0" y="0"/>
                      <a:ext cx="5731200" cy="3238500"/>
                    </a:xfrm>
                    <a:prstGeom prst="rect">
                      <a:avLst/>
                    </a:prstGeom>
                    <a:ln w="3175">
                      <a:solidFill>
                        <a:schemeClr val="bg1">
                          <a:lumMod val="85000"/>
                        </a:schemeClr>
                      </a:solidFill>
                    </a:ln>
                  </pic:spPr>
                </pic:pic>
              </a:graphicData>
            </a:graphic>
          </wp:inline>
        </w:drawing>
      </w:r>
    </w:p>
    <w:p w14:paraId="2F6A16BC" w14:textId="01AE4DE1" w:rsidR="00EA28C7" w:rsidRDefault="000937AE" w:rsidP="00544356">
      <w:pPr>
        <w:pStyle w:val="Caption"/>
        <w:jc w:val="center"/>
      </w:pPr>
      <w:bookmarkStart w:id="118" w:name="_Toc169431302"/>
      <w:r>
        <w:t xml:space="preserve">Hình 4. </w:t>
      </w:r>
      <w:r>
        <w:fldChar w:fldCharType="begin"/>
      </w:r>
      <w:r>
        <w:instrText xml:space="preserve"> SEQ Hình_4. \* ARABIC </w:instrText>
      </w:r>
      <w:r>
        <w:fldChar w:fldCharType="separate"/>
      </w:r>
      <w:r w:rsidR="003971D9">
        <w:rPr>
          <w:noProof/>
        </w:rPr>
        <w:t>13</w:t>
      </w:r>
      <w:r>
        <w:fldChar w:fldCharType="end"/>
      </w:r>
      <w:r>
        <w:rPr>
          <w:lang w:val="en-US"/>
        </w:rPr>
        <w:t>. Xem hồ sơ của Thợ</w:t>
      </w:r>
      <w:bookmarkEnd w:id="118"/>
    </w:p>
    <w:p w14:paraId="13F6FB39" w14:textId="77777777" w:rsidR="00EA28C7" w:rsidRDefault="007D1888" w:rsidP="00EA3D62">
      <w:r>
        <w:t xml:space="preserve">Tuy nhiên trong trường hợp không tìm được Thợ như mong muốn. Khách thuê có thể sử dụng chức năng Đăng tin. Tại đây Khách thuê sẽ điền thông tin cơ bản về buổi chụp/makeup như Địa điểm, Thời gian và đăng tin. Lúc này Tin sẽ hiển thị công khai trên Findy, nơi Thợ có thể xem và ứng tuyển. </w:t>
      </w:r>
    </w:p>
    <w:p w14:paraId="723CB2FC" w14:textId="77777777" w:rsidR="000937AE" w:rsidRDefault="007D1888" w:rsidP="000937AE">
      <w:pPr>
        <w:keepNext/>
        <w:spacing w:after="0"/>
        <w:ind w:firstLine="0"/>
        <w:jc w:val="center"/>
      </w:pPr>
      <w:r>
        <w:rPr>
          <w:noProof/>
          <w:lang w:val="vi-VN" w:eastAsia="vi-VN"/>
        </w:rPr>
        <w:drawing>
          <wp:inline distT="114300" distB="114300" distL="114300" distR="114300" wp14:anchorId="7216E57D" wp14:editId="4E977B9E">
            <wp:extent cx="5731200" cy="3479800"/>
            <wp:effectExtent l="19050" t="19050" r="22225" b="25400"/>
            <wp:docPr id="2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70"/>
                    <a:srcRect/>
                    <a:stretch>
                      <a:fillRect/>
                    </a:stretch>
                  </pic:blipFill>
                  <pic:spPr>
                    <a:xfrm>
                      <a:off x="0" y="0"/>
                      <a:ext cx="5731200" cy="3479800"/>
                    </a:xfrm>
                    <a:prstGeom prst="rect">
                      <a:avLst/>
                    </a:prstGeom>
                    <a:ln w="3175">
                      <a:solidFill>
                        <a:schemeClr val="bg1">
                          <a:lumMod val="85000"/>
                        </a:schemeClr>
                      </a:solidFill>
                    </a:ln>
                  </pic:spPr>
                </pic:pic>
              </a:graphicData>
            </a:graphic>
          </wp:inline>
        </w:drawing>
      </w:r>
    </w:p>
    <w:p w14:paraId="051073C8" w14:textId="2308889B" w:rsidR="00EA28C7" w:rsidRDefault="000937AE" w:rsidP="00544356">
      <w:pPr>
        <w:pStyle w:val="Caption"/>
        <w:jc w:val="center"/>
        <w:rPr>
          <w:lang w:val="en-US"/>
        </w:rPr>
      </w:pPr>
      <w:bookmarkStart w:id="119" w:name="_Toc169431303"/>
      <w:r>
        <w:t xml:space="preserve">Hình 4. </w:t>
      </w:r>
      <w:r>
        <w:fldChar w:fldCharType="begin"/>
      </w:r>
      <w:r>
        <w:instrText xml:space="preserve"> SEQ Hình_4. \* ARABIC </w:instrText>
      </w:r>
      <w:r>
        <w:fldChar w:fldCharType="separate"/>
      </w:r>
      <w:r w:rsidR="003971D9">
        <w:rPr>
          <w:noProof/>
        </w:rPr>
        <w:t>14</w:t>
      </w:r>
      <w:r>
        <w:fldChar w:fldCharType="end"/>
      </w:r>
      <w:r>
        <w:rPr>
          <w:lang w:val="en-US"/>
        </w:rPr>
        <w:t>. Đăng tin tìm Thợ</w:t>
      </w:r>
      <w:bookmarkEnd w:id="119"/>
    </w:p>
    <w:p w14:paraId="587B16D6" w14:textId="6DFAB878" w:rsidR="00032A02" w:rsidRPr="003971D9" w:rsidRDefault="00032A02" w:rsidP="003971D9">
      <w:pPr>
        <w:pStyle w:val="NoSpacing"/>
        <w:rPr>
          <w:lang w:val="en-US"/>
        </w:rPr>
      </w:pPr>
      <w:r>
        <w:rPr>
          <w:lang w:val="en-US"/>
        </w:rPr>
        <w:lastRenderedPageBreak/>
        <w:tab/>
      </w:r>
      <w:r w:rsidR="00EA7128">
        <w:rPr>
          <w:lang w:val="en-US"/>
        </w:rPr>
        <w:t xml:space="preserve">Sau khi </w:t>
      </w:r>
      <w:r w:rsidR="00EA7128" w:rsidRPr="00EA7128">
        <w:rPr>
          <w:lang w:val="en-US"/>
        </w:rPr>
        <w:t>đã</w:t>
      </w:r>
      <w:r w:rsidR="00EA7128">
        <w:rPr>
          <w:lang w:val="en-US"/>
        </w:rPr>
        <w:t xml:space="preserve"> </w:t>
      </w:r>
      <w:r w:rsidR="00EA7128" w:rsidRPr="00EA7128">
        <w:rPr>
          <w:lang w:val="en-US"/>
        </w:rPr>
        <w:t>đă</w:t>
      </w:r>
      <w:r w:rsidR="00EA7128">
        <w:rPr>
          <w:lang w:val="en-US"/>
        </w:rPr>
        <w:t>ng tin l</w:t>
      </w:r>
      <w:r w:rsidR="00EA7128" w:rsidRPr="00EA7128">
        <w:t>ú</w:t>
      </w:r>
      <w:r w:rsidR="00EA7128">
        <w:rPr>
          <w:lang w:val="en-US"/>
        </w:rPr>
        <w:t>c n</w:t>
      </w:r>
      <w:r w:rsidR="00EA7128" w:rsidRPr="00EA7128">
        <w:rPr>
          <w:lang w:val="en-US"/>
        </w:rPr>
        <w:t>à</w:t>
      </w:r>
      <w:r w:rsidR="00EA7128">
        <w:rPr>
          <w:lang w:val="en-US"/>
        </w:rPr>
        <w:t>y b</w:t>
      </w:r>
      <w:r w:rsidR="00EA7128" w:rsidRPr="00EA7128">
        <w:rPr>
          <w:lang w:val="en-US"/>
        </w:rPr>
        <w:t>à</w:t>
      </w:r>
      <w:r w:rsidR="00EA7128">
        <w:rPr>
          <w:lang w:val="en-US"/>
        </w:rPr>
        <w:t>i</w:t>
      </w:r>
      <w:r w:rsidR="00EA7128" w:rsidRPr="00EA7128">
        <w:t xml:space="preserve"> đ ă</w:t>
      </w:r>
      <w:r w:rsidR="00EA7128">
        <w:rPr>
          <w:lang w:val="en-US"/>
        </w:rPr>
        <w:t>ng s</w:t>
      </w:r>
      <w:r w:rsidR="00EA7128" w:rsidRPr="00EA7128">
        <w:rPr>
          <w:lang w:val="en-US"/>
        </w:rPr>
        <w:t>ẽ</w:t>
      </w:r>
      <w:r w:rsidR="00EA7128">
        <w:rPr>
          <w:lang w:val="en-US"/>
        </w:rPr>
        <w:t xml:space="preserve"> </w:t>
      </w:r>
      <w:r w:rsidR="00EA7128" w:rsidRPr="00EA7128">
        <w:rPr>
          <w:lang w:val="en-US"/>
        </w:rPr>
        <w:t>đượ</w:t>
      </w:r>
      <w:r w:rsidR="00EA7128">
        <w:rPr>
          <w:lang w:val="en-US"/>
        </w:rPr>
        <w:t xml:space="preserve">c </w:t>
      </w:r>
      <w:r w:rsidR="00D020A6">
        <w:rPr>
          <w:lang w:val="en-US"/>
        </w:rPr>
        <w:t>hi</w:t>
      </w:r>
      <w:r w:rsidR="00D020A6" w:rsidRPr="00D020A6">
        <w:t>ển</w:t>
      </w:r>
      <w:r w:rsidR="00D020A6">
        <w:rPr>
          <w:lang w:val="en-US"/>
        </w:rPr>
        <w:t xml:space="preserve"> th</w:t>
      </w:r>
      <w:r w:rsidR="00D020A6" w:rsidRPr="00D020A6">
        <w:rPr>
          <w:lang w:val="en-US"/>
        </w:rPr>
        <w:t>ị</w:t>
      </w:r>
      <w:r w:rsidR="00D020A6">
        <w:rPr>
          <w:lang w:val="en-US"/>
        </w:rPr>
        <w:t xml:space="preserve"> </w:t>
      </w:r>
      <w:r w:rsidR="003971D9">
        <w:rPr>
          <w:lang w:val="en-US"/>
        </w:rPr>
        <w:t>l</w:t>
      </w:r>
      <w:r w:rsidR="00D020A6" w:rsidRPr="00D020A6">
        <w:rPr>
          <w:lang w:val="en-US"/>
        </w:rPr>
        <w:t>ê</w:t>
      </w:r>
      <w:r w:rsidR="00D020A6">
        <w:rPr>
          <w:lang w:val="en-US"/>
        </w:rPr>
        <w:t>n danh s</w:t>
      </w:r>
      <w:r w:rsidR="00D020A6" w:rsidRPr="00D020A6">
        <w:rPr>
          <w:lang w:val="en-US"/>
        </w:rPr>
        <w:t>á</w:t>
      </w:r>
      <w:r w:rsidR="00D020A6">
        <w:rPr>
          <w:lang w:val="en-US"/>
        </w:rPr>
        <w:t>ch t</w:t>
      </w:r>
      <w:r w:rsidR="00D020A6" w:rsidRPr="00D020A6">
        <w:rPr>
          <w:lang w:val="en-US"/>
        </w:rPr>
        <w:t>ìm</w:t>
      </w:r>
      <w:r w:rsidR="00D020A6">
        <w:rPr>
          <w:lang w:val="en-US"/>
        </w:rPr>
        <w:t xml:space="preserve"> th</w:t>
      </w:r>
      <w:r w:rsidR="00D020A6" w:rsidRPr="00D020A6">
        <w:t>ợ</w:t>
      </w:r>
      <w:r w:rsidR="00D14E00">
        <w:rPr>
          <w:lang w:val="en-US"/>
        </w:rPr>
        <w:t xml:space="preserve"> k</w:t>
      </w:r>
      <w:r w:rsidR="00D14E00" w:rsidRPr="00D14E00">
        <w:t>ể</w:t>
      </w:r>
      <w:r w:rsidR="00D14E00">
        <w:rPr>
          <w:lang w:val="en-US"/>
        </w:rPr>
        <w:t xml:space="preserve"> c</w:t>
      </w:r>
      <w:r w:rsidR="00D14E00" w:rsidRPr="00D14E00">
        <w:rPr>
          <w:lang w:val="en-US"/>
        </w:rPr>
        <w:t>ả</w:t>
      </w:r>
      <w:r w:rsidR="00D14E00">
        <w:rPr>
          <w:lang w:val="en-US"/>
        </w:rPr>
        <w:t xml:space="preserve"> trang ch</w:t>
      </w:r>
      <w:r w:rsidR="00D14E00" w:rsidRPr="00D14E00">
        <w:rPr>
          <w:lang w:val="en-US"/>
        </w:rPr>
        <w:t>ủ</w:t>
      </w:r>
      <w:r w:rsidR="00D14E00">
        <w:rPr>
          <w:lang w:val="en-US"/>
        </w:rPr>
        <w:t xml:space="preserve"> l</w:t>
      </w:r>
      <w:r w:rsidR="00D14E00" w:rsidRPr="00D14E00">
        <w:t>ẫn</w:t>
      </w:r>
      <w:r w:rsidR="00D14E00">
        <w:rPr>
          <w:lang w:val="en-US"/>
        </w:rPr>
        <w:t xml:space="preserve"> trang t</w:t>
      </w:r>
      <w:r w:rsidR="00D14E00" w:rsidRPr="00D14E00">
        <w:rPr>
          <w:lang w:val="en-US"/>
        </w:rPr>
        <w:t>ìm</w:t>
      </w:r>
      <w:r w:rsidR="00D14E00">
        <w:rPr>
          <w:lang w:val="en-US"/>
        </w:rPr>
        <w:t xml:space="preserve"> vi</w:t>
      </w:r>
      <w:r w:rsidR="00D14E00" w:rsidRPr="00D14E00">
        <w:t>ệ</w:t>
      </w:r>
      <w:r w:rsidR="00D14E00">
        <w:rPr>
          <w:lang w:val="en-US"/>
        </w:rPr>
        <w:t>c c</w:t>
      </w:r>
      <w:r w:rsidR="00D14E00" w:rsidRPr="00D14E00">
        <w:rPr>
          <w:lang w:val="en-US"/>
        </w:rPr>
        <w:t>ủa</w:t>
      </w:r>
      <w:r w:rsidR="00D14E00">
        <w:rPr>
          <w:lang w:val="en-US"/>
        </w:rPr>
        <w:t xml:space="preserve"> th</w:t>
      </w:r>
      <w:r w:rsidR="00D14E00" w:rsidRPr="00D14E00">
        <w:t>ợ</w:t>
      </w:r>
      <w:r w:rsidR="00C3582A">
        <w:rPr>
          <w:lang w:val="en-US"/>
        </w:rPr>
        <w:t>, l</w:t>
      </w:r>
      <w:r w:rsidR="00C3582A" w:rsidRPr="00C3582A">
        <w:rPr>
          <w:lang w:val="en-US"/>
        </w:rPr>
        <w:t>ú</w:t>
      </w:r>
      <w:r w:rsidR="00C3582A">
        <w:rPr>
          <w:lang w:val="en-US"/>
        </w:rPr>
        <w:t>c n</w:t>
      </w:r>
      <w:r w:rsidR="00C3582A" w:rsidRPr="00C3582A">
        <w:rPr>
          <w:lang w:val="en-US"/>
        </w:rPr>
        <w:t>à</w:t>
      </w:r>
      <w:r w:rsidR="00C3582A">
        <w:rPr>
          <w:lang w:val="en-US"/>
        </w:rPr>
        <w:t>y c</w:t>
      </w:r>
      <w:r w:rsidR="00C3582A" w:rsidRPr="00C3582A">
        <w:rPr>
          <w:lang w:val="en-US"/>
        </w:rPr>
        <w:t>á</w:t>
      </w:r>
      <w:r w:rsidR="00C3582A">
        <w:rPr>
          <w:lang w:val="en-US"/>
        </w:rPr>
        <w:t>c ng</w:t>
      </w:r>
      <w:r w:rsidR="00C3582A" w:rsidRPr="00C3582A">
        <w:rPr>
          <w:lang w:val="en-US"/>
        </w:rPr>
        <w:t>ười</w:t>
      </w:r>
      <w:r w:rsidR="00C3582A">
        <w:rPr>
          <w:lang w:val="en-US"/>
        </w:rPr>
        <w:t xml:space="preserve"> th</w:t>
      </w:r>
      <w:r w:rsidR="00C3582A" w:rsidRPr="00C3582A">
        <w:t>ợ</w:t>
      </w:r>
      <w:r w:rsidR="00C3582A">
        <w:rPr>
          <w:lang w:val="en-US"/>
        </w:rPr>
        <w:t xml:space="preserve"> s</w:t>
      </w:r>
      <w:r w:rsidR="00C3582A" w:rsidRPr="00C3582A">
        <w:rPr>
          <w:lang w:val="en-US"/>
        </w:rPr>
        <w:t>ẽ</w:t>
      </w:r>
      <w:r w:rsidR="00C3582A">
        <w:rPr>
          <w:lang w:val="en-US"/>
        </w:rPr>
        <w:t xml:space="preserve"> </w:t>
      </w:r>
      <w:r w:rsidR="00C3582A" w:rsidRPr="00C3582A">
        <w:rPr>
          <w:lang w:val="en-US"/>
        </w:rPr>
        <w:t>ứ</w:t>
      </w:r>
      <w:r w:rsidR="00C3582A">
        <w:rPr>
          <w:lang w:val="en-US"/>
        </w:rPr>
        <w:t>ng tuy</w:t>
      </w:r>
      <w:r w:rsidR="00C3582A" w:rsidRPr="00C3582A">
        <w:t>ển</w:t>
      </w:r>
      <w:r w:rsidR="00C3582A">
        <w:rPr>
          <w:lang w:val="en-US"/>
        </w:rPr>
        <w:t xml:space="preserve"> v</w:t>
      </w:r>
      <w:r w:rsidR="00C3582A" w:rsidRPr="00C3582A">
        <w:rPr>
          <w:lang w:val="en-US"/>
        </w:rPr>
        <w:t>ào</w:t>
      </w:r>
      <w:r w:rsidR="00C3582A">
        <w:rPr>
          <w:lang w:val="en-US"/>
        </w:rPr>
        <w:t xml:space="preserve"> c</w:t>
      </w:r>
      <w:r w:rsidR="00C3582A" w:rsidRPr="00C3582A">
        <w:rPr>
          <w:lang w:val="en-US"/>
        </w:rPr>
        <w:t>á</w:t>
      </w:r>
      <w:r w:rsidR="00C3582A">
        <w:rPr>
          <w:lang w:val="en-US"/>
        </w:rPr>
        <w:t>c b</w:t>
      </w:r>
      <w:r w:rsidR="00C3582A" w:rsidRPr="00C3582A">
        <w:rPr>
          <w:lang w:val="en-US"/>
        </w:rPr>
        <w:t>ài</w:t>
      </w:r>
      <w:r w:rsidR="00C3582A">
        <w:rPr>
          <w:lang w:val="en-US"/>
        </w:rPr>
        <w:t xml:space="preserve"> </w:t>
      </w:r>
      <w:r w:rsidR="00C3582A" w:rsidRPr="00C3582A">
        <w:rPr>
          <w:lang w:val="en-US"/>
        </w:rPr>
        <w:t>đă</w:t>
      </w:r>
      <w:r w:rsidR="00C3582A">
        <w:rPr>
          <w:lang w:val="en-US"/>
        </w:rPr>
        <w:t>ng c</w:t>
      </w:r>
      <w:r w:rsidR="00C3582A" w:rsidRPr="00C3582A">
        <w:rPr>
          <w:lang w:val="en-US"/>
        </w:rPr>
        <w:t>ủa</w:t>
      </w:r>
      <w:r w:rsidR="00C3582A">
        <w:rPr>
          <w:lang w:val="en-US"/>
        </w:rPr>
        <w:t xml:space="preserve"> kh</w:t>
      </w:r>
      <w:r w:rsidR="00C3582A" w:rsidRPr="00C3582A">
        <w:rPr>
          <w:lang w:val="en-US"/>
        </w:rPr>
        <w:t>á</w:t>
      </w:r>
      <w:r w:rsidR="00C3582A">
        <w:rPr>
          <w:lang w:val="en-US"/>
        </w:rPr>
        <w:t>ch thu</w:t>
      </w:r>
      <w:r w:rsidR="00C3582A" w:rsidRPr="00C3582A">
        <w:rPr>
          <w:lang w:val="en-US"/>
        </w:rPr>
        <w:t>ê</w:t>
      </w:r>
      <w:r w:rsidR="003971D9">
        <w:rPr>
          <w:lang w:val="en-US"/>
        </w:rPr>
        <w:t>, v</w:t>
      </w:r>
      <w:r w:rsidR="003971D9" w:rsidRPr="003971D9">
        <w:rPr>
          <w:lang w:val="en-US"/>
        </w:rPr>
        <w:t>à</w:t>
      </w:r>
      <w:r w:rsidR="003971D9">
        <w:rPr>
          <w:lang w:val="en-US"/>
        </w:rPr>
        <w:t xml:space="preserve"> kh</w:t>
      </w:r>
      <w:r w:rsidR="003971D9" w:rsidRPr="003971D9">
        <w:rPr>
          <w:lang w:val="en-US"/>
        </w:rPr>
        <w:t>á</w:t>
      </w:r>
      <w:r w:rsidR="003971D9">
        <w:rPr>
          <w:lang w:val="en-US"/>
        </w:rPr>
        <w:t>ch thu</w:t>
      </w:r>
      <w:r w:rsidR="003971D9" w:rsidRPr="003971D9">
        <w:rPr>
          <w:lang w:val="en-US"/>
        </w:rPr>
        <w:t>ê</w:t>
      </w:r>
      <w:r w:rsidR="003971D9">
        <w:rPr>
          <w:lang w:val="en-US"/>
        </w:rPr>
        <w:t xml:space="preserve"> s</w:t>
      </w:r>
      <w:r w:rsidR="003971D9" w:rsidRPr="003971D9">
        <w:rPr>
          <w:lang w:val="en-US"/>
        </w:rPr>
        <w:t>ẽ</w:t>
      </w:r>
      <w:r w:rsidR="003971D9">
        <w:rPr>
          <w:lang w:val="en-US"/>
        </w:rPr>
        <w:t xml:space="preserve"> qu</w:t>
      </w:r>
      <w:r w:rsidR="003971D9" w:rsidRPr="003971D9">
        <w:rPr>
          <w:lang w:val="en-US"/>
        </w:rPr>
        <w:t>ản</w:t>
      </w:r>
      <w:r w:rsidR="003971D9">
        <w:rPr>
          <w:lang w:val="en-US"/>
        </w:rPr>
        <w:t xml:space="preserve"> l</w:t>
      </w:r>
      <w:r w:rsidR="003971D9" w:rsidRPr="003971D9">
        <w:t xml:space="preserve"> </w:t>
      </w:r>
      <w:r w:rsidR="003971D9" w:rsidRPr="003971D9">
        <w:rPr>
          <w:lang w:val="en-US"/>
        </w:rPr>
        <w:t>ý</w:t>
      </w:r>
      <w:r w:rsidR="003971D9">
        <w:rPr>
          <w:lang w:val="en-US"/>
        </w:rPr>
        <w:t xml:space="preserve"> b</w:t>
      </w:r>
      <w:r w:rsidR="003971D9" w:rsidRPr="003971D9">
        <w:rPr>
          <w:lang w:val="en-US"/>
        </w:rPr>
        <w:t>à</w:t>
      </w:r>
      <w:r w:rsidR="003971D9">
        <w:rPr>
          <w:lang w:val="en-US"/>
        </w:rPr>
        <w:t xml:space="preserve">i </w:t>
      </w:r>
      <w:r w:rsidR="003971D9" w:rsidRPr="003971D9">
        <w:rPr>
          <w:lang w:val="en-US"/>
        </w:rPr>
        <w:t>đă</w:t>
      </w:r>
      <w:r w:rsidR="003971D9">
        <w:rPr>
          <w:lang w:val="en-US"/>
        </w:rPr>
        <w:t>ng c</w:t>
      </w:r>
      <w:r w:rsidR="003971D9" w:rsidRPr="003971D9">
        <w:rPr>
          <w:lang w:val="en-US"/>
        </w:rPr>
        <w:t>ủa</w:t>
      </w:r>
      <w:r w:rsidR="003971D9">
        <w:rPr>
          <w:lang w:val="en-US"/>
        </w:rPr>
        <w:t xml:space="preserve"> m</w:t>
      </w:r>
      <w:r w:rsidR="003971D9" w:rsidRPr="003971D9">
        <w:rPr>
          <w:lang w:val="en-US"/>
        </w:rPr>
        <w:t>ìn</w:t>
      </w:r>
      <w:r w:rsidR="003971D9">
        <w:rPr>
          <w:lang w:val="en-US"/>
        </w:rPr>
        <w:t>h t</w:t>
      </w:r>
      <w:r w:rsidR="003971D9" w:rsidRPr="003971D9">
        <w:rPr>
          <w:lang w:val="en-US"/>
        </w:rPr>
        <w:t>ại</w:t>
      </w:r>
      <w:r w:rsidR="003971D9">
        <w:rPr>
          <w:lang w:val="en-US"/>
        </w:rPr>
        <w:t xml:space="preserve"> qu</w:t>
      </w:r>
      <w:r w:rsidR="003971D9" w:rsidRPr="003971D9">
        <w:rPr>
          <w:lang w:val="en-US"/>
        </w:rPr>
        <w:t>ản</w:t>
      </w:r>
      <w:r w:rsidR="003971D9">
        <w:rPr>
          <w:lang w:val="en-US"/>
        </w:rPr>
        <w:t xml:space="preserve"> l</w:t>
      </w:r>
      <w:r w:rsidR="003971D9" w:rsidRPr="003971D9">
        <w:rPr>
          <w:lang w:val="en-US"/>
        </w:rPr>
        <w:t>ý</w:t>
      </w:r>
      <w:r w:rsidR="003971D9">
        <w:rPr>
          <w:lang w:val="en-US"/>
        </w:rPr>
        <w:t xml:space="preserve"> b</w:t>
      </w:r>
      <w:r w:rsidR="003971D9" w:rsidRPr="003971D9">
        <w:rPr>
          <w:lang w:val="en-US"/>
        </w:rPr>
        <w:t>à</w:t>
      </w:r>
      <w:r w:rsidR="003971D9">
        <w:rPr>
          <w:lang w:val="en-US"/>
        </w:rPr>
        <w:t xml:space="preserve">i </w:t>
      </w:r>
      <w:r w:rsidR="003971D9" w:rsidRPr="003971D9">
        <w:rPr>
          <w:lang w:val="en-US"/>
        </w:rPr>
        <w:t>đă</w:t>
      </w:r>
      <w:r w:rsidR="003971D9">
        <w:rPr>
          <w:lang w:val="en-US"/>
        </w:rPr>
        <w:t>ng</w:t>
      </w:r>
    </w:p>
    <w:p w14:paraId="1076E7B2" w14:textId="77777777" w:rsidR="003971D9" w:rsidRDefault="00032A02" w:rsidP="003971D9">
      <w:pPr>
        <w:keepNext/>
        <w:ind w:firstLine="0"/>
      </w:pPr>
      <w:r w:rsidRPr="00032A02">
        <w:rPr>
          <w:noProof/>
          <w:lang w:val="vi-VN" w:eastAsia="vi-VN"/>
        </w:rPr>
        <w:drawing>
          <wp:inline distT="0" distB="0" distL="0" distR="0" wp14:anchorId="177E8062" wp14:editId="058C6813">
            <wp:extent cx="5761990" cy="3030220"/>
            <wp:effectExtent l="19050" t="19050" r="10160" b="17780"/>
            <wp:docPr id="146941587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415870" name="Picture 1" descr="A screenshot of a computer&#10;&#10;Description automatically generated"/>
                    <pic:cNvPicPr/>
                  </pic:nvPicPr>
                  <pic:blipFill>
                    <a:blip r:embed="rId71"/>
                    <a:stretch>
                      <a:fillRect/>
                    </a:stretch>
                  </pic:blipFill>
                  <pic:spPr>
                    <a:xfrm>
                      <a:off x="0" y="0"/>
                      <a:ext cx="5761990" cy="3030220"/>
                    </a:xfrm>
                    <a:prstGeom prst="rect">
                      <a:avLst/>
                    </a:prstGeom>
                    <a:ln w="3175">
                      <a:solidFill>
                        <a:schemeClr val="bg1">
                          <a:lumMod val="85000"/>
                        </a:schemeClr>
                      </a:solidFill>
                    </a:ln>
                  </pic:spPr>
                </pic:pic>
              </a:graphicData>
            </a:graphic>
          </wp:inline>
        </w:drawing>
      </w:r>
    </w:p>
    <w:p w14:paraId="3B742764" w14:textId="77083FE8" w:rsidR="00032A02" w:rsidRPr="003971D9" w:rsidRDefault="003971D9" w:rsidP="00794C41">
      <w:pPr>
        <w:pStyle w:val="Caption"/>
        <w:jc w:val="center"/>
        <w:rPr>
          <w:lang w:val="en-US"/>
        </w:rPr>
      </w:pPr>
      <w:r>
        <w:t xml:space="preserve">Hình 4. </w:t>
      </w:r>
      <w:r>
        <w:fldChar w:fldCharType="begin"/>
      </w:r>
      <w:r>
        <w:instrText xml:space="preserve"> SEQ Hình_4. \* ARABIC </w:instrText>
      </w:r>
      <w:r>
        <w:fldChar w:fldCharType="separate"/>
      </w:r>
      <w:r>
        <w:rPr>
          <w:noProof/>
        </w:rPr>
        <w:t>15</w:t>
      </w:r>
      <w:r>
        <w:fldChar w:fldCharType="end"/>
      </w:r>
      <w:r w:rsidR="00490561">
        <w:rPr>
          <w:lang w:val="en-US"/>
        </w:rPr>
        <w:t>.</w:t>
      </w:r>
      <w:r>
        <w:rPr>
          <w:lang w:val="en-US"/>
        </w:rPr>
        <w:t xml:space="preserve"> Qu</w:t>
      </w:r>
      <w:r w:rsidRPr="003971D9">
        <w:rPr>
          <w:lang w:val="en-US"/>
        </w:rPr>
        <w:t>ản</w:t>
      </w:r>
      <w:r>
        <w:rPr>
          <w:lang w:val="en-US"/>
        </w:rPr>
        <w:t xml:space="preserve"> l</w:t>
      </w:r>
      <w:r w:rsidRPr="003971D9">
        <w:rPr>
          <w:lang w:val="en-US"/>
        </w:rPr>
        <w:t>ý</w:t>
      </w:r>
      <w:r>
        <w:rPr>
          <w:lang w:val="en-US"/>
        </w:rPr>
        <w:t xml:space="preserve"> b</w:t>
      </w:r>
      <w:r w:rsidRPr="003971D9">
        <w:rPr>
          <w:lang w:val="en-US"/>
        </w:rPr>
        <w:t>à</w:t>
      </w:r>
      <w:r>
        <w:rPr>
          <w:lang w:val="en-US"/>
        </w:rPr>
        <w:t xml:space="preserve">i </w:t>
      </w:r>
      <w:r w:rsidRPr="003971D9">
        <w:rPr>
          <w:lang w:val="en-US"/>
        </w:rPr>
        <w:t>đă</w:t>
      </w:r>
      <w:r>
        <w:rPr>
          <w:lang w:val="en-US"/>
        </w:rPr>
        <w:t>ng</w:t>
      </w:r>
    </w:p>
    <w:p w14:paraId="63366A5D" w14:textId="54950977" w:rsidR="00EA28C7" w:rsidRDefault="003420D2" w:rsidP="003420D2">
      <w:pPr>
        <w:pStyle w:val="Heading3"/>
      </w:pPr>
      <w:r>
        <w:rPr>
          <w:lang w:val="en-US"/>
        </w:rPr>
        <w:t>Q</w:t>
      </w:r>
      <w:r w:rsidR="007D1888">
        <w:t>uy trình xử lý đơn hàng giữa 2 bên</w:t>
      </w:r>
    </w:p>
    <w:p w14:paraId="399B6028" w14:textId="77777777" w:rsidR="00EA28C7" w:rsidRDefault="007D1888" w:rsidP="00EA3D62">
      <w:r>
        <w:t xml:space="preserve">Giả sử có Tin tuyển dụng của </w:t>
      </w:r>
      <w:r>
        <w:rPr>
          <w:b/>
        </w:rPr>
        <w:t>Khách</w:t>
      </w:r>
      <w:r>
        <w:t xml:space="preserve"> có thợ ứng tuyển, chấp nhận một người </w:t>
      </w:r>
      <w:r>
        <w:rPr>
          <w:b/>
        </w:rPr>
        <w:t xml:space="preserve">Thợ </w:t>
      </w:r>
      <w:r>
        <w:t xml:space="preserve">bất kỳ, </w:t>
      </w:r>
      <w:r>
        <w:rPr>
          <w:b/>
        </w:rPr>
        <w:t xml:space="preserve">Khách </w:t>
      </w:r>
      <w:r>
        <w:t>sẽ thanh toán đơn hàng cho người Thợ đó.</w:t>
      </w:r>
    </w:p>
    <w:p w14:paraId="76E16BA0" w14:textId="77777777" w:rsidR="00F10A0F" w:rsidRDefault="007D1888" w:rsidP="00F10A0F">
      <w:pPr>
        <w:keepNext/>
        <w:spacing w:after="0"/>
        <w:ind w:firstLine="0"/>
        <w:jc w:val="center"/>
      </w:pPr>
      <w:r>
        <w:rPr>
          <w:noProof/>
          <w:lang w:val="vi-VN" w:eastAsia="vi-VN"/>
        </w:rPr>
        <w:lastRenderedPageBreak/>
        <w:drawing>
          <wp:inline distT="114300" distB="114300" distL="114300" distR="114300" wp14:anchorId="7CEBE93B" wp14:editId="326B8C56">
            <wp:extent cx="5731200" cy="3937000"/>
            <wp:effectExtent l="19050" t="19050" r="22225" b="25400"/>
            <wp:docPr id="64"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72"/>
                    <a:srcRect/>
                    <a:stretch>
                      <a:fillRect/>
                    </a:stretch>
                  </pic:blipFill>
                  <pic:spPr>
                    <a:xfrm>
                      <a:off x="0" y="0"/>
                      <a:ext cx="5731200" cy="3937000"/>
                    </a:xfrm>
                    <a:prstGeom prst="rect">
                      <a:avLst/>
                    </a:prstGeom>
                    <a:ln w="3175">
                      <a:solidFill>
                        <a:schemeClr val="bg1">
                          <a:lumMod val="85000"/>
                        </a:schemeClr>
                      </a:solidFill>
                    </a:ln>
                  </pic:spPr>
                </pic:pic>
              </a:graphicData>
            </a:graphic>
          </wp:inline>
        </w:drawing>
      </w:r>
    </w:p>
    <w:p w14:paraId="18C4A75D" w14:textId="2664090D" w:rsidR="00EA28C7" w:rsidRDefault="00F10A0F" w:rsidP="00D91E59">
      <w:pPr>
        <w:pStyle w:val="Caption"/>
        <w:jc w:val="center"/>
      </w:pPr>
      <w:bookmarkStart w:id="120" w:name="_Toc169431304"/>
      <w:r>
        <w:t xml:space="preserve">Hình 4. </w:t>
      </w:r>
      <w:r>
        <w:fldChar w:fldCharType="begin"/>
      </w:r>
      <w:r>
        <w:instrText xml:space="preserve"> SEQ Hình_4. \* ARABIC </w:instrText>
      </w:r>
      <w:r>
        <w:fldChar w:fldCharType="separate"/>
      </w:r>
      <w:r w:rsidR="003971D9">
        <w:rPr>
          <w:noProof/>
        </w:rPr>
        <w:t>16</w:t>
      </w:r>
      <w:r>
        <w:fldChar w:fldCharType="end"/>
      </w:r>
      <w:r>
        <w:rPr>
          <w:lang w:val="en-US"/>
        </w:rPr>
        <w:t xml:space="preserve">. Khách thuê </w:t>
      </w:r>
      <w:r w:rsidRPr="00814A94">
        <w:rPr>
          <w:lang w:val="en-US"/>
        </w:rPr>
        <w:t>thanh toán đơn hàng</w:t>
      </w:r>
      <w:bookmarkEnd w:id="120"/>
    </w:p>
    <w:p w14:paraId="4B55638A" w14:textId="77777777" w:rsidR="00EA28C7" w:rsidRDefault="007D1888" w:rsidP="00EA3D62">
      <w:r>
        <w:t>Sau khi khách thuê chấp nhận ứng tuyển vào tin đăng của họ, hệ thống sẽ tự động gửi thông báo tới thợ thông qua email hoặc thông báo trên ứng dụng Findy. Thông báo này sẽ thông báo rằng khách hàng đã chấp nhận ứng tuyển vào buổi chụp ảnh và đang chờ thanh toán.</w:t>
      </w:r>
    </w:p>
    <w:p w14:paraId="25D88D49" w14:textId="77777777" w:rsidR="00EA28C7" w:rsidRDefault="007D1888" w:rsidP="00EA3D62">
      <w:r>
        <w:t>Thợ sẽ nhận được thông báo rằng buổi chụp ảnh đã được chấp nhận và khách hàng đang chờ thanh toán. Thợ có thể theo dõi trạng thái thanh toán từ tài khoản của họ trên nền tảng Findy. Thanh toán này thì hệ thống giữ.</w:t>
      </w:r>
    </w:p>
    <w:p w14:paraId="7FB0EF6D" w14:textId="77777777" w:rsidR="00EA28C7" w:rsidRDefault="007D1888" w:rsidP="00EA3D62">
      <w:r>
        <w:t>Sau khi buổi chụp ảnh kết thúc, cả hai bên sẽ cùng xác nhận rằng buổi làm việc đã được hoàn thành. Thông qua nền tảng Findy, khách hàng có thể xác nhận rằng họ đã nhận được dịch vụ đúng theo thỏa thuận và thợ cũng có thể xác nhận rằng họ đã hoàn thành công việc một cách chuyên nghiệp.</w:t>
      </w:r>
    </w:p>
    <w:p w14:paraId="305BAB1C" w14:textId="77777777" w:rsidR="006102BF" w:rsidRDefault="007D1888" w:rsidP="006102BF">
      <w:pPr>
        <w:keepNext/>
        <w:spacing w:after="0"/>
        <w:ind w:firstLine="0"/>
      </w:pPr>
      <w:r>
        <w:rPr>
          <w:noProof/>
          <w:lang w:val="vi-VN" w:eastAsia="vi-VN"/>
        </w:rPr>
        <w:lastRenderedPageBreak/>
        <w:drawing>
          <wp:inline distT="114300" distB="114300" distL="114300" distR="114300" wp14:anchorId="466E5446" wp14:editId="11B6C4F1">
            <wp:extent cx="5731200" cy="1358900"/>
            <wp:effectExtent l="19050" t="19050" r="22225" b="12700"/>
            <wp:docPr id="1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3"/>
                    <a:srcRect/>
                    <a:stretch>
                      <a:fillRect/>
                    </a:stretch>
                  </pic:blipFill>
                  <pic:spPr>
                    <a:xfrm>
                      <a:off x="0" y="0"/>
                      <a:ext cx="5731200" cy="1358900"/>
                    </a:xfrm>
                    <a:prstGeom prst="rect">
                      <a:avLst/>
                    </a:prstGeom>
                    <a:ln w="3175">
                      <a:solidFill>
                        <a:schemeClr val="bg1">
                          <a:lumMod val="85000"/>
                        </a:schemeClr>
                      </a:solidFill>
                    </a:ln>
                  </pic:spPr>
                </pic:pic>
              </a:graphicData>
            </a:graphic>
          </wp:inline>
        </w:drawing>
      </w:r>
    </w:p>
    <w:p w14:paraId="41DE147F" w14:textId="5FDDD287" w:rsidR="00EA28C7" w:rsidRDefault="006102BF" w:rsidP="00D91E59">
      <w:pPr>
        <w:pStyle w:val="Caption"/>
        <w:jc w:val="center"/>
      </w:pPr>
      <w:bookmarkStart w:id="121" w:name="_Toc169431305"/>
      <w:r>
        <w:t xml:space="preserve">Hình 4. </w:t>
      </w:r>
      <w:r>
        <w:fldChar w:fldCharType="begin"/>
      </w:r>
      <w:r>
        <w:instrText xml:space="preserve"> SEQ Hình_4. \* ARABIC </w:instrText>
      </w:r>
      <w:r>
        <w:fldChar w:fldCharType="separate"/>
      </w:r>
      <w:r w:rsidR="003971D9">
        <w:rPr>
          <w:noProof/>
        </w:rPr>
        <w:t>17</w:t>
      </w:r>
      <w:r>
        <w:fldChar w:fldCharType="end"/>
      </w:r>
      <w:r>
        <w:rPr>
          <w:lang w:val="en-US"/>
        </w:rPr>
        <w:t>. Theo dõi đơn hàng - Thực hiện</w:t>
      </w:r>
      <w:bookmarkEnd w:id="121"/>
    </w:p>
    <w:p w14:paraId="7FC51530" w14:textId="77777777" w:rsidR="00EA28C7" w:rsidRDefault="007D1888" w:rsidP="00EA3D62">
      <w:r>
        <w:t xml:space="preserve">Trong thời gian này </w:t>
      </w:r>
      <w:r>
        <w:rPr>
          <w:b/>
        </w:rPr>
        <w:t>Thợ</w:t>
      </w:r>
      <w:r>
        <w:t xml:space="preserve"> sẽ chỉnh sửa và giao sản phẩm thông qua link drive. Khi nhận sản phẩm, Khách chọn chức năng xem hình ảnh, họ có thể yêu cầu chỉnh sửa lại nếu ảnh chưa vừa ý hoặc báo cáo nếu ảnh có vấn đề. </w:t>
      </w:r>
    </w:p>
    <w:p w14:paraId="310B7D66" w14:textId="77777777" w:rsidR="006102BF" w:rsidRDefault="007D1888" w:rsidP="006102BF">
      <w:pPr>
        <w:keepNext/>
        <w:spacing w:after="0"/>
        <w:ind w:firstLine="0"/>
      </w:pPr>
      <w:r>
        <w:rPr>
          <w:noProof/>
          <w:lang w:val="vi-VN" w:eastAsia="vi-VN"/>
        </w:rPr>
        <w:drawing>
          <wp:inline distT="114300" distB="114300" distL="114300" distR="114300" wp14:anchorId="5592E98A" wp14:editId="1C9B1413">
            <wp:extent cx="5731200" cy="1422400"/>
            <wp:effectExtent l="19050" t="19050" r="22225" b="25400"/>
            <wp:docPr id="9"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74"/>
                    <a:srcRect/>
                    <a:stretch>
                      <a:fillRect/>
                    </a:stretch>
                  </pic:blipFill>
                  <pic:spPr>
                    <a:xfrm>
                      <a:off x="0" y="0"/>
                      <a:ext cx="5731200" cy="1422400"/>
                    </a:xfrm>
                    <a:prstGeom prst="rect">
                      <a:avLst/>
                    </a:prstGeom>
                    <a:ln w="3175">
                      <a:solidFill>
                        <a:schemeClr val="bg1">
                          <a:lumMod val="85000"/>
                        </a:schemeClr>
                      </a:solidFill>
                    </a:ln>
                  </pic:spPr>
                </pic:pic>
              </a:graphicData>
            </a:graphic>
          </wp:inline>
        </w:drawing>
      </w:r>
    </w:p>
    <w:p w14:paraId="46CAD676" w14:textId="5530E6D3" w:rsidR="00EA28C7" w:rsidRDefault="006102BF" w:rsidP="00E05E55">
      <w:pPr>
        <w:pStyle w:val="Caption"/>
        <w:jc w:val="center"/>
      </w:pPr>
      <w:bookmarkStart w:id="122" w:name="_Toc169431306"/>
      <w:r>
        <w:t xml:space="preserve">Hình 4. </w:t>
      </w:r>
      <w:r>
        <w:fldChar w:fldCharType="begin"/>
      </w:r>
      <w:r>
        <w:instrText xml:space="preserve"> SEQ Hình_4. \* ARABIC </w:instrText>
      </w:r>
      <w:r>
        <w:fldChar w:fldCharType="separate"/>
      </w:r>
      <w:r w:rsidR="003971D9">
        <w:rPr>
          <w:noProof/>
        </w:rPr>
        <w:t>18</w:t>
      </w:r>
      <w:r>
        <w:fldChar w:fldCharType="end"/>
      </w:r>
      <w:r>
        <w:rPr>
          <w:lang w:val="en-US"/>
        </w:rPr>
        <w:t>. Theo dõi đơn hàng - Giao/Nhận sản phẩm</w:t>
      </w:r>
      <w:bookmarkEnd w:id="122"/>
    </w:p>
    <w:p w14:paraId="6E9248CD" w14:textId="77777777" w:rsidR="00EA28C7" w:rsidRDefault="007D1888" w:rsidP="00EA3D62">
      <w:r>
        <w:t>Sau khi quy trình kết thúc, khách thuê có thể đánh giá và phản hồi về trải nghiệm của mình trên nền tảng Findy. Điều này giúp cải thiện chất lượng dịch vụ và tạo ra một môi trường làm việc chuyên nghiệp và tin cậy cho cả khách hàng và thợ.</w:t>
      </w:r>
    </w:p>
    <w:p w14:paraId="4E922C75" w14:textId="77777777" w:rsidR="006102BF" w:rsidRDefault="007D1888" w:rsidP="006102BF">
      <w:pPr>
        <w:pStyle w:val="Title"/>
        <w:spacing w:after="0"/>
      </w:pPr>
      <w:bookmarkStart w:id="123" w:name="_rqeu8pa55hr" w:colFirst="0" w:colLast="0"/>
      <w:bookmarkEnd w:id="123"/>
      <w:r>
        <w:rPr>
          <w:b w:val="0"/>
          <w:noProof/>
          <w:sz w:val="26"/>
          <w:szCs w:val="26"/>
          <w:lang w:val="vi-VN" w:eastAsia="vi-VN"/>
        </w:rPr>
        <w:drawing>
          <wp:inline distT="114300" distB="114300" distL="114300" distR="114300" wp14:anchorId="6E075B48" wp14:editId="1D803161">
            <wp:extent cx="5731200" cy="2501900"/>
            <wp:effectExtent l="19050" t="19050" r="22225" b="12700"/>
            <wp:docPr id="26"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75"/>
                    <a:srcRect/>
                    <a:stretch>
                      <a:fillRect/>
                    </a:stretch>
                  </pic:blipFill>
                  <pic:spPr>
                    <a:xfrm>
                      <a:off x="0" y="0"/>
                      <a:ext cx="5731200" cy="2501900"/>
                    </a:xfrm>
                    <a:prstGeom prst="rect">
                      <a:avLst/>
                    </a:prstGeom>
                    <a:ln w="3175">
                      <a:solidFill>
                        <a:schemeClr val="bg1">
                          <a:lumMod val="85000"/>
                        </a:schemeClr>
                      </a:solidFill>
                    </a:ln>
                  </pic:spPr>
                </pic:pic>
              </a:graphicData>
            </a:graphic>
          </wp:inline>
        </w:drawing>
      </w:r>
    </w:p>
    <w:p w14:paraId="7EA04712" w14:textId="0E0867A4" w:rsidR="00EA28C7" w:rsidRPr="00D91E59" w:rsidRDefault="006102BF" w:rsidP="00E05E55">
      <w:pPr>
        <w:pStyle w:val="Caption"/>
        <w:jc w:val="center"/>
        <w:rPr>
          <w:b/>
          <w:sz w:val="26"/>
          <w:szCs w:val="26"/>
        </w:rPr>
      </w:pPr>
      <w:bookmarkStart w:id="124" w:name="_Toc169431307"/>
      <w:r>
        <w:t xml:space="preserve">Hình 4. </w:t>
      </w:r>
      <w:r>
        <w:fldChar w:fldCharType="begin"/>
      </w:r>
      <w:r>
        <w:instrText xml:space="preserve"> SEQ Hình_4. \* ARABIC </w:instrText>
      </w:r>
      <w:r>
        <w:fldChar w:fldCharType="separate"/>
      </w:r>
      <w:r w:rsidR="003971D9">
        <w:rPr>
          <w:noProof/>
        </w:rPr>
        <w:t>19</w:t>
      </w:r>
      <w:r>
        <w:fldChar w:fldCharType="end"/>
      </w:r>
      <w:r>
        <w:rPr>
          <w:lang w:val="en-US"/>
        </w:rPr>
        <w:t>. Theo dõi đơn hàng - Đánh giá</w:t>
      </w:r>
      <w:bookmarkStart w:id="125" w:name="_7ydl27beyoik" w:colFirst="0" w:colLast="0"/>
      <w:bookmarkEnd w:id="124"/>
      <w:bookmarkEnd w:id="125"/>
    </w:p>
    <w:p w14:paraId="3EB16D3A" w14:textId="5C2DD3D0" w:rsidR="00EA28C7" w:rsidRPr="00FE6278" w:rsidRDefault="007D1888" w:rsidP="00FE6278">
      <w:pPr>
        <w:pStyle w:val="Heading1"/>
      </w:pPr>
      <w:bookmarkStart w:id="126" w:name="_qxw82yf0jtbz" w:colFirst="0" w:colLast="0"/>
      <w:bookmarkStart w:id="127" w:name="_Toc169255564"/>
      <w:bookmarkEnd w:id="126"/>
      <w:r>
        <w:lastRenderedPageBreak/>
        <w:t>KẾT LUẬN VÀ KIẾN NGHỊ</w:t>
      </w:r>
      <w:bookmarkEnd w:id="127"/>
    </w:p>
    <w:p w14:paraId="37B82C3A" w14:textId="4E9AEC6F" w:rsidR="00EA28C7" w:rsidRDefault="007D1888" w:rsidP="00FE6278">
      <w:pPr>
        <w:pStyle w:val="Heading2"/>
      </w:pPr>
      <w:bookmarkStart w:id="128" w:name="_n0tbjloju3xz" w:colFirst="0" w:colLast="0"/>
      <w:bookmarkStart w:id="129" w:name="_Toc169255565"/>
      <w:bookmarkEnd w:id="128"/>
      <w:r>
        <w:t>Những kết quả đạt được</w:t>
      </w:r>
      <w:bookmarkEnd w:id="129"/>
    </w:p>
    <w:p w14:paraId="2F8584F6" w14:textId="77777777" w:rsidR="00EA28C7" w:rsidRDefault="007D1888" w:rsidP="00FE6278">
      <w:r>
        <w:t>Đã tiến hành một cuộc khảo sát để nghiên cứu nhu cầu và xu hướng trong ngành dịch vụ chụp ảnh và trang điểm. Phân tích kết quả khảo sát để xác định các yếu tố quan trọng ảnh hưởng đến nhu cầu sử dụng dịch vụ, các xu hướng mới trong ngành và các tính năng cần thiết cho hệ thống website.</w:t>
      </w:r>
    </w:p>
    <w:p w14:paraId="304AADAE" w14:textId="77777777" w:rsidR="00EA28C7" w:rsidRDefault="007D1888" w:rsidP="00FE6278">
      <w:r>
        <w:t>Sử dụng các mô hình thiết kế hệ thống như quy trình nghiệp vụ chi tiết (DSD), use case, BFD, DFD, mô hình quan hệ thực thể (ERD) để mô tả hệ thống một cách chi tiết và rõ ràng.</w:t>
      </w:r>
    </w:p>
    <w:p w14:paraId="3BF5BDA9" w14:textId="77777777" w:rsidR="00EA28C7" w:rsidRDefault="007D1888" w:rsidP="00FE6278">
      <w:r>
        <w:t>Thiết kế giao diện người dùng (UI) và trải nghiệm người dùng (UX) đảm bảo giao diện đẹp mắt, dễ sử dụng, thân thiện và phù hợp với thói quen và sở thích của người dùng mục tiêu.</w:t>
      </w:r>
    </w:p>
    <w:p w14:paraId="5D79C0E1" w14:textId="77777777" w:rsidR="00EA28C7" w:rsidRDefault="007D1888" w:rsidP="00FE6278">
      <w:r>
        <w:t>Đã xây dựng và triển khai cơ sở dữ liệu để lưu trữ thông tin về các thợ chụp ảnh, nhà trang điểm và khách hàng. CSDL được thiết kế để đảm bảo tính toàn vẹn dữ liệu, khả năng mở rộng và đáp ứng tốt nhất các yêu cầu nghiệp vụ.</w:t>
      </w:r>
    </w:p>
    <w:p w14:paraId="22E95254" w14:textId="58FB60E6" w:rsidR="00EA28C7" w:rsidRDefault="007D1888" w:rsidP="00FE6278">
      <w:pPr>
        <w:pStyle w:val="Heading2"/>
      </w:pPr>
      <w:bookmarkStart w:id="130" w:name="_5rclsl5irk2i" w:colFirst="0" w:colLast="0"/>
      <w:bookmarkStart w:id="131" w:name="_Toc169255566"/>
      <w:bookmarkEnd w:id="130"/>
      <w:r>
        <w:t>Các hạn chế  và hướng khắc phục</w:t>
      </w:r>
      <w:bookmarkEnd w:id="131"/>
    </w:p>
    <w:p w14:paraId="6C082B24" w14:textId="3EC13331" w:rsidR="00EA28C7" w:rsidRDefault="007D1888" w:rsidP="00FE6278">
      <w:pPr>
        <w:pStyle w:val="Heading3"/>
      </w:pPr>
      <w:bookmarkStart w:id="132" w:name="_gpjiynpf2qu6" w:colFirst="0" w:colLast="0"/>
      <w:bookmarkStart w:id="133" w:name="_Toc169255567"/>
      <w:bookmarkEnd w:id="132"/>
      <w:r>
        <w:t>Hạn chế</w:t>
      </w:r>
      <w:bookmarkEnd w:id="133"/>
    </w:p>
    <w:p w14:paraId="106C00FD" w14:textId="77777777" w:rsidR="00EA28C7" w:rsidRDefault="007D1888" w:rsidP="00FE6278">
      <w:r>
        <w:t>Website hiện chỉ hỗ trợ truy cập trên nền tảng web, chưa có phiên bản dành cho ứng dụng di động. Việc thiếu phiên bản mobile làm giảm đi khả năng tiếp cận và trải nghiệm của người dùng trên các thiết bị di động, trong khi nhu cầu sử dụng trên di động ngày càng tăng cao.</w:t>
      </w:r>
    </w:p>
    <w:p w14:paraId="1A6E9599" w14:textId="77777777" w:rsidR="00EA28C7" w:rsidRDefault="007D1888" w:rsidP="00FE6278">
      <w:r>
        <w:t>Do hạn chế về thời gian và nguồn lực, quy mô khảo sát thực hiện chưa đủ lớn để thu thập đầy đủ thông tin về nhu cầu thực tế của thị trường. Số lượng người tham gia khảo sát cũng hạn chế, dẫn đến việc thiếu đi sự đa dạng trong quan điểm và nhu cầu của người dùng.</w:t>
      </w:r>
    </w:p>
    <w:p w14:paraId="1F6DBE17" w14:textId="39445E48" w:rsidR="00EA28C7" w:rsidRDefault="007D1888" w:rsidP="00FE6278">
      <w:pPr>
        <w:pStyle w:val="Heading3"/>
      </w:pPr>
      <w:bookmarkStart w:id="134" w:name="_xaewadt40hn8" w:colFirst="0" w:colLast="0"/>
      <w:bookmarkStart w:id="135" w:name="_Toc169255568"/>
      <w:bookmarkEnd w:id="134"/>
      <w:r>
        <w:t>Hướng khắc phục</w:t>
      </w:r>
      <w:bookmarkEnd w:id="135"/>
    </w:p>
    <w:p w14:paraId="502231FA" w14:textId="77777777" w:rsidR="00EA28C7" w:rsidRDefault="007D1888" w:rsidP="00FE6278">
      <w:r>
        <w:t xml:space="preserve">Tiếp tục nghiên cứu và phát triển giao diện ứng dụng web (web app) thân thiện với di động. Tối ưu hóa giao diện và tính năng của phiên bản mobile để phù hợp với </w:t>
      </w:r>
      <w:r>
        <w:lastRenderedPageBreak/>
        <w:t>màn hình và thao tác trên thiết bị di động. Việc này sẽ giúp mở rộng khả năng tiếp cận của dịch vụ lên các thiết bị di động, cải thiện trải nghiệm người dùng và đáp ứng nhu cầu ngày càng tăng của thị trường.</w:t>
      </w:r>
    </w:p>
    <w:p w14:paraId="4AE41172" w14:textId="77777777" w:rsidR="00EA28C7" w:rsidRDefault="007D1888" w:rsidP="00FE6278">
      <w:r>
        <w:t>Tiếp tục thực hiện các cuộc khảo sát trên diện rộng hơn, với số lượng mẫu khảo sát lớn và đa dạng hơn về đối tượng, khu vực địa lý và lĩnh vực hoạt động. Sử dụng các phương pháp khảo sát khoa học để thu thập dữ liệu đầy đủ và chính xác nhất về nhu cầu thực tế của thị trường, làm cơ sở cho việc hoàn thiện và phát triển hệ thống website một cách hiệu quả.</w:t>
      </w:r>
    </w:p>
    <w:p w14:paraId="2A7E2326" w14:textId="13EA1F7C" w:rsidR="00EA28C7" w:rsidRDefault="007D1888" w:rsidP="00FE6278">
      <w:pPr>
        <w:pStyle w:val="Heading2"/>
      </w:pPr>
      <w:bookmarkStart w:id="136" w:name="_bnxuix13jwc" w:colFirst="0" w:colLast="0"/>
      <w:bookmarkStart w:id="137" w:name="_Toc169255569"/>
      <w:bookmarkEnd w:id="136"/>
      <w:r>
        <w:t>Hướng phát triển trong tương lai</w:t>
      </w:r>
      <w:bookmarkEnd w:id="137"/>
    </w:p>
    <w:p w14:paraId="44172F63" w14:textId="77777777" w:rsidR="00EA28C7" w:rsidRDefault="007D1888" w:rsidP="00FE6278">
      <w:r>
        <w:t>Nghiên cứu và phát triển thêm các tính năng hữu ích cho website như hệ thống quản lý lịch hẹn thông minh, công cụ hỗ trợ marketing cho thợ chụp ảnh và trang điểm,…</w:t>
      </w:r>
    </w:p>
    <w:p w14:paraId="4881C6DA" w14:textId="77777777" w:rsidR="00EA28C7" w:rsidRDefault="007D1888" w:rsidP="00FE6278">
      <w:r>
        <w:t>Hợp tác với các studio chụp ảnh, salon trang điểm, nhà cung cấp dịch vụ cưới hỏi để mở rộng mạng lưới thợ chuyên nghiệp trên website.</w:t>
      </w:r>
    </w:p>
    <w:p w14:paraId="022CF6B5" w14:textId="61669849" w:rsidR="00EA28C7" w:rsidRPr="00E05E55" w:rsidRDefault="007D1888" w:rsidP="00E05E55">
      <w:pPr>
        <w:jc w:val="center"/>
        <w:rPr>
          <w:lang w:val="en-US"/>
        </w:rPr>
      </w:pPr>
      <w:r>
        <w:t>Liên tục nghiên cứu và áp dụng các công nghệ mới nhằm cải thiện hiệu suất hệ thống, bảo mật thông tin và đáp ứng các yêu cầu kỹ thuật và sự thay đổi trong ngành.</w:t>
      </w:r>
      <w:bookmarkStart w:id="138" w:name="_ytg1cehtsonk" w:colFirst="0" w:colLast="0"/>
      <w:bookmarkEnd w:id="138"/>
      <w:r>
        <w:br w:type="page"/>
      </w:r>
      <w:bookmarkStart w:id="139" w:name="_8o2jxaecksug" w:colFirst="0" w:colLast="0"/>
      <w:bookmarkStart w:id="140" w:name="_Toc169255570"/>
      <w:bookmarkEnd w:id="139"/>
      <w:r w:rsidRPr="00E05E55">
        <w:rPr>
          <w:rStyle w:val="Heading1Char"/>
        </w:rPr>
        <w:lastRenderedPageBreak/>
        <w:t>TÀI LIỆU THAM KHẢO</w:t>
      </w:r>
      <w:bookmarkEnd w:id="140"/>
    </w:p>
    <w:p w14:paraId="12013428" w14:textId="77777777" w:rsidR="00EA28C7" w:rsidRDefault="007D1888">
      <w:pPr>
        <w:spacing w:before="240" w:after="240"/>
        <w:ind w:firstLine="0"/>
        <w:jc w:val="left"/>
      </w:pPr>
      <w:r>
        <w:t xml:space="preserve">Statista (n.d). </w:t>
      </w:r>
      <w:r>
        <w:rPr>
          <w:i/>
        </w:rPr>
        <w:t>Cosmetics - Vietnam</w:t>
      </w:r>
      <w:r>
        <w:t xml:space="preserve">. </w:t>
      </w:r>
      <w:hyperlink r:id="rId76">
        <w:r>
          <w:rPr>
            <w:color w:val="1155CC"/>
            <w:u w:val="single"/>
          </w:rPr>
          <w:t>https://www.statista.com/outlook/cmo/beauty-personal-care/cosmetics/vietnam</w:t>
        </w:r>
      </w:hyperlink>
      <w:r>
        <w:t>.</w:t>
      </w:r>
    </w:p>
    <w:p w14:paraId="533A9110" w14:textId="77777777" w:rsidR="00EA28C7" w:rsidRDefault="007D1888">
      <w:pPr>
        <w:spacing w:before="240" w:after="240"/>
        <w:ind w:firstLine="0"/>
        <w:jc w:val="left"/>
      </w:pPr>
      <w:r>
        <w:t xml:space="preserve">GLOBE NEWSWIRE. (2023). </w:t>
      </w:r>
      <w:r>
        <w:rPr>
          <w:i/>
        </w:rPr>
        <w:t>Freelance Platforms Global Market Report 2023</w:t>
      </w:r>
      <w:r>
        <w:t xml:space="preserve">. </w:t>
      </w:r>
      <w:hyperlink r:id="rId77">
        <w:r>
          <w:rPr>
            <w:color w:val="1155CC"/>
            <w:u w:val="single"/>
          </w:rPr>
          <w:t>https://www.globenewswire.com/news-release/2023/08/02/2717287/0/en/Freelance-Platforms-Global-Market-Report-2023.html</w:t>
        </w:r>
      </w:hyperlink>
      <w:r>
        <w:t xml:space="preserve"> </w:t>
      </w:r>
    </w:p>
    <w:p w14:paraId="08DBFBF1" w14:textId="77777777" w:rsidR="00EA28C7" w:rsidRDefault="007D1888">
      <w:pPr>
        <w:spacing w:before="240" w:after="240"/>
        <w:ind w:firstLine="0"/>
        <w:jc w:val="left"/>
      </w:pPr>
      <w:r>
        <w:t xml:space="preserve">Wohlin, C., Runeson, P., Höst, M., Ohlsson, M. C., Regnell, B., &amp; Wesslén, A. (2012). </w:t>
      </w:r>
      <w:r>
        <w:rPr>
          <w:i/>
        </w:rPr>
        <w:t>Experimentation in software engineering</w:t>
      </w:r>
      <w:r>
        <w:t>. Springer Science &amp; Business Media.</w:t>
      </w:r>
    </w:p>
    <w:p w14:paraId="7A5CF9F4" w14:textId="712D717B" w:rsidR="00EA28C7" w:rsidRDefault="007D1888">
      <w:pPr>
        <w:spacing w:before="240" w:after="240"/>
        <w:ind w:firstLine="0"/>
        <w:jc w:val="left"/>
      </w:pPr>
      <w:r>
        <w:t xml:space="preserve">Juristo, N., &amp; Moreno, A. M. (2013). </w:t>
      </w:r>
      <w:r>
        <w:rPr>
          <w:i/>
        </w:rPr>
        <w:t>Basics of software engineering experimentation</w:t>
      </w:r>
      <w:r>
        <w:t>. Springer Science &amp; Business Media.</w:t>
      </w:r>
    </w:p>
    <w:p w14:paraId="03F28EC1" w14:textId="77777777" w:rsidR="00BC2684" w:rsidRPr="00BC2684" w:rsidRDefault="00852D3D" w:rsidP="00BC2684">
      <w:pPr>
        <w:pStyle w:val="Bibliography"/>
        <w:rPr>
          <w:szCs w:val="24"/>
        </w:rPr>
      </w:pPr>
      <w:r>
        <w:fldChar w:fldCharType="begin"/>
      </w:r>
      <w:r w:rsidR="009D703E">
        <w:instrText xml:space="preserve"> ADDIN ZOTERO_BIBL {"uncited":[],"omitted":[],"custom":[]} CSL_BIBLIOGRAPHY </w:instrText>
      </w:r>
      <w:r>
        <w:fldChar w:fldCharType="separate"/>
      </w:r>
      <w:r w:rsidR="00BC2684" w:rsidRPr="00BC2684">
        <w:rPr>
          <w:szCs w:val="24"/>
        </w:rPr>
        <w:t xml:space="preserve">Foreman, D. C. (2021). </w:t>
      </w:r>
      <w:r w:rsidR="00BC2684" w:rsidRPr="00BC2684">
        <w:rPr>
          <w:i/>
          <w:iCs/>
          <w:szCs w:val="24"/>
        </w:rPr>
        <w:t>Bootstrap 5 Foundations</w:t>
      </w:r>
      <w:r w:rsidR="00BC2684" w:rsidRPr="00BC2684">
        <w:rPr>
          <w:szCs w:val="24"/>
        </w:rPr>
        <w:t>. Independently published.</w:t>
      </w:r>
    </w:p>
    <w:p w14:paraId="73066A69" w14:textId="44B39892" w:rsidR="00EA28C7" w:rsidRDefault="00852D3D">
      <w:pPr>
        <w:spacing w:before="240" w:after="240"/>
        <w:ind w:firstLine="0"/>
        <w:jc w:val="left"/>
      </w:pPr>
      <w:r>
        <w:fldChar w:fldCharType="end"/>
      </w:r>
      <w:r w:rsidR="007D1888">
        <w:t xml:space="preserve">U.S. Bureau of Labor Statistics. (2024, April 14). </w:t>
      </w:r>
      <w:r w:rsidR="007D1888">
        <w:rPr>
          <w:i/>
        </w:rPr>
        <w:t>Occupational Outlook Handbook, Photographers</w:t>
      </w:r>
      <w:r w:rsidR="007D1888">
        <w:t xml:space="preserve">. </w:t>
      </w:r>
      <w:hyperlink r:id="rId78">
        <w:r w:rsidR="007D1888">
          <w:rPr>
            <w:color w:val="1155CC"/>
            <w:u w:val="single"/>
          </w:rPr>
          <w:t xml:space="preserve">https://www.bls.gov/ooh/media-and-communication/photographers.htm </w:t>
        </w:r>
      </w:hyperlink>
    </w:p>
    <w:p w14:paraId="582D4444" w14:textId="77777777" w:rsidR="00EA28C7" w:rsidRDefault="007D1888">
      <w:pPr>
        <w:spacing w:before="240" w:after="240"/>
        <w:ind w:firstLine="0"/>
        <w:jc w:val="left"/>
      </w:pPr>
      <w:r>
        <w:t xml:space="preserve">Research and Markets. (2022, July). </w:t>
      </w:r>
      <w:r>
        <w:rPr>
          <w:i/>
        </w:rPr>
        <w:t>Photographic Services Global Market Opportunities And Strategies To 2031</w:t>
      </w:r>
      <w:r>
        <w:t xml:space="preserve">. </w:t>
      </w:r>
      <w:hyperlink r:id="rId79">
        <w:r>
          <w:rPr>
            <w:color w:val="1155CC"/>
            <w:u w:val="single"/>
          </w:rPr>
          <w:t>https://www.researchandmarkets.com/reports/5633519/photographic-services-global-market</w:t>
        </w:r>
      </w:hyperlink>
    </w:p>
    <w:p w14:paraId="5BA0C3F0" w14:textId="54DA0D91" w:rsidR="00EA28C7" w:rsidRDefault="007D1888">
      <w:pPr>
        <w:spacing w:before="240" w:after="240"/>
        <w:ind w:firstLine="0"/>
        <w:jc w:val="left"/>
      </w:pPr>
      <w:r>
        <w:t xml:space="preserve">businesswire. (2021, March 16). </w:t>
      </w:r>
      <w:r>
        <w:rPr>
          <w:i/>
        </w:rPr>
        <w:t>Global Photographic Services Market Report 2021: A $44.07 Billion Market - COVID-19 Impact and Recovery to 2025 &amp; 2030 - ResearchAndMarkets.com</w:t>
      </w:r>
      <w:r>
        <w:t xml:space="preserve">. </w:t>
      </w:r>
      <w:hyperlink r:id="rId80">
        <w:r>
          <w:rPr>
            <w:color w:val="1155CC"/>
            <w:u w:val="single"/>
          </w:rPr>
          <w:t>https://www.businesswire.com/news/home/20210316005902/en/Global-Photographic-Services-Market-Report-2021-A-44.07-Billion-Market---COVID-19-Impact-and-Recovery-to-2025-2030---ResearchAndMarkets.com</w:t>
        </w:r>
      </w:hyperlink>
    </w:p>
    <w:p w14:paraId="567EEA96" w14:textId="2F450EA8" w:rsidR="00EA3D62" w:rsidRDefault="27DC3527" w:rsidP="08048E42">
      <w:pPr>
        <w:spacing w:before="0" w:after="160" w:line="257" w:lineRule="auto"/>
        <w:jc w:val="left"/>
      </w:pPr>
      <w:r w:rsidRPr="08048E42">
        <w:rPr>
          <w:lang w:val="en-US"/>
        </w:rPr>
        <w:lastRenderedPageBreak/>
        <w:t xml:space="preserve">Yang, J. (2022). The Meaning and Expression of Wabi-Sabi in Environmental Art Design. </w:t>
      </w:r>
      <w:r w:rsidRPr="08048E42">
        <w:rPr>
          <w:i/>
          <w:iCs/>
          <w:lang w:val="en-US"/>
        </w:rPr>
        <w:t>Pacific International Journal</w:t>
      </w:r>
      <w:r w:rsidRPr="08048E42">
        <w:rPr>
          <w:lang w:val="en-US"/>
        </w:rPr>
        <w:t xml:space="preserve">, </w:t>
      </w:r>
      <w:r w:rsidRPr="08048E42">
        <w:rPr>
          <w:i/>
          <w:iCs/>
          <w:lang w:val="en-US"/>
        </w:rPr>
        <w:t>5</w:t>
      </w:r>
      <w:r w:rsidRPr="08048E42">
        <w:rPr>
          <w:lang w:val="en-US"/>
        </w:rPr>
        <w:t xml:space="preserve">(1), 06–09. </w:t>
      </w:r>
      <w:hyperlink r:id="rId81">
        <w:r w:rsidRPr="08048E42">
          <w:rPr>
            <w:rStyle w:val="Hyperlink"/>
            <w:lang w:val="en-US"/>
          </w:rPr>
          <w:t>https://doi.org/10.55014/pij.v5i1.15</w:t>
        </w:r>
      </w:hyperlink>
    </w:p>
    <w:p w14:paraId="5986591E" w14:textId="73D785B3" w:rsidR="00D44268" w:rsidRPr="00D44268" w:rsidRDefault="78F5BD11" w:rsidP="00D44268">
      <w:pPr>
        <w:spacing w:before="0" w:after="160" w:line="257" w:lineRule="auto"/>
        <w:jc w:val="left"/>
        <w:rPr>
          <w:lang w:val="en-US"/>
        </w:rPr>
      </w:pPr>
      <w:r w:rsidRPr="1323E3C0">
        <w:rPr>
          <w:lang w:val="en-US"/>
        </w:rPr>
        <w:t>Paul McFedries</w:t>
      </w:r>
      <w:r w:rsidR="5FE2594A" w:rsidRPr="1323E3C0">
        <w:rPr>
          <w:lang w:val="en-US"/>
        </w:rPr>
        <w:t>.</w:t>
      </w:r>
      <w:r w:rsidR="4801A3A6" w:rsidRPr="1323E3C0">
        <w:rPr>
          <w:lang w:val="en-US"/>
        </w:rPr>
        <w:t xml:space="preserve"> (</w:t>
      </w:r>
      <w:r w:rsidR="182B0BA4" w:rsidRPr="1323E3C0">
        <w:rPr>
          <w:lang w:val="en-US"/>
        </w:rPr>
        <w:t>August 2023</w:t>
      </w:r>
      <w:r w:rsidR="4801A3A6" w:rsidRPr="1323E3C0">
        <w:rPr>
          <w:lang w:val="en-US"/>
        </w:rPr>
        <w:t xml:space="preserve">). </w:t>
      </w:r>
      <w:r w:rsidR="21896C7C" w:rsidRPr="1323E3C0">
        <w:rPr>
          <w:lang w:val="en-US"/>
        </w:rPr>
        <w:t>HTML, CSS, &amp; JavaScript All-in-One For Dummies</w:t>
      </w:r>
      <w:r w:rsidR="4801A3A6" w:rsidRPr="1323E3C0">
        <w:rPr>
          <w:lang w:val="en-US"/>
        </w:rPr>
        <w:t xml:space="preserve"> </w:t>
      </w:r>
      <w:hyperlink r:id="rId82">
        <w:r w:rsidR="04F7061D" w:rsidRPr="1323E3C0">
          <w:rPr>
            <w:rStyle w:val="Hyperlink"/>
            <w:lang w:val="en-US"/>
          </w:rPr>
          <w:t>https://learning.oreilly.com/library/view/html-css/9781394164684/c01.xhtml</w:t>
        </w:r>
      </w:hyperlink>
      <w:r w:rsidR="04F7061D" w:rsidRPr="1323E3C0">
        <w:rPr>
          <w:lang w:val="en-US"/>
        </w:rPr>
        <w:t xml:space="preserve"> </w:t>
      </w:r>
    </w:p>
    <w:p w14:paraId="7131333A" w14:textId="7B84F1F6" w:rsidR="1A4E7CFB" w:rsidRDefault="00AF380C" w:rsidP="43B84CD3">
      <w:pPr>
        <w:spacing w:before="0" w:after="160" w:line="257" w:lineRule="auto"/>
        <w:jc w:val="left"/>
        <w:rPr>
          <w:lang w:val="en-US"/>
        </w:rPr>
      </w:pPr>
      <w:r>
        <w:rPr>
          <w:lang w:val="en-US"/>
        </w:rPr>
        <w:t>Foreman, D.C</w:t>
      </w:r>
      <w:r w:rsidR="1A4E7CFB" w:rsidRPr="757CC0C5">
        <w:rPr>
          <w:lang w:val="en-US"/>
        </w:rPr>
        <w:t>. (</w:t>
      </w:r>
      <w:r>
        <w:rPr>
          <w:lang w:val="en-US"/>
        </w:rPr>
        <w:t>2021</w:t>
      </w:r>
      <w:r w:rsidR="1A4E7CFB" w:rsidRPr="757CC0C5">
        <w:rPr>
          <w:lang w:val="en-US"/>
        </w:rPr>
        <w:t xml:space="preserve">). </w:t>
      </w:r>
      <w:r w:rsidR="3E93C665" w:rsidRPr="00AF380C">
        <w:rPr>
          <w:i/>
          <w:lang w:val="en-US"/>
        </w:rPr>
        <w:t>Bootstrap 5 Foundations</w:t>
      </w:r>
      <w:r>
        <w:rPr>
          <w:i/>
          <w:lang w:val="en-US"/>
        </w:rPr>
        <w:t xml:space="preserve">. </w:t>
      </w:r>
      <w:r w:rsidRPr="00AF380C">
        <w:rPr>
          <w:lang w:val="en-US"/>
        </w:rPr>
        <w:t>Independently published</w:t>
      </w:r>
      <w:r w:rsidRPr="00AF380C">
        <w:rPr>
          <w:i/>
          <w:lang w:val="en-US"/>
        </w:rPr>
        <w:t>.</w:t>
      </w:r>
    </w:p>
    <w:p w14:paraId="48473A96" w14:textId="0A567845" w:rsidR="3109DCEC" w:rsidRDefault="3109DCEC" w:rsidP="757CC0C5">
      <w:pPr>
        <w:spacing w:before="0" w:after="160" w:line="257" w:lineRule="auto"/>
        <w:jc w:val="left"/>
        <w:rPr>
          <w:lang w:val="en-US"/>
        </w:rPr>
      </w:pPr>
      <w:r w:rsidRPr="757CC0C5">
        <w:rPr>
          <w:lang w:val="en-US"/>
        </w:rPr>
        <w:t>Kevin Tatroe, Peter MacIntyre. (March 2020). Programming PHP, 4th Edition</w:t>
      </w:r>
      <w:r w:rsidR="55B8E1ED" w:rsidRPr="757CC0C5">
        <w:rPr>
          <w:lang w:val="en-US"/>
        </w:rPr>
        <w:t xml:space="preserve"> </w:t>
      </w:r>
      <w:hyperlink r:id="rId83" w:anchor="what_does_php_doquestion_mark">
        <w:r w:rsidRPr="757CC0C5">
          <w:rPr>
            <w:rStyle w:val="Hyperlink"/>
            <w:lang w:val="en-US"/>
          </w:rPr>
          <w:t>https://learning.oreilly.com/library/view/programming-php-4th/9781492054122/ch01.html#what_does_php_doquestion_mark</w:t>
        </w:r>
      </w:hyperlink>
      <w:r w:rsidRPr="757CC0C5">
        <w:rPr>
          <w:lang w:val="en-US"/>
        </w:rPr>
        <w:t xml:space="preserve"> </w:t>
      </w:r>
    </w:p>
    <w:p w14:paraId="596EB0C8" w14:textId="21E18D0D" w:rsidR="38F9C605" w:rsidRDefault="38F9C605" w:rsidP="757CC0C5">
      <w:pPr>
        <w:spacing w:before="0" w:after="160" w:line="257" w:lineRule="auto"/>
        <w:jc w:val="left"/>
        <w:rPr>
          <w:lang w:val="en-US"/>
        </w:rPr>
      </w:pPr>
      <w:r w:rsidRPr="757CC0C5">
        <w:rPr>
          <w:lang w:val="en-US"/>
        </w:rPr>
        <w:t>Marc Delisle. (March 2020). Mastering phpMyAdmin 3.4 for Effective MySQL Management</w:t>
      </w:r>
      <w:r w:rsidR="0336FE7E" w:rsidRPr="757CC0C5">
        <w:rPr>
          <w:lang w:val="en-US"/>
        </w:rPr>
        <w:t xml:space="preserve"> </w:t>
      </w:r>
      <w:hyperlink r:id="rId84">
        <w:r w:rsidRPr="757CC0C5">
          <w:rPr>
            <w:rStyle w:val="Hyperlink"/>
            <w:lang w:val="en-US"/>
          </w:rPr>
          <w:t>https://learning.oreilly.com/library/view/mastering-phpmyadmin-3-4/9781849517782/</w:t>
        </w:r>
      </w:hyperlink>
      <w:r w:rsidRPr="757CC0C5">
        <w:rPr>
          <w:lang w:val="en-US"/>
        </w:rPr>
        <w:t xml:space="preserve"> </w:t>
      </w:r>
    </w:p>
    <w:p w14:paraId="46982A5F" w14:textId="266A92A1" w:rsidR="51E4394A" w:rsidRDefault="51E4394A" w:rsidP="757CC0C5">
      <w:pPr>
        <w:spacing w:before="0" w:after="160" w:line="257" w:lineRule="auto"/>
        <w:jc w:val="left"/>
        <w:rPr>
          <w:lang w:val="en-US"/>
        </w:rPr>
      </w:pPr>
      <w:r w:rsidRPr="757CC0C5">
        <w:rPr>
          <w:lang w:val="en-US"/>
        </w:rPr>
        <w:t xml:space="preserve">Rémy Lentzner. (2023). </w:t>
      </w:r>
      <w:r w:rsidR="00AF380C">
        <w:rPr>
          <w:lang w:val="en-US"/>
        </w:rPr>
        <w:t>Getting started with</w:t>
      </w:r>
      <w:r w:rsidRPr="757CC0C5">
        <w:rPr>
          <w:lang w:val="en-US"/>
        </w:rPr>
        <w:t xml:space="preserve"> SQL: Exercises with PhpMyAdmin and MySQL</w:t>
      </w:r>
      <w:r w:rsidR="00AF380C">
        <w:rPr>
          <w:lang w:val="en-US"/>
        </w:rPr>
        <w:t>.</w:t>
      </w:r>
    </w:p>
    <w:p w14:paraId="4E66C532" w14:textId="04402E6B" w:rsidR="757CC0C5" w:rsidRDefault="757CC0C5" w:rsidP="757CC0C5">
      <w:pPr>
        <w:spacing w:before="0" w:after="160" w:line="257" w:lineRule="auto"/>
        <w:jc w:val="left"/>
        <w:rPr>
          <w:lang w:val="en-US"/>
        </w:rPr>
      </w:pPr>
    </w:p>
    <w:p w14:paraId="617CCAF3" w14:textId="29A6B800" w:rsidR="43B84CD3" w:rsidRDefault="43B84CD3" w:rsidP="43B84CD3">
      <w:pPr>
        <w:spacing w:before="0" w:after="160" w:line="257" w:lineRule="auto"/>
        <w:jc w:val="left"/>
        <w:rPr>
          <w:lang w:val="en-US"/>
        </w:rPr>
      </w:pPr>
    </w:p>
    <w:p w14:paraId="7D8ADF11" w14:textId="38DBB429" w:rsidR="00EA3D62" w:rsidRDefault="00EA3D62" w:rsidP="08048E42">
      <w:pPr>
        <w:spacing w:before="240" w:after="0"/>
        <w:ind w:left="720" w:hanging="720"/>
        <w:jc w:val="left"/>
        <w:rPr>
          <w:lang w:val="en-US"/>
        </w:rPr>
      </w:pPr>
    </w:p>
    <w:p w14:paraId="2EDB569E" w14:textId="698FA8CC" w:rsidR="00EA3D62" w:rsidRDefault="00EA3D62">
      <w:pPr>
        <w:spacing w:before="240" w:after="240"/>
        <w:ind w:firstLine="0"/>
        <w:jc w:val="left"/>
        <w:rPr>
          <w:b/>
          <w:lang w:val="en-US"/>
        </w:rPr>
      </w:pPr>
    </w:p>
    <w:p w14:paraId="4322A8F9" w14:textId="77777777" w:rsidR="00EA3D62" w:rsidRDefault="00EA3D62">
      <w:pPr>
        <w:spacing w:before="0" w:after="0"/>
        <w:rPr>
          <w:b/>
          <w:lang w:val="en-US"/>
        </w:rPr>
      </w:pPr>
      <w:r>
        <w:rPr>
          <w:b/>
          <w:lang w:val="en-US"/>
        </w:rPr>
        <w:br w:type="page"/>
      </w:r>
    </w:p>
    <w:p w14:paraId="0C686B4B" w14:textId="2F96B175" w:rsidR="00EA28C7" w:rsidRDefault="007D1888" w:rsidP="00EA3D62">
      <w:pPr>
        <w:pStyle w:val="Heading1"/>
        <w:numPr>
          <w:ilvl w:val="0"/>
          <w:numId w:val="0"/>
        </w:numPr>
      </w:pPr>
      <w:bookmarkStart w:id="141" w:name="_Toc169255571"/>
      <w:r>
        <w:lastRenderedPageBreak/>
        <w:t>PHỤ LỤC</w:t>
      </w:r>
      <w:bookmarkEnd w:id="141"/>
    </w:p>
    <w:p w14:paraId="1CE8DD5C" w14:textId="77777777" w:rsidR="00EA28C7" w:rsidRPr="005B7BDF" w:rsidRDefault="007D1888" w:rsidP="005B7BDF">
      <w:pPr>
        <w:ind w:firstLine="0"/>
        <w:rPr>
          <w:b/>
          <w:bCs/>
        </w:rPr>
      </w:pPr>
      <w:r w:rsidRPr="005B7BDF">
        <w:rPr>
          <w:b/>
          <w:bCs/>
        </w:rPr>
        <w:t>Xác nhận đoạt giải AISC</w:t>
      </w:r>
    </w:p>
    <w:p w14:paraId="2C80E658" w14:textId="77777777" w:rsidR="00EA28C7" w:rsidRPr="005B7BDF" w:rsidRDefault="007D1888" w:rsidP="005B7BDF">
      <w:pPr>
        <w:ind w:firstLine="0"/>
        <w:rPr>
          <w:b/>
          <w:bCs/>
        </w:rPr>
      </w:pPr>
      <w:r w:rsidRPr="005B7BDF">
        <w:rPr>
          <w:b/>
          <w:bCs/>
        </w:rPr>
        <w:t>Xác nhận tham gia cuộc thi E-commerce</w:t>
      </w:r>
    </w:p>
    <w:p w14:paraId="02BDD71F" w14:textId="3C065B75" w:rsidR="00EA28C7" w:rsidRPr="005B7BDF" w:rsidRDefault="007D1888" w:rsidP="005B7BDF">
      <w:pPr>
        <w:ind w:firstLine="0"/>
        <w:rPr>
          <w:b/>
          <w:bCs/>
          <w:lang w:val="en-US"/>
        </w:rPr>
      </w:pPr>
      <w:r w:rsidRPr="005B7BDF">
        <w:rPr>
          <w:b/>
          <w:bCs/>
        </w:rPr>
        <w:t>Phụ lục bảng câu hỏi khảo sát</w:t>
      </w:r>
    </w:p>
    <w:sectPr w:rsidR="00EA28C7" w:rsidRPr="005B7BDF" w:rsidSect="00040654">
      <w:pgSz w:w="11909" w:h="16834" w:code="9"/>
      <w:pgMar w:top="1701" w:right="1134" w:bottom="1134" w:left="1701"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705886" w14:textId="77777777" w:rsidR="00363F03" w:rsidRDefault="00363F03">
      <w:pPr>
        <w:spacing w:before="0" w:after="0" w:line="240" w:lineRule="auto"/>
      </w:pPr>
      <w:r>
        <w:separator/>
      </w:r>
    </w:p>
  </w:endnote>
  <w:endnote w:type="continuationSeparator" w:id="0">
    <w:p w14:paraId="0527DC2A" w14:textId="77777777" w:rsidR="00363F03" w:rsidRDefault="00363F03">
      <w:pPr>
        <w:spacing w:before="0" w:after="0" w:line="240" w:lineRule="auto"/>
      </w:pPr>
      <w:r>
        <w:continuationSeparator/>
      </w:r>
    </w:p>
  </w:endnote>
  <w:endnote w:type="continuationNotice" w:id="1">
    <w:p w14:paraId="62E7E408" w14:textId="77777777" w:rsidR="00363F03" w:rsidRDefault="00363F03">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charset w:val="00"/>
    <w:family w:val="auto"/>
    <w:pitch w:val="default"/>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embedRegular r:id="rId1" w:fontKey="{39DBE2CB-6E97-4A0E-AC4F-F1EE3EC3EEA5}"/>
  </w:font>
  <w:font w:name="Calibri">
    <w:panose1 w:val="020F0502020204030204"/>
    <w:charset w:val="00"/>
    <w:family w:val="swiss"/>
    <w:pitch w:val="variable"/>
    <w:sig w:usb0="E4002EFF" w:usb1="C200247B" w:usb2="00000009" w:usb3="00000000" w:csb0="000001FF" w:csb1="00000000"/>
    <w:embedRegular r:id="rId2" w:fontKey="{DF763FFA-7BD7-4329-A7E1-A908ECC323BD}"/>
  </w:font>
  <w:font w:name="Cambria">
    <w:panose1 w:val="02040503050406030204"/>
    <w:charset w:val="00"/>
    <w:family w:val="roman"/>
    <w:pitch w:val="variable"/>
    <w:sig w:usb0="E00006FF" w:usb1="420024FF" w:usb2="02000000" w:usb3="00000000" w:csb0="0000019F" w:csb1="00000000"/>
    <w:embedRegular r:id="rId3" w:fontKey="{BBE4D90C-7A30-4BB1-93E8-60E754169CE1}"/>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3A3CE2" w14:textId="63022F90" w:rsidR="00EA28C7" w:rsidRPr="00A5131A" w:rsidRDefault="00EA28C7" w:rsidP="00A5131A">
    <w:pPr>
      <w:pStyle w:val="Footer"/>
      <w:ind w:firstLine="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C0C8AF" w14:textId="04262B47" w:rsidR="00A5131A" w:rsidRPr="00A5131A" w:rsidRDefault="00A5131A" w:rsidP="00A5131A">
    <w:pPr>
      <w:pStyle w:val="Footer"/>
      <w:ind w:firstLine="0"/>
      <w:jc w:val="center"/>
    </w:pPr>
    <w:r>
      <w:rPr>
        <w:lang w:val="en-US"/>
      </w:rPr>
      <w:t xml:space="preserve">Trang </w:t>
    </w:r>
    <w:sdt>
      <w:sdtPr>
        <w:id w:val="139740080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BC2684">
          <w:rPr>
            <w:noProof/>
          </w:rPr>
          <w:t>12</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74ECDC" w14:textId="77777777" w:rsidR="00363F03" w:rsidRDefault="00363F03">
      <w:pPr>
        <w:spacing w:before="0" w:after="0" w:line="240" w:lineRule="auto"/>
      </w:pPr>
      <w:r>
        <w:separator/>
      </w:r>
    </w:p>
  </w:footnote>
  <w:footnote w:type="continuationSeparator" w:id="0">
    <w:p w14:paraId="2896BDC4" w14:textId="77777777" w:rsidR="00363F03" w:rsidRDefault="00363F03">
      <w:pPr>
        <w:spacing w:before="0" w:after="0" w:line="240" w:lineRule="auto"/>
      </w:pPr>
      <w:r>
        <w:continuationSeparator/>
      </w:r>
    </w:p>
  </w:footnote>
  <w:footnote w:type="continuationNotice" w:id="1">
    <w:p w14:paraId="6790BF3F" w14:textId="77777777" w:rsidR="00363F03" w:rsidRDefault="00363F03">
      <w:pPr>
        <w:spacing w:before="0" w:after="0" w:line="240" w:lineRule="auto"/>
      </w:pPr>
    </w:p>
  </w:footnote>
  <w:footnote w:id="2">
    <w:p w14:paraId="64F646D0" w14:textId="15C8033D" w:rsidR="004A05F4" w:rsidRDefault="007D1888" w:rsidP="00100F76">
      <w:pPr>
        <w:pStyle w:val="Bibliography"/>
        <w:rPr>
          <w:sz w:val="20"/>
          <w:szCs w:val="20"/>
        </w:rPr>
      </w:pPr>
      <w:r>
        <w:rPr>
          <w:vertAlign w:val="superscript"/>
        </w:rPr>
        <w:footnoteRef/>
      </w:r>
      <w:r>
        <w:t xml:space="preserve"> Statista (n.d). </w:t>
      </w:r>
      <w:r>
        <w:rPr>
          <w:i/>
        </w:rPr>
        <w:t xml:space="preserve">Cosmetics - Vietnam. </w:t>
      </w:r>
      <w:hyperlink r:id="rId1">
        <w:r>
          <w:rPr>
            <w:color w:val="1155CC"/>
            <w:u w:val="single"/>
          </w:rPr>
          <w:t>https://www.statista.com/outlook/cmo/beauty-personal-care/cosmetics/vietnam</w:t>
        </w:r>
      </w:hyperlink>
      <w:r>
        <w:t>.</w:t>
      </w:r>
      <w:r w:rsidR="004A05F4">
        <w:rPr>
          <w:sz w:val="20"/>
          <w:szCs w:val="20"/>
        </w:rPr>
        <w:t xml:space="preserve"> </w:t>
      </w:r>
    </w:p>
    <w:p w14:paraId="279A2984" w14:textId="71657D9A" w:rsidR="00EA28C7" w:rsidRDefault="00EA28C7">
      <w:pPr>
        <w:spacing w:line="240" w:lineRule="auto"/>
        <w:jc w:val="left"/>
        <w:rPr>
          <w:sz w:val="20"/>
          <w:szCs w:val="20"/>
        </w:rPr>
      </w:pPr>
    </w:p>
  </w:footnote>
  <w:footnote w:id="3">
    <w:p w14:paraId="603761B3" w14:textId="77777777" w:rsidR="00EA28C7" w:rsidRDefault="007D1888">
      <w:pPr>
        <w:spacing w:line="240" w:lineRule="auto"/>
        <w:jc w:val="left"/>
        <w:rPr>
          <w:sz w:val="20"/>
          <w:szCs w:val="20"/>
        </w:rPr>
      </w:pPr>
      <w:r>
        <w:rPr>
          <w:vertAlign w:val="superscript"/>
        </w:rPr>
        <w:footnoteRef/>
      </w:r>
      <w:r>
        <w:t xml:space="preserve"> </w:t>
      </w:r>
      <w:r>
        <w:rPr>
          <w:sz w:val="20"/>
          <w:szCs w:val="20"/>
        </w:rPr>
        <w:t xml:space="preserve">GLOBE NEWSWIRE (2023), </w:t>
      </w:r>
      <w:r>
        <w:rPr>
          <w:i/>
          <w:sz w:val="20"/>
          <w:szCs w:val="20"/>
        </w:rPr>
        <w:t xml:space="preserve">Freelance Platforms Global Market Report 2023. </w:t>
      </w:r>
      <w:hyperlink r:id="rId2">
        <w:r>
          <w:rPr>
            <w:color w:val="1155CC"/>
            <w:sz w:val="20"/>
            <w:szCs w:val="20"/>
            <w:u w:val="single"/>
          </w:rPr>
          <w:t>https://www.globenewswire.com/news-release/2023/08/02/2717287/0/en/Freelance-Platforms-Global-Market-Report-2023.html</w:t>
        </w:r>
      </w:hyperlink>
      <w:r>
        <w:rPr>
          <w:sz w:val="20"/>
          <w:szCs w:val="20"/>
        </w:rPr>
        <w:t xml:space="preserve"> </w:t>
      </w:r>
    </w:p>
  </w:footnote>
  <w:footnote w:id="4">
    <w:p w14:paraId="0EEAE636" w14:textId="77777777" w:rsidR="00EA28C7" w:rsidRDefault="007D1888">
      <w:pPr>
        <w:spacing w:line="240" w:lineRule="auto"/>
        <w:rPr>
          <w:sz w:val="20"/>
          <w:szCs w:val="20"/>
        </w:rPr>
      </w:pPr>
      <w:r>
        <w:rPr>
          <w:vertAlign w:val="superscript"/>
        </w:rPr>
        <w:footnoteRef/>
      </w:r>
      <w:r>
        <w:rPr>
          <w:sz w:val="20"/>
          <w:szCs w:val="20"/>
        </w:rPr>
        <w:t xml:space="preserve"> Research and Markets. (2022, July). </w:t>
      </w:r>
      <w:r>
        <w:rPr>
          <w:i/>
          <w:sz w:val="20"/>
          <w:szCs w:val="20"/>
        </w:rPr>
        <w:t>Photographic Services Global Market Opportunities And Strategies To 2031</w:t>
      </w:r>
      <w:r>
        <w:rPr>
          <w:sz w:val="20"/>
          <w:szCs w:val="20"/>
        </w:rPr>
        <w:t xml:space="preserve">. </w:t>
      </w:r>
      <w:hyperlink r:id="rId3">
        <w:r>
          <w:rPr>
            <w:color w:val="1155CC"/>
            <w:sz w:val="20"/>
            <w:szCs w:val="20"/>
            <w:u w:val="single"/>
          </w:rPr>
          <w:t>https://www.researchandmarkets.com/reports/5633519/photographic-services-global-market</w:t>
        </w:r>
      </w:hyperlink>
    </w:p>
  </w:footnote>
  <w:footnote w:id="5">
    <w:p w14:paraId="648E5E69" w14:textId="77777777" w:rsidR="00EA28C7" w:rsidRDefault="007D1888">
      <w:pPr>
        <w:spacing w:line="240" w:lineRule="auto"/>
        <w:rPr>
          <w:sz w:val="20"/>
          <w:szCs w:val="20"/>
        </w:rPr>
      </w:pPr>
      <w:r>
        <w:rPr>
          <w:vertAlign w:val="superscript"/>
        </w:rPr>
        <w:footnoteRef/>
      </w:r>
      <w:r>
        <w:rPr>
          <w:sz w:val="20"/>
          <w:szCs w:val="20"/>
        </w:rPr>
        <w:t xml:space="preserve"> businesswire. (2021, March 16). G</w:t>
      </w:r>
      <w:r>
        <w:rPr>
          <w:i/>
          <w:sz w:val="20"/>
          <w:szCs w:val="20"/>
        </w:rPr>
        <w:t>lobal Photographic Services Market Report 2021: A $44.07 Billion Market - COVID-19 Impact and Recovery to 2025 &amp; 2030 - ResearchAndMarkets.com</w:t>
      </w:r>
      <w:r>
        <w:rPr>
          <w:sz w:val="20"/>
          <w:szCs w:val="20"/>
        </w:rPr>
        <w:t xml:space="preserve">. </w:t>
      </w:r>
      <w:hyperlink r:id="rId4">
        <w:r>
          <w:rPr>
            <w:color w:val="1155CC"/>
            <w:sz w:val="20"/>
            <w:szCs w:val="20"/>
            <w:u w:val="single"/>
          </w:rPr>
          <w:t>https://www.businesswire.com/news/home/20210316005902/en/Global-Photographic-Services-Market-Report-2021-A-44.07-Billion-Market---COVID-19-Impact-and-Recovery-to-2025-2030---ResearchAndMarkets.com</w:t>
        </w:r>
      </w:hyperlink>
    </w:p>
  </w:footnote>
  <w:footnote w:id="6">
    <w:p w14:paraId="44C8D635" w14:textId="77777777" w:rsidR="00EA28C7" w:rsidRDefault="007D1888">
      <w:pPr>
        <w:spacing w:line="240" w:lineRule="auto"/>
        <w:rPr>
          <w:sz w:val="20"/>
          <w:szCs w:val="20"/>
        </w:rPr>
      </w:pPr>
      <w:r>
        <w:rPr>
          <w:vertAlign w:val="superscript"/>
        </w:rPr>
        <w:footnoteRef/>
      </w:r>
      <w:r>
        <w:rPr>
          <w:sz w:val="20"/>
          <w:szCs w:val="20"/>
        </w:rPr>
        <w:t xml:space="preserve"> U.S. Bureau of Labor Statistics. (2024, April 14). </w:t>
      </w:r>
      <w:r>
        <w:rPr>
          <w:i/>
          <w:sz w:val="20"/>
          <w:szCs w:val="20"/>
        </w:rPr>
        <w:t>Occupational Outlook Handbook, Photographers</w:t>
      </w:r>
      <w:r>
        <w:rPr>
          <w:sz w:val="20"/>
          <w:szCs w:val="20"/>
        </w:rPr>
        <w:t xml:space="preserve">. </w:t>
      </w:r>
      <w:hyperlink r:id="rId5">
        <w:r>
          <w:rPr>
            <w:color w:val="1155CC"/>
            <w:sz w:val="20"/>
            <w:szCs w:val="20"/>
            <w:u w:val="single"/>
          </w:rPr>
          <w:t>https://www.bls.gov/ooh/media-and-communication/photographers.htm</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A85BD2"/>
    <w:multiLevelType w:val="hybridMultilevel"/>
    <w:tmpl w:val="84CE5C0C"/>
    <w:lvl w:ilvl="0" w:tplc="EAA414D8">
      <w:start w:val="1"/>
      <w:numFmt w:val="bullet"/>
      <w:lvlText w:val="+"/>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9245DE7"/>
    <w:multiLevelType w:val="hybridMultilevel"/>
    <w:tmpl w:val="7BBEB6C2"/>
    <w:lvl w:ilvl="0" w:tplc="EAA414D8">
      <w:start w:val="1"/>
      <w:numFmt w:val="bullet"/>
      <w:lvlText w:val="+"/>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A1E5282"/>
    <w:multiLevelType w:val="hybridMultilevel"/>
    <w:tmpl w:val="4C3063DA"/>
    <w:lvl w:ilvl="0" w:tplc="861A31C6">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B197EAF"/>
    <w:multiLevelType w:val="multilevel"/>
    <w:tmpl w:val="A0D2377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 w15:restartNumberingAfterBreak="0">
    <w:nsid w:val="0DE07192"/>
    <w:multiLevelType w:val="hybridMultilevel"/>
    <w:tmpl w:val="CC940800"/>
    <w:lvl w:ilvl="0" w:tplc="4B1E250C">
      <w:start w:val="1"/>
      <w:numFmt w:val="decimal"/>
      <w:lvlText w:val="(%1)"/>
      <w:lvlJc w:val="right"/>
      <w:pPr>
        <w:ind w:left="720" w:hanging="360"/>
      </w:pPr>
      <w:rPr>
        <w:rFonts w:hint="default"/>
      </w:rPr>
    </w:lvl>
    <w:lvl w:ilvl="1" w:tplc="4B1E250C">
      <w:start w:val="1"/>
      <w:numFmt w:val="decimal"/>
      <w:lvlText w:val="(%2)"/>
      <w:lvlJc w:val="righ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056C00"/>
    <w:multiLevelType w:val="multilevel"/>
    <w:tmpl w:val="D4600280"/>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154E77C2"/>
    <w:multiLevelType w:val="multilevel"/>
    <w:tmpl w:val="4442E31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15:restartNumberingAfterBreak="0">
    <w:nsid w:val="16514817"/>
    <w:multiLevelType w:val="hybridMultilevel"/>
    <w:tmpl w:val="DB443E9C"/>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7AD78CE"/>
    <w:multiLevelType w:val="multilevel"/>
    <w:tmpl w:val="AA2003B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9" w15:restartNumberingAfterBreak="0">
    <w:nsid w:val="185C42B8"/>
    <w:multiLevelType w:val="multilevel"/>
    <w:tmpl w:val="DD161BB6"/>
    <w:lvl w:ilvl="0">
      <w:start w:val="1"/>
      <w:numFmt w:val="bullet"/>
      <w:lvlText w:val="+"/>
      <w:lvlJc w:val="left"/>
      <w:pPr>
        <w:ind w:left="1440" w:hanging="360"/>
      </w:pPr>
      <w:rPr>
        <w:rFonts w:ascii="Courier New" w:hAnsi="Courier New"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0" w15:restartNumberingAfterBreak="0">
    <w:nsid w:val="2392474E"/>
    <w:multiLevelType w:val="hybridMultilevel"/>
    <w:tmpl w:val="95FED826"/>
    <w:lvl w:ilvl="0" w:tplc="861A31C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EC2611"/>
    <w:multiLevelType w:val="hybridMultilevel"/>
    <w:tmpl w:val="AC664E84"/>
    <w:lvl w:ilvl="0" w:tplc="4B1E250C">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606D52"/>
    <w:multiLevelType w:val="multilevel"/>
    <w:tmpl w:val="620CCFF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15:restartNumberingAfterBreak="0">
    <w:nsid w:val="39287038"/>
    <w:multiLevelType w:val="hybridMultilevel"/>
    <w:tmpl w:val="3F8083EE"/>
    <w:lvl w:ilvl="0" w:tplc="861A31C6">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9C90321"/>
    <w:multiLevelType w:val="hybridMultilevel"/>
    <w:tmpl w:val="57EC7D1E"/>
    <w:lvl w:ilvl="0" w:tplc="EAA414D8">
      <w:start w:val="1"/>
      <w:numFmt w:val="bullet"/>
      <w:lvlText w:val="+"/>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EE3569C"/>
    <w:multiLevelType w:val="multilevel"/>
    <w:tmpl w:val="0CE2A96C"/>
    <w:lvl w:ilvl="0">
      <w:start w:val="1"/>
      <w:numFmt w:val="decimal"/>
      <w:pStyle w:val="Heading1"/>
      <w:lvlText w:val="CHƯƠNG %1."/>
      <w:lvlJc w:val="left"/>
      <w:pPr>
        <w:ind w:left="0" w:firstLine="0"/>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1077" w:hanging="1077"/>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2EE6EDE"/>
    <w:multiLevelType w:val="multilevel"/>
    <w:tmpl w:val="08F6497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7" w15:restartNumberingAfterBreak="0">
    <w:nsid w:val="43514A45"/>
    <w:multiLevelType w:val="hybridMultilevel"/>
    <w:tmpl w:val="E31642E8"/>
    <w:lvl w:ilvl="0" w:tplc="861A31C6">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5C26C09"/>
    <w:multiLevelType w:val="hybridMultilevel"/>
    <w:tmpl w:val="CFEC0B0A"/>
    <w:lvl w:ilvl="0" w:tplc="861A31C6">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691642F"/>
    <w:multiLevelType w:val="multilevel"/>
    <w:tmpl w:val="733AD19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15:restartNumberingAfterBreak="0">
    <w:nsid w:val="47380350"/>
    <w:multiLevelType w:val="multilevel"/>
    <w:tmpl w:val="8AEE5934"/>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21" w15:restartNumberingAfterBreak="0">
    <w:nsid w:val="48D71424"/>
    <w:multiLevelType w:val="multilevel"/>
    <w:tmpl w:val="C56A27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4C02318F"/>
    <w:multiLevelType w:val="hybridMultilevel"/>
    <w:tmpl w:val="0A9AF162"/>
    <w:lvl w:ilvl="0" w:tplc="861A31C6">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D85386D"/>
    <w:multiLevelType w:val="hybridMultilevel"/>
    <w:tmpl w:val="C576FD60"/>
    <w:lvl w:ilvl="0" w:tplc="27F8DA2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00A4672"/>
    <w:multiLevelType w:val="hybridMultilevel"/>
    <w:tmpl w:val="7FF8C814"/>
    <w:lvl w:ilvl="0" w:tplc="861A31C6">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546561B0"/>
    <w:multiLevelType w:val="hybridMultilevel"/>
    <w:tmpl w:val="E7684510"/>
    <w:lvl w:ilvl="0" w:tplc="861A31C6">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5471327B"/>
    <w:multiLevelType w:val="hybridMultilevel"/>
    <w:tmpl w:val="C4EAF344"/>
    <w:lvl w:ilvl="0" w:tplc="861A31C6">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7E36BF6"/>
    <w:multiLevelType w:val="multilevel"/>
    <w:tmpl w:val="088EAE3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68735E61"/>
    <w:multiLevelType w:val="multilevel"/>
    <w:tmpl w:val="FA786B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69884B49"/>
    <w:multiLevelType w:val="hybridMultilevel"/>
    <w:tmpl w:val="64EC3760"/>
    <w:lvl w:ilvl="0" w:tplc="861A31C6">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0" w15:restartNumberingAfterBreak="0">
    <w:nsid w:val="6B8C1F35"/>
    <w:multiLevelType w:val="hybridMultilevel"/>
    <w:tmpl w:val="0E6CABA8"/>
    <w:lvl w:ilvl="0" w:tplc="861A31C6">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6CB2A6C0"/>
    <w:multiLevelType w:val="hybridMultilevel"/>
    <w:tmpl w:val="B2F4E8AC"/>
    <w:lvl w:ilvl="0" w:tplc="A36860E8">
      <w:start w:val="1"/>
      <w:numFmt w:val="bullet"/>
      <w:lvlText w:val=""/>
      <w:lvlJc w:val="left"/>
      <w:pPr>
        <w:ind w:left="720" w:hanging="360"/>
      </w:pPr>
      <w:rPr>
        <w:rFonts w:ascii="Symbol" w:hAnsi="Symbol" w:hint="default"/>
      </w:rPr>
    </w:lvl>
    <w:lvl w:ilvl="1" w:tplc="37D44EE2">
      <w:start w:val="1"/>
      <w:numFmt w:val="bullet"/>
      <w:lvlText w:val=""/>
      <w:lvlJc w:val="left"/>
      <w:pPr>
        <w:ind w:left="1440" w:hanging="360"/>
      </w:pPr>
      <w:rPr>
        <w:rFonts w:ascii="Symbol" w:hAnsi="Symbol" w:hint="default"/>
      </w:rPr>
    </w:lvl>
    <w:lvl w:ilvl="2" w:tplc="9912F486">
      <w:start w:val="1"/>
      <w:numFmt w:val="bullet"/>
      <w:lvlText w:val=""/>
      <w:lvlJc w:val="left"/>
      <w:pPr>
        <w:ind w:left="2160" w:hanging="360"/>
      </w:pPr>
      <w:rPr>
        <w:rFonts w:ascii="Wingdings" w:hAnsi="Wingdings" w:hint="default"/>
      </w:rPr>
    </w:lvl>
    <w:lvl w:ilvl="3" w:tplc="40AEC6A8">
      <w:start w:val="1"/>
      <w:numFmt w:val="bullet"/>
      <w:lvlText w:val=""/>
      <w:lvlJc w:val="left"/>
      <w:pPr>
        <w:ind w:left="2880" w:hanging="360"/>
      </w:pPr>
      <w:rPr>
        <w:rFonts w:ascii="Symbol" w:hAnsi="Symbol" w:hint="default"/>
      </w:rPr>
    </w:lvl>
    <w:lvl w:ilvl="4" w:tplc="D758D3CC">
      <w:start w:val="1"/>
      <w:numFmt w:val="bullet"/>
      <w:lvlText w:val="o"/>
      <w:lvlJc w:val="left"/>
      <w:pPr>
        <w:ind w:left="3600" w:hanging="360"/>
      </w:pPr>
      <w:rPr>
        <w:rFonts w:ascii="Courier New" w:hAnsi="Courier New" w:hint="default"/>
      </w:rPr>
    </w:lvl>
    <w:lvl w:ilvl="5" w:tplc="E2880DEA">
      <w:start w:val="1"/>
      <w:numFmt w:val="bullet"/>
      <w:lvlText w:val=""/>
      <w:lvlJc w:val="left"/>
      <w:pPr>
        <w:ind w:left="4320" w:hanging="360"/>
      </w:pPr>
      <w:rPr>
        <w:rFonts w:ascii="Wingdings" w:hAnsi="Wingdings" w:hint="default"/>
      </w:rPr>
    </w:lvl>
    <w:lvl w:ilvl="6" w:tplc="1C486834">
      <w:start w:val="1"/>
      <w:numFmt w:val="bullet"/>
      <w:lvlText w:val=""/>
      <w:lvlJc w:val="left"/>
      <w:pPr>
        <w:ind w:left="5040" w:hanging="360"/>
      </w:pPr>
      <w:rPr>
        <w:rFonts w:ascii="Symbol" w:hAnsi="Symbol" w:hint="default"/>
      </w:rPr>
    </w:lvl>
    <w:lvl w:ilvl="7" w:tplc="2EA836F6">
      <w:start w:val="1"/>
      <w:numFmt w:val="bullet"/>
      <w:lvlText w:val="o"/>
      <w:lvlJc w:val="left"/>
      <w:pPr>
        <w:ind w:left="5760" w:hanging="360"/>
      </w:pPr>
      <w:rPr>
        <w:rFonts w:ascii="Courier New" w:hAnsi="Courier New" w:hint="default"/>
      </w:rPr>
    </w:lvl>
    <w:lvl w:ilvl="8" w:tplc="C99C161A">
      <w:start w:val="1"/>
      <w:numFmt w:val="bullet"/>
      <w:lvlText w:val=""/>
      <w:lvlJc w:val="left"/>
      <w:pPr>
        <w:ind w:left="6480" w:hanging="360"/>
      </w:pPr>
      <w:rPr>
        <w:rFonts w:ascii="Wingdings" w:hAnsi="Wingdings" w:hint="default"/>
      </w:rPr>
    </w:lvl>
  </w:abstractNum>
  <w:abstractNum w:abstractNumId="32" w15:restartNumberingAfterBreak="0">
    <w:nsid w:val="71B322B0"/>
    <w:multiLevelType w:val="hybridMultilevel"/>
    <w:tmpl w:val="9C8884C0"/>
    <w:lvl w:ilvl="0" w:tplc="861A31C6">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72C00312"/>
    <w:multiLevelType w:val="hybridMultilevel"/>
    <w:tmpl w:val="10EA66A6"/>
    <w:lvl w:ilvl="0" w:tplc="4B1E250C">
      <w:start w:val="1"/>
      <w:numFmt w:val="decimal"/>
      <w:lvlText w:val="(%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4DD1DD5"/>
    <w:multiLevelType w:val="multilevel"/>
    <w:tmpl w:val="73E217F2"/>
    <w:lvl w:ilvl="0">
      <w:start w:val="1"/>
      <w:numFmt w:val="bullet"/>
      <w:lvlText w:val="-"/>
      <w:lvlJc w:val="left"/>
      <w:pPr>
        <w:ind w:left="72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5" w15:restartNumberingAfterBreak="0">
    <w:nsid w:val="771B0FA7"/>
    <w:multiLevelType w:val="hybridMultilevel"/>
    <w:tmpl w:val="4EB8597E"/>
    <w:lvl w:ilvl="0" w:tplc="861A31C6">
      <w:start w:val="1"/>
      <w:numFmt w:val="bullet"/>
      <w:lvlText w:val=""/>
      <w:lvlJc w:val="left"/>
      <w:pPr>
        <w:ind w:left="1440" w:hanging="360"/>
      </w:pPr>
      <w:rPr>
        <w:rFonts w:ascii="Symbol" w:hAnsi="Symbol" w:hint="default"/>
      </w:rPr>
    </w:lvl>
    <w:lvl w:ilvl="1" w:tplc="0C00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1276787544">
    <w:abstractNumId w:val="34"/>
  </w:num>
  <w:num w:numId="2" w16cid:durableId="211812822">
    <w:abstractNumId w:val="5"/>
  </w:num>
  <w:num w:numId="3" w16cid:durableId="485709145">
    <w:abstractNumId w:val="12"/>
  </w:num>
  <w:num w:numId="4" w16cid:durableId="1942641605">
    <w:abstractNumId w:val="27"/>
  </w:num>
  <w:num w:numId="5" w16cid:durableId="1414015009">
    <w:abstractNumId w:val="20"/>
  </w:num>
  <w:num w:numId="6" w16cid:durableId="1792048048">
    <w:abstractNumId w:val="28"/>
  </w:num>
  <w:num w:numId="7" w16cid:durableId="1101492990">
    <w:abstractNumId w:val="6"/>
  </w:num>
  <w:num w:numId="8" w16cid:durableId="852063431">
    <w:abstractNumId w:val="16"/>
  </w:num>
  <w:num w:numId="9" w16cid:durableId="346056079">
    <w:abstractNumId w:val="19"/>
  </w:num>
  <w:num w:numId="10" w16cid:durableId="2019237706">
    <w:abstractNumId w:val="8"/>
  </w:num>
  <w:num w:numId="11" w16cid:durableId="222108985">
    <w:abstractNumId w:val="21"/>
  </w:num>
  <w:num w:numId="12" w16cid:durableId="416637802">
    <w:abstractNumId w:val="3"/>
  </w:num>
  <w:num w:numId="13" w16cid:durableId="1425229266">
    <w:abstractNumId w:val="15"/>
  </w:num>
  <w:num w:numId="14" w16cid:durableId="94790534">
    <w:abstractNumId w:val="23"/>
  </w:num>
  <w:num w:numId="15" w16cid:durableId="1590962534">
    <w:abstractNumId w:val="9"/>
  </w:num>
  <w:num w:numId="16" w16cid:durableId="361785157">
    <w:abstractNumId w:val="7"/>
  </w:num>
  <w:num w:numId="17" w16cid:durableId="340545782">
    <w:abstractNumId w:val="14"/>
  </w:num>
  <w:num w:numId="18" w16cid:durableId="1010064563">
    <w:abstractNumId w:val="0"/>
  </w:num>
  <w:num w:numId="19" w16cid:durableId="1559511927">
    <w:abstractNumId w:val="30"/>
  </w:num>
  <w:num w:numId="20" w16cid:durableId="1116830347">
    <w:abstractNumId w:val="2"/>
  </w:num>
  <w:num w:numId="21" w16cid:durableId="83304803">
    <w:abstractNumId w:val="1"/>
  </w:num>
  <w:num w:numId="22" w16cid:durableId="856239441">
    <w:abstractNumId w:val="17"/>
  </w:num>
  <w:num w:numId="23" w16cid:durableId="1274097221">
    <w:abstractNumId w:val="22"/>
  </w:num>
  <w:num w:numId="24" w16cid:durableId="1677002039">
    <w:abstractNumId w:val="18"/>
  </w:num>
  <w:num w:numId="25" w16cid:durableId="845286039">
    <w:abstractNumId w:val="32"/>
  </w:num>
  <w:num w:numId="26" w16cid:durableId="714501823">
    <w:abstractNumId w:val="25"/>
  </w:num>
  <w:num w:numId="27" w16cid:durableId="86317685">
    <w:abstractNumId w:val="13"/>
  </w:num>
  <w:num w:numId="28" w16cid:durableId="1864784319">
    <w:abstractNumId w:val="29"/>
  </w:num>
  <w:num w:numId="29" w16cid:durableId="1728336618">
    <w:abstractNumId w:val="11"/>
  </w:num>
  <w:num w:numId="30" w16cid:durableId="106046741">
    <w:abstractNumId w:val="24"/>
  </w:num>
  <w:num w:numId="31" w16cid:durableId="1703821670">
    <w:abstractNumId w:val="10"/>
  </w:num>
  <w:num w:numId="32" w16cid:durableId="944001951">
    <w:abstractNumId w:val="26"/>
  </w:num>
  <w:num w:numId="33" w16cid:durableId="1554391441">
    <w:abstractNumId w:val="35"/>
  </w:num>
  <w:num w:numId="34" w16cid:durableId="2133936569">
    <w:abstractNumId w:val="4"/>
  </w:num>
  <w:num w:numId="35" w16cid:durableId="1235816835">
    <w:abstractNumId w:val="33"/>
  </w:num>
  <w:num w:numId="36" w16cid:durableId="346834834">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oNotDisplayPageBoundaries/>
  <w:embedTrueTypeFont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28C7"/>
    <w:rsid w:val="00031645"/>
    <w:rsid w:val="00032A02"/>
    <w:rsid w:val="00040654"/>
    <w:rsid w:val="0004082A"/>
    <w:rsid w:val="0005242A"/>
    <w:rsid w:val="0006000E"/>
    <w:rsid w:val="00061DCE"/>
    <w:rsid w:val="0007234E"/>
    <w:rsid w:val="00083246"/>
    <w:rsid w:val="000937AE"/>
    <w:rsid w:val="000970BE"/>
    <w:rsid w:val="0009733B"/>
    <w:rsid w:val="000A18EA"/>
    <w:rsid w:val="000A6B90"/>
    <w:rsid w:val="000C40D7"/>
    <w:rsid w:val="000D2B21"/>
    <w:rsid w:val="000D657C"/>
    <w:rsid w:val="000F70F0"/>
    <w:rsid w:val="000F7CEF"/>
    <w:rsid w:val="00100F76"/>
    <w:rsid w:val="00105A69"/>
    <w:rsid w:val="001371D5"/>
    <w:rsid w:val="00154187"/>
    <w:rsid w:val="00155826"/>
    <w:rsid w:val="001575C9"/>
    <w:rsid w:val="00165370"/>
    <w:rsid w:val="001678A2"/>
    <w:rsid w:val="001774D0"/>
    <w:rsid w:val="00197657"/>
    <w:rsid w:val="001A27A7"/>
    <w:rsid w:val="001D2878"/>
    <w:rsid w:val="001D4F5F"/>
    <w:rsid w:val="001D707F"/>
    <w:rsid w:val="001E7D44"/>
    <w:rsid w:val="001F33C3"/>
    <w:rsid w:val="0020016B"/>
    <w:rsid w:val="00200BFC"/>
    <w:rsid w:val="00202F05"/>
    <w:rsid w:val="002069AD"/>
    <w:rsid w:val="00207F3E"/>
    <w:rsid w:val="0022065F"/>
    <w:rsid w:val="00223B67"/>
    <w:rsid w:val="00225CDC"/>
    <w:rsid w:val="00232F6E"/>
    <w:rsid w:val="00234938"/>
    <w:rsid w:val="002367E5"/>
    <w:rsid w:val="00246A0F"/>
    <w:rsid w:val="002530C1"/>
    <w:rsid w:val="0027656C"/>
    <w:rsid w:val="00277F3C"/>
    <w:rsid w:val="0028436F"/>
    <w:rsid w:val="00287BC4"/>
    <w:rsid w:val="00297A13"/>
    <w:rsid w:val="002A287B"/>
    <w:rsid w:val="002A708B"/>
    <w:rsid w:val="002B2763"/>
    <w:rsid w:val="002B6347"/>
    <w:rsid w:val="002D21D0"/>
    <w:rsid w:val="002D4A50"/>
    <w:rsid w:val="002D5BE9"/>
    <w:rsid w:val="002F3B7B"/>
    <w:rsid w:val="002F4D14"/>
    <w:rsid w:val="00301A16"/>
    <w:rsid w:val="0030603D"/>
    <w:rsid w:val="003161A7"/>
    <w:rsid w:val="00323032"/>
    <w:rsid w:val="00323A12"/>
    <w:rsid w:val="00325A76"/>
    <w:rsid w:val="00334CC6"/>
    <w:rsid w:val="00337F18"/>
    <w:rsid w:val="003402B8"/>
    <w:rsid w:val="003420D2"/>
    <w:rsid w:val="00350C39"/>
    <w:rsid w:val="00355A80"/>
    <w:rsid w:val="00363F03"/>
    <w:rsid w:val="0036524D"/>
    <w:rsid w:val="00376594"/>
    <w:rsid w:val="00385373"/>
    <w:rsid w:val="003905D3"/>
    <w:rsid w:val="00390CD9"/>
    <w:rsid w:val="003971D9"/>
    <w:rsid w:val="003A0EE0"/>
    <w:rsid w:val="003A2993"/>
    <w:rsid w:val="003D06ED"/>
    <w:rsid w:val="003D2F27"/>
    <w:rsid w:val="003E4F86"/>
    <w:rsid w:val="003F486E"/>
    <w:rsid w:val="003F6092"/>
    <w:rsid w:val="003F79AA"/>
    <w:rsid w:val="00407F93"/>
    <w:rsid w:val="0042401F"/>
    <w:rsid w:val="00424AC0"/>
    <w:rsid w:val="004325F3"/>
    <w:rsid w:val="00441DD5"/>
    <w:rsid w:val="0045382A"/>
    <w:rsid w:val="0045609B"/>
    <w:rsid w:val="00466B13"/>
    <w:rsid w:val="00472796"/>
    <w:rsid w:val="00475052"/>
    <w:rsid w:val="0048433A"/>
    <w:rsid w:val="00490561"/>
    <w:rsid w:val="004922E2"/>
    <w:rsid w:val="00495EC1"/>
    <w:rsid w:val="00497E9F"/>
    <w:rsid w:val="004A05F4"/>
    <w:rsid w:val="004A720D"/>
    <w:rsid w:val="004B21FA"/>
    <w:rsid w:val="004B4E48"/>
    <w:rsid w:val="004B6B5A"/>
    <w:rsid w:val="004E1F51"/>
    <w:rsid w:val="004E780C"/>
    <w:rsid w:val="004F1AD7"/>
    <w:rsid w:val="00502392"/>
    <w:rsid w:val="00521C9C"/>
    <w:rsid w:val="00527A79"/>
    <w:rsid w:val="00534E92"/>
    <w:rsid w:val="00544356"/>
    <w:rsid w:val="00562AF4"/>
    <w:rsid w:val="005742BE"/>
    <w:rsid w:val="005923BE"/>
    <w:rsid w:val="00593204"/>
    <w:rsid w:val="00595FCD"/>
    <w:rsid w:val="005A079E"/>
    <w:rsid w:val="005A1631"/>
    <w:rsid w:val="005B11CD"/>
    <w:rsid w:val="005B2C14"/>
    <w:rsid w:val="005B7316"/>
    <w:rsid w:val="005B7627"/>
    <w:rsid w:val="005B7BDF"/>
    <w:rsid w:val="005C016D"/>
    <w:rsid w:val="005C077E"/>
    <w:rsid w:val="005D113F"/>
    <w:rsid w:val="005E39E6"/>
    <w:rsid w:val="005F0C86"/>
    <w:rsid w:val="006000F8"/>
    <w:rsid w:val="0060100E"/>
    <w:rsid w:val="0060183A"/>
    <w:rsid w:val="006102BF"/>
    <w:rsid w:val="00622241"/>
    <w:rsid w:val="00625409"/>
    <w:rsid w:val="00633884"/>
    <w:rsid w:val="00643DCE"/>
    <w:rsid w:val="0067150D"/>
    <w:rsid w:val="0069556E"/>
    <w:rsid w:val="006A11F2"/>
    <w:rsid w:val="006A434F"/>
    <w:rsid w:val="006A57F7"/>
    <w:rsid w:val="006E048C"/>
    <w:rsid w:val="00703E5C"/>
    <w:rsid w:val="00710797"/>
    <w:rsid w:val="0073069B"/>
    <w:rsid w:val="00733B63"/>
    <w:rsid w:val="00794C41"/>
    <w:rsid w:val="007C0F95"/>
    <w:rsid w:val="007C1EBE"/>
    <w:rsid w:val="007D1888"/>
    <w:rsid w:val="007D7A2B"/>
    <w:rsid w:val="007E0017"/>
    <w:rsid w:val="00801513"/>
    <w:rsid w:val="008238F7"/>
    <w:rsid w:val="00852D3D"/>
    <w:rsid w:val="00861304"/>
    <w:rsid w:val="00871260"/>
    <w:rsid w:val="00872C24"/>
    <w:rsid w:val="00875409"/>
    <w:rsid w:val="008812EE"/>
    <w:rsid w:val="00894992"/>
    <w:rsid w:val="008A5492"/>
    <w:rsid w:val="008B1F48"/>
    <w:rsid w:val="008B6D65"/>
    <w:rsid w:val="008B7840"/>
    <w:rsid w:val="008D02A8"/>
    <w:rsid w:val="008D555E"/>
    <w:rsid w:val="008D7D8D"/>
    <w:rsid w:val="008E3936"/>
    <w:rsid w:val="008F26BE"/>
    <w:rsid w:val="008F6292"/>
    <w:rsid w:val="0090042D"/>
    <w:rsid w:val="00924B0A"/>
    <w:rsid w:val="00927E8E"/>
    <w:rsid w:val="00932A1B"/>
    <w:rsid w:val="00936441"/>
    <w:rsid w:val="00936F7C"/>
    <w:rsid w:val="00945380"/>
    <w:rsid w:val="00946290"/>
    <w:rsid w:val="00961170"/>
    <w:rsid w:val="00967E5D"/>
    <w:rsid w:val="00987913"/>
    <w:rsid w:val="009A5B34"/>
    <w:rsid w:val="009B24AC"/>
    <w:rsid w:val="009B4594"/>
    <w:rsid w:val="009C3171"/>
    <w:rsid w:val="009D703E"/>
    <w:rsid w:val="009E2E34"/>
    <w:rsid w:val="009E4B1F"/>
    <w:rsid w:val="009E7B3F"/>
    <w:rsid w:val="009F1CCB"/>
    <w:rsid w:val="009F7D3D"/>
    <w:rsid w:val="00A01A2A"/>
    <w:rsid w:val="00A04C1E"/>
    <w:rsid w:val="00A112F1"/>
    <w:rsid w:val="00A11F0C"/>
    <w:rsid w:val="00A135FF"/>
    <w:rsid w:val="00A167B4"/>
    <w:rsid w:val="00A210EF"/>
    <w:rsid w:val="00A30BD1"/>
    <w:rsid w:val="00A310C9"/>
    <w:rsid w:val="00A33A0F"/>
    <w:rsid w:val="00A3583F"/>
    <w:rsid w:val="00A47CCE"/>
    <w:rsid w:val="00A5131A"/>
    <w:rsid w:val="00A52FD7"/>
    <w:rsid w:val="00A570FC"/>
    <w:rsid w:val="00A57E6D"/>
    <w:rsid w:val="00A6251B"/>
    <w:rsid w:val="00A7347B"/>
    <w:rsid w:val="00A80CFD"/>
    <w:rsid w:val="00A87F8E"/>
    <w:rsid w:val="00A94B1B"/>
    <w:rsid w:val="00A95BBD"/>
    <w:rsid w:val="00AA3C50"/>
    <w:rsid w:val="00AA54D8"/>
    <w:rsid w:val="00AD20FA"/>
    <w:rsid w:val="00AD6773"/>
    <w:rsid w:val="00AD79C9"/>
    <w:rsid w:val="00AF380C"/>
    <w:rsid w:val="00AF5B8A"/>
    <w:rsid w:val="00B0504F"/>
    <w:rsid w:val="00B202A9"/>
    <w:rsid w:val="00B20EDF"/>
    <w:rsid w:val="00B2161B"/>
    <w:rsid w:val="00B23D92"/>
    <w:rsid w:val="00B2561E"/>
    <w:rsid w:val="00B26C35"/>
    <w:rsid w:val="00B41904"/>
    <w:rsid w:val="00B4484F"/>
    <w:rsid w:val="00B4526A"/>
    <w:rsid w:val="00B5587E"/>
    <w:rsid w:val="00B565C2"/>
    <w:rsid w:val="00B679E3"/>
    <w:rsid w:val="00B810C7"/>
    <w:rsid w:val="00BA77ED"/>
    <w:rsid w:val="00BB0B99"/>
    <w:rsid w:val="00BC1C4B"/>
    <w:rsid w:val="00BC2684"/>
    <w:rsid w:val="00BD0876"/>
    <w:rsid w:val="00BD0C9B"/>
    <w:rsid w:val="00BF33D2"/>
    <w:rsid w:val="00C042B7"/>
    <w:rsid w:val="00C07D78"/>
    <w:rsid w:val="00C24039"/>
    <w:rsid w:val="00C32D5E"/>
    <w:rsid w:val="00C3582A"/>
    <w:rsid w:val="00C521F7"/>
    <w:rsid w:val="00C60BE2"/>
    <w:rsid w:val="00C63BF0"/>
    <w:rsid w:val="00C71297"/>
    <w:rsid w:val="00C756CF"/>
    <w:rsid w:val="00C96B7C"/>
    <w:rsid w:val="00CA13E2"/>
    <w:rsid w:val="00CD4171"/>
    <w:rsid w:val="00CD47E6"/>
    <w:rsid w:val="00CE124D"/>
    <w:rsid w:val="00CE56FB"/>
    <w:rsid w:val="00CF12E2"/>
    <w:rsid w:val="00D020A6"/>
    <w:rsid w:val="00D11F2C"/>
    <w:rsid w:val="00D14E00"/>
    <w:rsid w:val="00D237A9"/>
    <w:rsid w:val="00D32414"/>
    <w:rsid w:val="00D372C2"/>
    <w:rsid w:val="00D3799B"/>
    <w:rsid w:val="00D408B3"/>
    <w:rsid w:val="00D44268"/>
    <w:rsid w:val="00D5166E"/>
    <w:rsid w:val="00D52292"/>
    <w:rsid w:val="00D562E5"/>
    <w:rsid w:val="00D72162"/>
    <w:rsid w:val="00D76326"/>
    <w:rsid w:val="00D82A34"/>
    <w:rsid w:val="00D85398"/>
    <w:rsid w:val="00D91E59"/>
    <w:rsid w:val="00D9721B"/>
    <w:rsid w:val="00DB0DC5"/>
    <w:rsid w:val="00DB61EA"/>
    <w:rsid w:val="00DD09C3"/>
    <w:rsid w:val="00DD23E5"/>
    <w:rsid w:val="00DD507E"/>
    <w:rsid w:val="00DE4622"/>
    <w:rsid w:val="00DE6AD0"/>
    <w:rsid w:val="00DF2B46"/>
    <w:rsid w:val="00E0125D"/>
    <w:rsid w:val="00E05E55"/>
    <w:rsid w:val="00E2145D"/>
    <w:rsid w:val="00E30F53"/>
    <w:rsid w:val="00E32B8C"/>
    <w:rsid w:val="00E33B14"/>
    <w:rsid w:val="00E34D92"/>
    <w:rsid w:val="00E35F2C"/>
    <w:rsid w:val="00E371F7"/>
    <w:rsid w:val="00E3F7E9"/>
    <w:rsid w:val="00E43937"/>
    <w:rsid w:val="00E46CB9"/>
    <w:rsid w:val="00E5716F"/>
    <w:rsid w:val="00E617FD"/>
    <w:rsid w:val="00E62307"/>
    <w:rsid w:val="00E63005"/>
    <w:rsid w:val="00E82FD7"/>
    <w:rsid w:val="00EA28C7"/>
    <w:rsid w:val="00EA3D62"/>
    <w:rsid w:val="00EA7128"/>
    <w:rsid w:val="00EB1459"/>
    <w:rsid w:val="00EC2AE1"/>
    <w:rsid w:val="00ED0BAC"/>
    <w:rsid w:val="00EE1E1C"/>
    <w:rsid w:val="00EF031F"/>
    <w:rsid w:val="00F10A0F"/>
    <w:rsid w:val="00F11CC1"/>
    <w:rsid w:val="00F16F23"/>
    <w:rsid w:val="00F235F5"/>
    <w:rsid w:val="00F27E27"/>
    <w:rsid w:val="00F43234"/>
    <w:rsid w:val="00F45A98"/>
    <w:rsid w:val="00F54485"/>
    <w:rsid w:val="00F66710"/>
    <w:rsid w:val="00F67154"/>
    <w:rsid w:val="00F76F5D"/>
    <w:rsid w:val="00F879DC"/>
    <w:rsid w:val="00F92BDB"/>
    <w:rsid w:val="00FB0F05"/>
    <w:rsid w:val="00FB3B79"/>
    <w:rsid w:val="00FC3A64"/>
    <w:rsid w:val="00FD132B"/>
    <w:rsid w:val="00FD25A0"/>
    <w:rsid w:val="00FE6278"/>
    <w:rsid w:val="00FE673D"/>
    <w:rsid w:val="0126C7C7"/>
    <w:rsid w:val="0336FE7E"/>
    <w:rsid w:val="037CF8C4"/>
    <w:rsid w:val="04F7061D"/>
    <w:rsid w:val="0546D631"/>
    <w:rsid w:val="058EEA9D"/>
    <w:rsid w:val="05EF8E49"/>
    <w:rsid w:val="06D2D6DE"/>
    <w:rsid w:val="070EBE62"/>
    <w:rsid w:val="0783C238"/>
    <w:rsid w:val="07BA26F3"/>
    <w:rsid w:val="08048E42"/>
    <w:rsid w:val="0AB60787"/>
    <w:rsid w:val="0B8CB59B"/>
    <w:rsid w:val="0B8D2A23"/>
    <w:rsid w:val="0D4926AD"/>
    <w:rsid w:val="0D9E076C"/>
    <w:rsid w:val="0F025571"/>
    <w:rsid w:val="0F644417"/>
    <w:rsid w:val="0F99E72D"/>
    <w:rsid w:val="11F8AC8C"/>
    <w:rsid w:val="120B39BB"/>
    <w:rsid w:val="1282044E"/>
    <w:rsid w:val="12B53F4F"/>
    <w:rsid w:val="1323E3C0"/>
    <w:rsid w:val="133C2B65"/>
    <w:rsid w:val="140A8243"/>
    <w:rsid w:val="141C7EF5"/>
    <w:rsid w:val="15A097AC"/>
    <w:rsid w:val="17EA12BD"/>
    <w:rsid w:val="182B0BA4"/>
    <w:rsid w:val="1875C9C6"/>
    <w:rsid w:val="1916588E"/>
    <w:rsid w:val="19379100"/>
    <w:rsid w:val="1950F3CC"/>
    <w:rsid w:val="198D301E"/>
    <w:rsid w:val="1A4E7CFB"/>
    <w:rsid w:val="1A55B292"/>
    <w:rsid w:val="1C51EF72"/>
    <w:rsid w:val="1D58DC89"/>
    <w:rsid w:val="1E0E8F73"/>
    <w:rsid w:val="1E22B2D5"/>
    <w:rsid w:val="1E41953D"/>
    <w:rsid w:val="1F613B01"/>
    <w:rsid w:val="21896C7C"/>
    <w:rsid w:val="231139F7"/>
    <w:rsid w:val="2384B3C5"/>
    <w:rsid w:val="249E4168"/>
    <w:rsid w:val="24C59B7A"/>
    <w:rsid w:val="24C7C589"/>
    <w:rsid w:val="251A7A82"/>
    <w:rsid w:val="25AF1D5A"/>
    <w:rsid w:val="264E218C"/>
    <w:rsid w:val="27DC3527"/>
    <w:rsid w:val="27EAAEBA"/>
    <w:rsid w:val="27F2D1AA"/>
    <w:rsid w:val="28CBBD85"/>
    <w:rsid w:val="28E3CE8C"/>
    <w:rsid w:val="29BE6C93"/>
    <w:rsid w:val="29D74C64"/>
    <w:rsid w:val="2A36A752"/>
    <w:rsid w:val="2A6CB049"/>
    <w:rsid w:val="2A6DD518"/>
    <w:rsid w:val="2B586202"/>
    <w:rsid w:val="2C41CBF4"/>
    <w:rsid w:val="2C8B9049"/>
    <w:rsid w:val="2CE5D01B"/>
    <w:rsid w:val="2D24912C"/>
    <w:rsid w:val="2DDFDA90"/>
    <w:rsid w:val="2E9EB47F"/>
    <w:rsid w:val="2FFFEFAD"/>
    <w:rsid w:val="308CBFD3"/>
    <w:rsid w:val="3109DCEC"/>
    <w:rsid w:val="310C93E6"/>
    <w:rsid w:val="327E3E85"/>
    <w:rsid w:val="3392C7BD"/>
    <w:rsid w:val="33A87F00"/>
    <w:rsid w:val="3558C033"/>
    <w:rsid w:val="3781B80A"/>
    <w:rsid w:val="37B1A927"/>
    <w:rsid w:val="37B43231"/>
    <w:rsid w:val="37BAF4FC"/>
    <w:rsid w:val="37FD62D8"/>
    <w:rsid w:val="3820D0E8"/>
    <w:rsid w:val="38F9C605"/>
    <w:rsid w:val="3B8A88BD"/>
    <w:rsid w:val="3D86E1BF"/>
    <w:rsid w:val="3E93C665"/>
    <w:rsid w:val="3FA6F1A7"/>
    <w:rsid w:val="3FD6CA47"/>
    <w:rsid w:val="3FECD69D"/>
    <w:rsid w:val="40FCA9BB"/>
    <w:rsid w:val="42A30049"/>
    <w:rsid w:val="42AC1C33"/>
    <w:rsid w:val="437879DA"/>
    <w:rsid w:val="43B84CD3"/>
    <w:rsid w:val="44530E4D"/>
    <w:rsid w:val="45E674AA"/>
    <w:rsid w:val="46211892"/>
    <w:rsid w:val="472C5A25"/>
    <w:rsid w:val="4801A3A6"/>
    <w:rsid w:val="48BBBF92"/>
    <w:rsid w:val="49390473"/>
    <w:rsid w:val="495565F2"/>
    <w:rsid w:val="4A4EB06C"/>
    <w:rsid w:val="4B5B463B"/>
    <w:rsid w:val="4B5FF87F"/>
    <w:rsid w:val="4E34BCD7"/>
    <w:rsid w:val="4EB15189"/>
    <w:rsid w:val="4EDE4DD5"/>
    <w:rsid w:val="4FEC097A"/>
    <w:rsid w:val="508523A8"/>
    <w:rsid w:val="5188F528"/>
    <w:rsid w:val="51D3DCD5"/>
    <w:rsid w:val="51E4394A"/>
    <w:rsid w:val="520299B4"/>
    <w:rsid w:val="523698D2"/>
    <w:rsid w:val="52A2169D"/>
    <w:rsid w:val="544A3262"/>
    <w:rsid w:val="5479B67A"/>
    <w:rsid w:val="54AEF495"/>
    <w:rsid w:val="55B8E1ED"/>
    <w:rsid w:val="56E3EA55"/>
    <w:rsid w:val="57F31598"/>
    <w:rsid w:val="58101ECC"/>
    <w:rsid w:val="58863C34"/>
    <w:rsid w:val="59372439"/>
    <w:rsid w:val="5944F7E2"/>
    <w:rsid w:val="5C5F798C"/>
    <w:rsid w:val="5D565765"/>
    <w:rsid w:val="5DC82025"/>
    <w:rsid w:val="5DD9A668"/>
    <w:rsid w:val="5E55B4CB"/>
    <w:rsid w:val="5F214BA5"/>
    <w:rsid w:val="5F754D56"/>
    <w:rsid w:val="5F80B3EA"/>
    <w:rsid w:val="5FE2594A"/>
    <w:rsid w:val="5FE63397"/>
    <w:rsid w:val="60ED599C"/>
    <w:rsid w:val="6363BB3E"/>
    <w:rsid w:val="6383AC3C"/>
    <w:rsid w:val="63AB6C71"/>
    <w:rsid w:val="64BDFDFA"/>
    <w:rsid w:val="6566B64C"/>
    <w:rsid w:val="6621BFB9"/>
    <w:rsid w:val="662ECB48"/>
    <w:rsid w:val="66522D7B"/>
    <w:rsid w:val="667468CB"/>
    <w:rsid w:val="674EDE97"/>
    <w:rsid w:val="67924471"/>
    <w:rsid w:val="6A0A1E72"/>
    <w:rsid w:val="6A43330E"/>
    <w:rsid w:val="6B0BB6E5"/>
    <w:rsid w:val="6DBE8864"/>
    <w:rsid w:val="6EC8F9AF"/>
    <w:rsid w:val="6F3F93F5"/>
    <w:rsid w:val="6F64E4DB"/>
    <w:rsid w:val="6FD2177A"/>
    <w:rsid w:val="70EC76B7"/>
    <w:rsid w:val="712141D5"/>
    <w:rsid w:val="71F5D309"/>
    <w:rsid w:val="7399ABA0"/>
    <w:rsid w:val="75710160"/>
    <w:rsid w:val="757CC0C5"/>
    <w:rsid w:val="7603FB9E"/>
    <w:rsid w:val="77229F96"/>
    <w:rsid w:val="78F5BD11"/>
    <w:rsid w:val="7B58A834"/>
    <w:rsid w:val="7DC9C23C"/>
    <w:rsid w:val="7E43C951"/>
    <w:rsid w:val="7EC80583"/>
    <w:rsid w:val="7F60E84D"/>
    <w:rsid w:val="7FFBE4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E9EBB"/>
  <w15:docId w15:val="{25418325-F52E-4838-BDD6-D68F134BF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6"/>
        <w:szCs w:val="26"/>
        <w:lang w:val="vi" w:eastAsia="en-US" w:bidi="ar-SA"/>
      </w:rPr>
    </w:rPrDefault>
    <w:pPrDefault>
      <w:pPr>
        <w:spacing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556E"/>
    <w:pPr>
      <w:spacing w:before="120" w:after="120"/>
    </w:pPr>
  </w:style>
  <w:style w:type="paragraph" w:styleId="Heading1">
    <w:name w:val="heading 1"/>
    <w:basedOn w:val="Normal"/>
    <w:next w:val="Normal"/>
    <w:link w:val="Heading1Char"/>
    <w:uiPriority w:val="9"/>
    <w:qFormat/>
    <w:rsid w:val="0069556E"/>
    <w:pPr>
      <w:keepNext/>
      <w:keepLines/>
      <w:numPr>
        <w:numId w:val="13"/>
      </w:numPr>
      <w:jc w:val="center"/>
      <w:outlineLvl w:val="0"/>
    </w:pPr>
    <w:rPr>
      <w:b/>
      <w:caps/>
      <w:sz w:val="34"/>
    </w:rPr>
  </w:style>
  <w:style w:type="paragraph" w:styleId="Heading2">
    <w:name w:val="heading 2"/>
    <w:basedOn w:val="Normal"/>
    <w:next w:val="Normal"/>
    <w:uiPriority w:val="9"/>
    <w:unhideWhenUsed/>
    <w:qFormat/>
    <w:rsid w:val="0069556E"/>
    <w:pPr>
      <w:keepNext/>
      <w:keepLines/>
      <w:numPr>
        <w:ilvl w:val="1"/>
        <w:numId w:val="13"/>
      </w:numPr>
      <w:outlineLvl w:val="1"/>
    </w:pPr>
    <w:rPr>
      <w:b/>
    </w:rPr>
  </w:style>
  <w:style w:type="paragraph" w:styleId="Heading3">
    <w:name w:val="heading 3"/>
    <w:basedOn w:val="Normal"/>
    <w:next w:val="Normal"/>
    <w:link w:val="Heading3Char"/>
    <w:uiPriority w:val="9"/>
    <w:unhideWhenUsed/>
    <w:qFormat/>
    <w:rsid w:val="0069556E"/>
    <w:pPr>
      <w:keepNext/>
      <w:keepLines/>
      <w:numPr>
        <w:ilvl w:val="2"/>
        <w:numId w:val="13"/>
      </w:numPr>
      <w:outlineLvl w:val="2"/>
    </w:pPr>
    <w:rPr>
      <w:b/>
      <w:i/>
    </w:rPr>
  </w:style>
  <w:style w:type="paragraph" w:styleId="Heading4">
    <w:name w:val="heading 4"/>
    <w:basedOn w:val="Normal"/>
    <w:next w:val="Normal"/>
    <w:uiPriority w:val="9"/>
    <w:unhideWhenUsed/>
    <w:qFormat/>
    <w:rsid w:val="001D707F"/>
    <w:pPr>
      <w:keepNext/>
      <w:keepLines/>
      <w:numPr>
        <w:ilvl w:val="3"/>
        <w:numId w:val="13"/>
      </w:numPr>
      <w:outlineLvl w:val="3"/>
    </w:pPr>
    <w:rPr>
      <w:i/>
      <w:szCs w:val="24"/>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ind w:firstLine="0"/>
      <w:jc w:val="center"/>
    </w:pPr>
    <w:rPr>
      <w:b/>
      <w:sz w:val="34"/>
      <w:szCs w:val="34"/>
    </w:rPr>
  </w:style>
  <w:style w:type="paragraph" w:styleId="Subtitle">
    <w:name w:val="Subtitle"/>
    <w:basedOn w:val="Normal"/>
    <w:next w:val="Normal"/>
    <w:uiPriority w:val="11"/>
    <w:qFormat/>
    <w:pPr>
      <w:keepNext/>
      <w:keepLines/>
      <w:spacing w:before="0"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69556E"/>
    <w:pPr>
      <w:ind w:left="720"/>
      <w:contextualSpacing/>
    </w:pPr>
  </w:style>
  <w:style w:type="paragraph" w:styleId="NoSpacing">
    <w:name w:val="No Spacing"/>
    <w:uiPriority w:val="1"/>
    <w:qFormat/>
    <w:rsid w:val="0069556E"/>
    <w:pPr>
      <w:spacing w:before="120" w:after="120"/>
      <w:ind w:firstLine="0"/>
    </w:pPr>
  </w:style>
  <w:style w:type="character" w:customStyle="1" w:styleId="Heading1Char">
    <w:name w:val="Heading 1 Char"/>
    <w:basedOn w:val="DefaultParagraphFont"/>
    <w:link w:val="Heading1"/>
    <w:uiPriority w:val="9"/>
    <w:rsid w:val="000D657C"/>
    <w:rPr>
      <w:b/>
      <w:caps/>
      <w:sz w:val="34"/>
    </w:rPr>
  </w:style>
  <w:style w:type="paragraph" w:styleId="Header">
    <w:name w:val="header"/>
    <w:basedOn w:val="Normal"/>
    <w:link w:val="HeaderChar"/>
    <w:uiPriority w:val="99"/>
    <w:unhideWhenUsed/>
    <w:rsid w:val="00A5131A"/>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A5131A"/>
  </w:style>
  <w:style w:type="paragraph" w:styleId="Footer">
    <w:name w:val="footer"/>
    <w:basedOn w:val="Normal"/>
    <w:link w:val="FooterChar"/>
    <w:uiPriority w:val="99"/>
    <w:unhideWhenUsed/>
    <w:rsid w:val="00A5131A"/>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A5131A"/>
  </w:style>
  <w:style w:type="character" w:customStyle="1" w:styleId="Heading3Char">
    <w:name w:val="Heading 3 Char"/>
    <w:basedOn w:val="DefaultParagraphFont"/>
    <w:link w:val="Heading3"/>
    <w:uiPriority w:val="9"/>
    <w:rsid w:val="005A079E"/>
    <w:rPr>
      <w:b/>
      <w:i/>
    </w:rPr>
  </w:style>
  <w:style w:type="paragraph" w:styleId="TOC1">
    <w:name w:val="toc 1"/>
    <w:basedOn w:val="Normal"/>
    <w:next w:val="Normal"/>
    <w:autoRedefine/>
    <w:uiPriority w:val="39"/>
    <w:unhideWhenUsed/>
    <w:rsid w:val="0022065F"/>
    <w:pPr>
      <w:spacing w:after="100"/>
    </w:pPr>
  </w:style>
  <w:style w:type="paragraph" w:styleId="TOC2">
    <w:name w:val="toc 2"/>
    <w:basedOn w:val="Normal"/>
    <w:next w:val="Normal"/>
    <w:autoRedefine/>
    <w:uiPriority w:val="39"/>
    <w:unhideWhenUsed/>
    <w:rsid w:val="0022065F"/>
    <w:pPr>
      <w:spacing w:after="100"/>
      <w:ind w:left="260"/>
    </w:pPr>
  </w:style>
  <w:style w:type="paragraph" w:styleId="TOC3">
    <w:name w:val="toc 3"/>
    <w:basedOn w:val="Normal"/>
    <w:next w:val="Normal"/>
    <w:autoRedefine/>
    <w:uiPriority w:val="39"/>
    <w:unhideWhenUsed/>
    <w:rsid w:val="0022065F"/>
    <w:pPr>
      <w:spacing w:after="100"/>
      <w:ind w:left="520"/>
    </w:pPr>
  </w:style>
  <w:style w:type="paragraph" w:styleId="TOC4">
    <w:name w:val="toc 4"/>
    <w:basedOn w:val="Normal"/>
    <w:next w:val="Normal"/>
    <w:autoRedefine/>
    <w:uiPriority w:val="39"/>
    <w:unhideWhenUsed/>
    <w:rsid w:val="0022065F"/>
    <w:pPr>
      <w:spacing w:after="100"/>
      <w:ind w:left="780"/>
    </w:pPr>
  </w:style>
  <w:style w:type="character" w:styleId="Hyperlink">
    <w:name w:val="Hyperlink"/>
    <w:basedOn w:val="DefaultParagraphFont"/>
    <w:uiPriority w:val="99"/>
    <w:unhideWhenUsed/>
    <w:rsid w:val="0022065F"/>
    <w:rPr>
      <w:color w:val="0000FF" w:themeColor="hyperlink"/>
      <w:u w:val="single"/>
    </w:rPr>
  </w:style>
  <w:style w:type="paragraph" w:styleId="NormalWeb">
    <w:name w:val="Normal (Web)"/>
    <w:basedOn w:val="Normal"/>
    <w:uiPriority w:val="99"/>
    <w:unhideWhenUsed/>
    <w:rsid w:val="00105A69"/>
    <w:pPr>
      <w:spacing w:before="100" w:beforeAutospacing="1" w:after="100" w:afterAutospacing="1" w:line="240" w:lineRule="auto"/>
      <w:ind w:firstLine="0"/>
      <w:jc w:val="left"/>
    </w:pPr>
    <w:rPr>
      <w:sz w:val="24"/>
      <w:szCs w:val="24"/>
    </w:rPr>
  </w:style>
  <w:style w:type="paragraph" w:styleId="Caption">
    <w:name w:val="caption"/>
    <w:basedOn w:val="Normal"/>
    <w:next w:val="Normal"/>
    <w:uiPriority w:val="35"/>
    <w:unhideWhenUsed/>
    <w:qFormat/>
    <w:rsid w:val="00407F93"/>
    <w:pPr>
      <w:spacing w:before="0" w:after="200" w:line="240" w:lineRule="auto"/>
    </w:pPr>
    <w:rPr>
      <w:i/>
      <w:iCs/>
      <w:color w:val="1F497D" w:themeColor="text2"/>
      <w:sz w:val="18"/>
      <w:szCs w:val="18"/>
    </w:rPr>
  </w:style>
  <w:style w:type="paragraph" w:styleId="Bibliography">
    <w:name w:val="Bibliography"/>
    <w:basedOn w:val="Normal"/>
    <w:next w:val="Normal"/>
    <w:uiPriority w:val="37"/>
    <w:unhideWhenUsed/>
    <w:rsid w:val="00AA54D8"/>
    <w:pPr>
      <w:spacing w:after="0" w:line="480" w:lineRule="auto"/>
      <w:ind w:left="720" w:hanging="720"/>
    </w:pPr>
  </w:style>
  <w:style w:type="table" w:styleId="TableGrid">
    <w:name w:val="Table Grid"/>
    <w:basedOn w:val="TableNormal"/>
    <w:uiPriority w:val="39"/>
    <w:rsid w:val="00AA54D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A54D8"/>
    <w:pPr>
      <w:spacing w:line="240" w:lineRule="auto"/>
      <w:ind w:firstLine="0"/>
      <w:jc w:val="left"/>
    </w:pPr>
  </w:style>
  <w:style w:type="paragraph" w:styleId="BalloonText">
    <w:name w:val="Balloon Text"/>
    <w:basedOn w:val="Normal"/>
    <w:link w:val="BalloonTextChar"/>
    <w:uiPriority w:val="99"/>
    <w:semiHidden/>
    <w:unhideWhenUsed/>
    <w:rsid w:val="00AA54D8"/>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54D8"/>
    <w:rPr>
      <w:rFonts w:ascii="Segoe UI" w:hAnsi="Segoe UI" w:cs="Segoe UI"/>
      <w:sz w:val="18"/>
      <w:szCs w:val="18"/>
    </w:rPr>
  </w:style>
  <w:style w:type="paragraph" w:styleId="TableofFigures">
    <w:name w:val="table of figures"/>
    <w:basedOn w:val="Normal"/>
    <w:next w:val="Normal"/>
    <w:uiPriority w:val="99"/>
    <w:unhideWhenUsed/>
    <w:rsid w:val="00AA54D8"/>
    <w:pPr>
      <w:spacing w:after="0"/>
    </w:pPr>
  </w:style>
  <w:style w:type="character" w:styleId="FollowedHyperlink">
    <w:name w:val="FollowedHyperlink"/>
    <w:basedOn w:val="DefaultParagraphFont"/>
    <w:uiPriority w:val="99"/>
    <w:semiHidden/>
    <w:unhideWhenUsed/>
    <w:rsid w:val="00987913"/>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987913"/>
    <w:rPr>
      <w:b/>
      <w:bCs/>
    </w:rPr>
  </w:style>
  <w:style w:type="character" w:customStyle="1" w:styleId="CommentSubjectChar">
    <w:name w:val="Comment Subject Char"/>
    <w:basedOn w:val="CommentTextChar"/>
    <w:link w:val="CommentSubject"/>
    <w:uiPriority w:val="99"/>
    <w:semiHidden/>
    <w:rsid w:val="0098791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120537">
      <w:bodyDiv w:val="1"/>
      <w:marLeft w:val="0"/>
      <w:marRight w:val="0"/>
      <w:marTop w:val="0"/>
      <w:marBottom w:val="0"/>
      <w:divBdr>
        <w:top w:val="none" w:sz="0" w:space="0" w:color="auto"/>
        <w:left w:val="none" w:sz="0" w:space="0" w:color="auto"/>
        <w:bottom w:val="none" w:sz="0" w:space="0" w:color="auto"/>
        <w:right w:val="none" w:sz="0" w:space="0" w:color="auto"/>
      </w:divBdr>
      <w:divsChild>
        <w:div w:id="899291258">
          <w:marLeft w:val="0"/>
          <w:marRight w:val="0"/>
          <w:marTop w:val="0"/>
          <w:marBottom w:val="0"/>
          <w:divBdr>
            <w:top w:val="none" w:sz="0" w:space="0" w:color="auto"/>
            <w:left w:val="none" w:sz="0" w:space="0" w:color="auto"/>
            <w:bottom w:val="none" w:sz="0" w:space="0" w:color="auto"/>
            <w:right w:val="none" w:sz="0" w:space="0" w:color="auto"/>
          </w:divBdr>
          <w:divsChild>
            <w:div w:id="1908686737">
              <w:marLeft w:val="0"/>
              <w:marRight w:val="0"/>
              <w:marTop w:val="0"/>
              <w:marBottom w:val="0"/>
              <w:divBdr>
                <w:top w:val="none" w:sz="0" w:space="0" w:color="auto"/>
                <w:left w:val="none" w:sz="0" w:space="0" w:color="auto"/>
                <w:bottom w:val="none" w:sz="0" w:space="0" w:color="auto"/>
                <w:right w:val="none" w:sz="0" w:space="0" w:color="auto"/>
              </w:divBdr>
              <w:divsChild>
                <w:div w:id="589849259">
                  <w:marLeft w:val="0"/>
                  <w:marRight w:val="0"/>
                  <w:marTop w:val="0"/>
                  <w:marBottom w:val="0"/>
                  <w:divBdr>
                    <w:top w:val="none" w:sz="0" w:space="0" w:color="auto"/>
                    <w:left w:val="none" w:sz="0" w:space="0" w:color="auto"/>
                    <w:bottom w:val="none" w:sz="0" w:space="0" w:color="auto"/>
                    <w:right w:val="none" w:sz="0" w:space="0" w:color="auto"/>
                  </w:divBdr>
                  <w:divsChild>
                    <w:div w:id="1071392131">
                      <w:marLeft w:val="0"/>
                      <w:marRight w:val="0"/>
                      <w:marTop w:val="0"/>
                      <w:marBottom w:val="0"/>
                      <w:divBdr>
                        <w:top w:val="none" w:sz="0" w:space="0" w:color="auto"/>
                        <w:left w:val="none" w:sz="0" w:space="0" w:color="auto"/>
                        <w:bottom w:val="none" w:sz="0" w:space="0" w:color="auto"/>
                        <w:right w:val="none" w:sz="0" w:space="0" w:color="auto"/>
                      </w:divBdr>
                      <w:divsChild>
                        <w:div w:id="335302793">
                          <w:marLeft w:val="0"/>
                          <w:marRight w:val="0"/>
                          <w:marTop w:val="0"/>
                          <w:marBottom w:val="0"/>
                          <w:divBdr>
                            <w:top w:val="none" w:sz="0" w:space="0" w:color="auto"/>
                            <w:left w:val="none" w:sz="0" w:space="0" w:color="auto"/>
                            <w:bottom w:val="none" w:sz="0" w:space="0" w:color="auto"/>
                            <w:right w:val="none" w:sz="0" w:space="0" w:color="auto"/>
                          </w:divBdr>
                          <w:divsChild>
                            <w:div w:id="1497964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034014">
      <w:bodyDiv w:val="1"/>
      <w:marLeft w:val="0"/>
      <w:marRight w:val="0"/>
      <w:marTop w:val="0"/>
      <w:marBottom w:val="0"/>
      <w:divBdr>
        <w:top w:val="none" w:sz="0" w:space="0" w:color="auto"/>
        <w:left w:val="none" w:sz="0" w:space="0" w:color="auto"/>
        <w:bottom w:val="none" w:sz="0" w:space="0" w:color="auto"/>
        <w:right w:val="none" w:sz="0" w:space="0" w:color="auto"/>
      </w:divBdr>
    </w:div>
    <w:div w:id="174416662">
      <w:bodyDiv w:val="1"/>
      <w:marLeft w:val="0"/>
      <w:marRight w:val="0"/>
      <w:marTop w:val="0"/>
      <w:marBottom w:val="0"/>
      <w:divBdr>
        <w:top w:val="none" w:sz="0" w:space="0" w:color="auto"/>
        <w:left w:val="none" w:sz="0" w:space="0" w:color="auto"/>
        <w:bottom w:val="none" w:sz="0" w:space="0" w:color="auto"/>
        <w:right w:val="none" w:sz="0" w:space="0" w:color="auto"/>
      </w:divBdr>
    </w:div>
    <w:div w:id="1275137224">
      <w:bodyDiv w:val="1"/>
      <w:marLeft w:val="0"/>
      <w:marRight w:val="0"/>
      <w:marTop w:val="0"/>
      <w:marBottom w:val="0"/>
      <w:divBdr>
        <w:top w:val="none" w:sz="0" w:space="0" w:color="auto"/>
        <w:left w:val="none" w:sz="0" w:space="0" w:color="auto"/>
        <w:bottom w:val="none" w:sz="0" w:space="0" w:color="auto"/>
        <w:right w:val="none" w:sz="0" w:space="0" w:color="auto"/>
      </w:divBdr>
    </w:div>
    <w:div w:id="1338993532">
      <w:bodyDiv w:val="1"/>
      <w:marLeft w:val="0"/>
      <w:marRight w:val="0"/>
      <w:marTop w:val="0"/>
      <w:marBottom w:val="0"/>
      <w:divBdr>
        <w:top w:val="none" w:sz="0" w:space="0" w:color="auto"/>
        <w:left w:val="none" w:sz="0" w:space="0" w:color="auto"/>
        <w:bottom w:val="none" w:sz="0" w:space="0" w:color="auto"/>
        <w:right w:val="none" w:sz="0" w:space="0" w:color="auto"/>
      </w:divBdr>
    </w:div>
    <w:div w:id="1674994597">
      <w:bodyDiv w:val="1"/>
      <w:marLeft w:val="0"/>
      <w:marRight w:val="0"/>
      <w:marTop w:val="0"/>
      <w:marBottom w:val="0"/>
      <w:divBdr>
        <w:top w:val="none" w:sz="0" w:space="0" w:color="auto"/>
        <w:left w:val="none" w:sz="0" w:space="0" w:color="auto"/>
        <w:bottom w:val="none" w:sz="0" w:space="0" w:color="auto"/>
        <w:right w:val="none" w:sz="0" w:space="0" w:color="auto"/>
      </w:divBdr>
    </w:div>
    <w:div w:id="1847286696">
      <w:bodyDiv w:val="1"/>
      <w:marLeft w:val="0"/>
      <w:marRight w:val="0"/>
      <w:marTop w:val="0"/>
      <w:marBottom w:val="0"/>
      <w:divBdr>
        <w:top w:val="none" w:sz="0" w:space="0" w:color="auto"/>
        <w:left w:val="none" w:sz="0" w:space="0" w:color="auto"/>
        <w:bottom w:val="none" w:sz="0" w:space="0" w:color="auto"/>
        <w:right w:val="none" w:sz="0" w:space="0" w:color="auto"/>
      </w:divBdr>
    </w:div>
    <w:div w:id="18862889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hyperlink" Target="https://learning.oreilly.com/library/view/mastering-phpmyadmin-3-4/9781849517782/" TargetMode="External"/><Relationship Id="rId16" Type="http://schemas.openxmlformats.org/officeDocument/2006/relationships/image" Target="media/image4.png"/><Relationship Id="rId11" Type="http://schemas.openxmlformats.org/officeDocument/2006/relationships/image" Target="media/image1.pn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hyperlink" Target="https://www.researchandmarkets.com/reports/5633519/photographic-services-global-market" TargetMode="External"/><Relationship Id="rId5" Type="http://schemas.openxmlformats.org/officeDocument/2006/relationships/numbering" Target="numbering.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hyperlink" Target="https://www.globenewswire.com/news-release/2023/08/02/2717287/0/en/Freelance-Platforms-Global-Market-Report-2023.html" TargetMode="External"/><Relationship Id="rId8" Type="http://schemas.openxmlformats.org/officeDocument/2006/relationships/webSettings" Target="webSetting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hyperlink" Target="https://www.businesswire.com/news/home/20210316005902/en/Global-Photographic-Services-Market-Report-2021-A-44.07-Billion-Market---COVID-19-Impact-and-Recovery-to-2025-2030---ResearchAndMarkets.com" TargetMode="External"/><Relationship Id="rId85"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hyperlink" Target="https://learning.oreilly.com/library/view/programming-php-4th/9781492054122/ch01.html"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endnotes" Target="endnote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hyperlink" Target="https://www.bls.gov/ooh/media-and-communication/photographers.htm" TargetMode="External"/><Relationship Id="rId81" Type="http://schemas.openxmlformats.org/officeDocument/2006/relationships/hyperlink" Target="https://doi.org/10.55014/pij.v5i1.15" TargetMode="External"/><Relationship Id="rId86"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hyperlink" Target="https://www.statista.com/outlook/cmo/beauty-personal-care/cosmetics/vietnam" TargetMode="External"/><Relationship Id="rId7" Type="http://schemas.openxmlformats.org/officeDocument/2006/relationships/settings" Target="settings.xml"/><Relationship Id="rId71" Type="http://schemas.openxmlformats.org/officeDocument/2006/relationships/image" Target="media/image59.png"/><Relationship Id="rId2" Type="http://schemas.openxmlformats.org/officeDocument/2006/relationships/customXml" Target="../customXml/item2.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61" Type="http://schemas.openxmlformats.org/officeDocument/2006/relationships/image" Target="media/image49.png"/><Relationship Id="rId82" Type="http://schemas.openxmlformats.org/officeDocument/2006/relationships/hyperlink" Target="https://learning.oreilly.com/library/view/html-css/9781394164684/c01.xhtml"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_rels/footnotes.xml.rels><?xml version="1.0" encoding="UTF-8" standalone="yes"?>
<Relationships xmlns="http://schemas.openxmlformats.org/package/2006/relationships"><Relationship Id="rId3" Type="http://schemas.openxmlformats.org/officeDocument/2006/relationships/hyperlink" Target="https://www.researchandmarkets.com/reports/5633519/photographic-services-global-market" TargetMode="External"/><Relationship Id="rId2" Type="http://schemas.openxmlformats.org/officeDocument/2006/relationships/hyperlink" Target="https://www.globenewswire.com/news-release/2023/08/02/2717287/0/en/Freelance-Platforms-Global-Market-Report-2023.html" TargetMode="External"/><Relationship Id="rId1" Type="http://schemas.openxmlformats.org/officeDocument/2006/relationships/hyperlink" Target="https://www.statista.com/outlook/cmo/beauty-personal-care/cosmetics/vietnam" TargetMode="External"/><Relationship Id="rId5" Type="http://schemas.openxmlformats.org/officeDocument/2006/relationships/hyperlink" Target="https://www.bls.gov/ooh/media-and-communication/photographers.htm" TargetMode="External"/><Relationship Id="rId4" Type="http://schemas.openxmlformats.org/officeDocument/2006/relationships/hyperlink" Target="https://www.businesswire.com/news/home/20210316005902/en/Global-Photographic-Services-Market-Report-2021-A-44.07-Billion-Market---COVID-19-Impact-and-Recovery-to-2025-2030---ResearchAndMarket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78CE86A904F764E8EF78DD1427A5C0A" ma:contentTypeVersion="17" ma:contentTypeDescription="Create a new document." ma:contentTypeScope="" ma:versionID="c88a3fdb233b159c89f45692cfe3fa8b">
  <xsd:schema xmlns:xsd="http://www.w3.org/2001/XMLSchema" xmlns:xs="http://www.w3.org/2001/XMLSchema" xmlns:p="http://schemas.microsoft.com/office/2006/metadata/properties" xmlns:ns3="d53cc3a6-3af6-4cd7-af3a-80e8d06887d0" xmlns:ns4="a3339b82-dbc2-4ad4-84e6-1ab165bcf9cb" targetNamespace="http://schemas.microsoft.com/office/2006/metadata/properties" ma:root="true" ma:fieldsID="52053c120aaca01324aa6e2ffbea5477" ns3:_="" ns4:_="">
    <xsd:import namespace="d53cc3a6-3af6-4cd7-af3a-80e8d06887d0"/>
    <xsd:import namespace="a3339b82-dbc2-4ad4-84e6-1ab165bcf9cb"/>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_activity" minOccurs="0"/>
                <xsd:element ref="ns4:MediaServiceDateTaken" minOccurs="0"/>
                <xsd:element ref="ns4:MediaServiceObjectDetectorVersions" minOccurs="0"/>
                <xsd:element ref="ns4:MediaLengthInSecond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53cc3a6-3af6-4cd7-af3a-80e8d06887d0"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3339b82-dbc2-4ad4-84e6-1ab165bcf9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_activity" ma:index="19" nillable="true" ma:displayName="_activity" ma:hidden="true" ma:internalName="_activity">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a3339b82-dbc2-4ad4-84e6-1ab165bcf9cb"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StyleName="APA" SelectedStyle="/APASixthEditionOfficeOnline.xsl" Version="6">
  <b:Source>
    <b:Tag>source1</b:Tag>
    <b:DayAccessed>11</b:DayAccessed>
    <b:SourceType>DocumentFromInternetSite</b:SourceType>
    <b:URL>https://www.statista.com/outlook/cmo/beauty-personal-care/cosmetics/vietnam</b:URL>
    <b:Title>Cosmetics - Vietnam</b:Title>
    <b:InternetSiteTitle>Statista</b:InternetSiteTitle>
    <b:MonthAccessed>May</b:MonthAccessed>
    <b:YearAccessed>2024</b:YearAccessed>
    <b:Gdcea>{"AccessedType":"Website"}</b:Gdcea>
  </b:Source>
  <b:Source>
    <b:Tag>source2</b:Tag>
    <b:DayAccessed>11</b:DayAccessed>
    <b:SourceType>DocumentFromInternetSite</b:SourceType>
    <b:URL>https://www.globenewswire.com/news-release/2023/08/02/2717287/0/en/Freelance-Platforms-Global-Market-Report-2023.html</b:URL>
    <b:InternetSiteTitle>Wikipedia</b:InternetSiteTitle>
    <b:MonthAccessed>May</b:MonthAccessed>
    <b:YearAccessed>2024</b:YearAccessed>
    <b:Gdcea>{"AccessedType":"Website"}</b:Gdcea>
  </b:Source>
  <b:Source>
    <b:Tag>source3</b:Tag>
    <b:DayAccessed>11</b:DayAccessed>
    <b:SourceType>DocumentFromInternetSite</b:SourceType>
    <b:URL>https://www.globenewswire.com/news-release/2023/08/02/2717287/0/en/Freelance-Platforms-Global-Market-Report-2023.html</b:URL>
    <b:InternetSiteTitle>GLOBE NEWSWIRE</b:InternetSiteTitle>
    <b:MonthAccessed>May</b:MonthAccessed>
    <b:YearAccessed>2024</b:YearAccessed>
    <b:Gdcea>{"AccessedType":"Website"}</b:Gdcea>
  </b:Source>
</b:Sources>
</file>

<file path=customXml/itemProps1.xml><?xml version="1.0" encoding="utf-8"?>
<ds:datastoreItem xmlns:ds="http://schemas.openxmlformats.org/officeDocument/2006/customXml" ds:itemID="{8053359D-E91F-418B-ABE7-553C6CF436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53cc3a6-3af6-4cd7-af3a-80e8d06887d0"/>
    <ds:schemaRef ds:uri="a3339b82-dbc2-4ad4-84e6-1ab165bcf9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29F9370-1C13-4DFF-970B-B92ABA3E1D4B}">
  <ds:schemaRefs>
    <ds:schemaRef ds:uri="http://purl.org/dc/dcmitype/"/>
    <ds:schemaRef ds:uri="http://schemas.openxmlformats.org/package/2006/metadata/core-properties"/>
    <ds:schemaRef ds:uri="http://www.w3.org/XML/1998/namespace"/>
    <ds:schemaRef ds:uri="http://schemas.microsoft.com/office/2006/documentManagement/types"/>
    <ds:schemaRef ds:uri="http://purl.org/dc/elements/1.1/"/>
    <ds:schemaRef ds:uri="http://schemas.microsoft.com/office/2006/metadata/properties"/>
    <ds:schemaRef ds:uri="http://schemas.microsoft.com/office/infopath/2007/PartnerControls"/>
    <ds:schemaRef ds:uri="a3339b82-dbc2-4ad4-84e6-1ab165bcf9cb"/>
    <ds:schemaRef ds:uri="d53cc3a6-3af6-4cd7-af3a-80e8d06887d0"/>
    <ds:schemaRef ds:uri="http://purl.org/dc/terms/"/>
  </ds:schemaRefs>
</ds:datastoreItem>
</file>

<file path=customXml/itemProps3.xml><?xml version="1.0" encoding="utf-8"?>
<ds:datastoreItem xmlns:ds="http://schemas.openxmlformats.org/officeDocument/2006/customXml" ds:itemID="{31BF39C9-6BE8-4524-A310-600CE9E865AB}">
  <ds:schemaRefs>
    <ds:schemaRef ds:uri="http://schemas.microsoft.com/sharepoint/v3/contenttype/forms"/>
  </ds:schemaRefs>
</ds:datastoreItem>
</file>

<file path=customXml/itemProps4.xml><?xml version="1.0" encoding="utf-8"?>
<ds:datastoreItem xmlns:ds="http://schemas.openxmlformats.org/officeDocument/2006/customXml" ds:itemID="{22222222-1234-1234-1234-123412341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0</Pages>
  <Words>10464</Words>
  <Characters>59649</Characters>
  <Application>Microsoft Office Word</Application>
  <DocSecurity>0</DocSecurity>
  <Lines>497</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74</CharactersWithSpaces>
  <SharedDoc>false</SharedDoc>
  <HLinks>
    <vt:vector size="594" baseType="variant">
      <vt:variant>
        <vt:i4>4390916</vt:i4>
      </vt:variant>
      <vt:variant>
        <vt:i4>903</vt:i4>
      </vt:variant>
      <vt:variant>
        <vt:i4>0</vt:i4>
      </vt:variant>
      <vt:variant>
        <vt:i4>5</vt:i4>
      </vt:variant>
      <vt:variant>
        <vt:lpwstr>https://learning.oreilly.com/library/view/mastering-phpmyadmin-3-4/9781849517782/</vt:lpwstr>
      </vt:variant>
      <vt:variant>
        <vt:lpwstr/>
      </vt:variant>
      <vt:variant>
        <vt:i4>589896</vt:i4>
      </vt:variant>
      <vt:variant>
        <vt:i4>900</vt:i4>
      </vt:variant>
      <vt:variant>
        <vt:i4>0</vt:i4>
      </vt:variant>
      <vt:variant>
        <vt:i4>5</vt:i4>
      </vt:variant>
      <vt:variant>
        <vt:lpwstr>https://learning.oreilly.com/library/view/programming-php-4th/9781492054122/ch01.html</vt:lpwstr>
      </vt:variant>
      <vt:variant>
        <vt:lpwstr>what_does_php_doquestion_mark</vt:lpwstr>
      </vt:variant>
      <vt:variant>
        <vt:i4>3866720</vt:i4>
      </vt:variant>
      <vt:variant>
        <vt:i4>897</vt:i4>
      </vt:variant>
      <vt:variant>
        <vt:i4>0</vt:i4>
      </vt:variant>
      <vt:variant>
        <vt:i4>5</vt:i4>
      </vt:variant>
      <vt:variant>
        <vt:lpwstr>https://learning.oreilly.com/library/view/html-css/9781394164684/c01.xhtml</vt:lpwstr>
      </vt:variant>
      <vt:variant>
        <vt:lpwstr/>
      </vt:variant>
      <vt:variant>
        <vt:i4>1179651</vt:i4>
      </vt:variant>
      <vt:variant>
        <vt:i4>894</vt:i4>
      </vt:variant>
      <vt:variant>
        <vt:i4>0</vt:i4>
      </vt:variant>
      <vt:variant>
        <vt:i4>5</vt:i4>
      </vt:variant>
      <vt:variant>
        <vt:lpwstr>https://doi.org/10.55014/pij.v5i1.15</vt:lpwstr>
      </vt:variant>
      <vt:variant>
        <vt:lpwstr/>
      </vt:variant>
      <vt:variant>
        <vt:i4>6226003</vt:i4>
      </vt:variant>
      <vt:variant>
        <vt:i4>891</vt:i4>
      </vt:variant>
      <vt:variant>
        <vt:i4>0</vt:i4>
      </vt:variant>
      <vt:variant>
        <vt:i4>5</vt:i4>
      </vt:variant>
      <vt:variant>
        <vt:lpwstr>https://www.businesswire.com/news/home/20210316005902/en/Global-Photographic-Services-Market-Report-2021-A-44.07-Billion-Market---COVID-19-Impact-and-Recovery-to-2025-2030---ResearchAndMarkets.com</vt:lpwstr>
      </vt:variant>
      <vt:variant>
        <vt:lpwstr/>
      </vt:variant>
      <vt:variant>
        <vt:i4>3997749</vt:i4>
      </vt:variant>
      <vt:variant>
        <vt:i4>888</vt:i4>
      </vt:variant>
      <vt:variant>
        <vt:i4>0</vt:i4>
      </vt:variant>
      <vt:variant>
        <vt:i4>5</vt:i4>
      </vt:variant>
      <vt:variant>
        <vt:lpwstr>https://www.researchandmarkets.com/reports/5633519/photographic-services-global-market</vt:lpwstr>
      </vt:variant>
      <vt:variant>
        <vt:lpwstr/>
      </vt:variant>
      <vt:variant>
        <vt:i4>589906</vt:i4>
      </vt:variant>
      <vt:variant>
        <vt:i4>885</vt:i4>
      </vt:variant>
      <vt:variant>
        <vt:i4>0</vt:i4>
      </vt:variant>
      <vt:variant>
        <vt:i4>5</vt:i4>
      </vt:variant>
      <vt:variant>
        <vt:lpwstr>https://www.bls.gov/ooh/media-and-communication/photographers.htm</vt:lpwstr>
      </vt:variant>
      <vt:variant>
        <vt:lpwstr/>
      </vt:variant>
      <vt:variant>
        <vt:i4>1376285</vt:i4>
      </vt:variant>
      <vt:variant>
        <vt:i4>879</vt:i4>
      </vt:variant>
      <vt:variant>
        <vt:i4>0</vt:i4>
      </vt:variant>
      <vt:variant>
        <vt:i4>5</vt:i4>
      </vt:variant>
      <vt:variant>
        <vt:lpwstr>https://www.globenewswire.com/news-release/2023/08/02/2717287/0/en/Freelance-Platforms-Global-Market-Report-2023.html</vt:lpwstr>
      </vt:variant>
      <vt:variant>
        <vt:lpwstr/>
      </vt:variant>
      <vt:variant>
        <vt:i4>7405668</vt:i4>
      </vt:variant>
      <vt:variant>
        <vt:i4>876</vt:i4>
      </vt:variant>
      <vt:variant>
        <vt:i4>0</vt:i4>
      </vt:variant>
      <vt:variant>
        <vt:i4>5</vt:i4>
      </vt:variant>
      <vt:variant>
        <vt:lpwstr>https://www.statista.com/outlook/cmo/beauty-personal-care/cosmetics/vietnam</vt:lpwstr>
      </vt:variant>
      <vt:variant>
        <vt:lpwstr/>
      </vt:variant>
      <vt:variant>
        <vt:i4>1310776</vt:i4>
      </vt:variant>
      <vt:variant>
        <vt:i4>509</vt:i4>
      </vt:variant>
      <vt:variant>
        <vt:i4>0</vt:i4>
      </vt:variant>
      <vt:variant>
        <vt:i4>5</vt:i4>
      </vt:variant>
      <vt:variant>
        <vt:lpwstr/>
      </vt:variant>
      <vt:variant>
        <vt:lpwstr>_Toc169431307</vt:lpwstr>
      </vt:variant>
      <vt:variant>
        <vt:i4>1310776</vt:i4>
      </vt:variant>
      <vt:variant>
        <vt:i4>503</vt:i4>
      </vt:variant>
      <vt:variant>
        <vt:i4>0</vt:i4>
      </vt:variant>
      <vt:variant>
        <vt:i4>5</vt:i4>
      </vt:variant>
      <vt:variant>
        <vt:lpwstr/>
      </vt:variant>
      <vt:variant>
        <vt:lpwstr>_Toc169431306</vt:lpwstr>
      </vt:variant>
      <vt:variant>
        <vt:i4>1310776</vt:i4>
      </vt:variant>
      <vt:variant>
        <vt:i4>497</vt:i4>
      </vt:variant>
      <vt:variant>
        <vt:i4>0</vt:i4>
      </vt:variant>
      <vt:variant>
        <vt:i4>5</vt:i4>
      </vt:variant>
      <vt:variant>
        <vt:lpwstr/>
      </vt:variant>
      <vt:variant>
        <vt:lpwstr>_Toc169431305</vt:lpwstr>
      </vt:variant>
      <vt:variant>
        <vt:i4>1310776</vt:i4>
      </vt:variant>
      <vt:variant>
        <vt:i4>491</vt:i4>
      </vt:variant>
      <vt:variant>
        <vt:i4>0</vt:i4>
      </vt:variant>
      <vt:variant>
        <vt:i4>5</vt:i4>
      </vt:variant>
      <vt:variant>
        <vt:lpwstr/>
      </vt:variant>
      <vt:variant>
        <vt:lpwstr>_Toc169431304</vt:lpwstr>
      </vt:variant>
      <vt:variant>
        <vt:i4>1310776</vt:i4>
      </vt:variant>
      <vt:variant>
        <vt:i4>485</vt:i4>
      </vt:variant>
      <vt:variant>
        <vt:i4>0</vt:i4>
      </vt:variant>
      <vt:variant>
        <vt:i4>5</vt:i4>
      </vt:variant>
      <vt:variant>
        <vt:lpwstr/>
      </vt:variant>
      <vt:variant>
        <vt:lpwstr>_Toc169431303</vt:lpwstr>
      </vt:variant>
      <vt:variant>
        <vt:i4>1310776</vt:i4>
      </vt:variant>
      <vt:variant>
        <vt:i4>479</vt:i4>
      </vt:variant>
      <vt:variant>
        <vt:i4>0</vt:i4>
      </vt:variant>
      <vt:variant>
        <vt:i4>5</vt:i4>
      </vt:variant>
      <vt:variant>
        <vt:lpwstr/>
      </vt:variant>
      <vt:variant>
        <vt:lpwstr>_Toc169431302</vt:lpwstr>
      </vt:variant>
      <vt:variant>
        <vt:i4>1310776</vt:i4>
      </vt:variant>
      <vt:variant>
        <vt:i4>473</vt:i4>
      </vt:variant>
      <vt:variant>
        <vt:i4>0</vt:i4>
      </vt:variant>
      <vt:variant>
        <vt:i4>5</vt:i4>
      </vt:variant>
      <vt:variant>
        <vt:lpwstr/>
      </vt:variant>
      <vt:variant>
        <vt:lpwstr>_Toc169431301</vt:lpwstr>
      </vt:variant>
      <vt:variant>
        <vt:i4>1310776</vt:i4>
      </vt:variant>
      <vt:variant>
        <vt:i4>467</vt:i4>
      </vt:variant>
      <vt:variant>
        <vt:i4>0</vt:i4>
      </vt:variant>
      <vt:variant>
        <vt:i4>5</vt:i4>
      </vt:variant>
      <vt:variant>
        <vt:lpwstr/>
      </vt:variant>
      <vt:variant>
        <vt:lpwstr>_Toc169431300</vt:lpwstr>
      </vt:variant>
      <vt:variant>
        <vt:i4>1900601</vt:i4>
      </vt:variant>
      <vt:variant>
        <vt:i4>461</vt:i4>
      </vt:variant>
      <vt:variant>
        <vt:i4>0</vt:i4>
      </vt:variant>
      <vt:variant>
        <vt:i4>5</vt:i4>
      </vt:variant>
      <vt:variant>
        <vt:lpwstr/>
      </vt:variant>
      <vt:variant>
        <vt:lpwstr>_Toc169431299</vt:lpwstr>
      </vt:variant>
      <vt:variant>
        <vt:i4>1900601</vt:i4>
      </vt:variant>
      <vt:variant>
        <vt:i4>455</vt:i4>
      </vt:variant>
      <vt:variant>
        <vt:i4>0</vt:i4>
      </vt:variant>
      <vt:variant>
        <vt:i4>5</vt:i4>
      </vt:variant>
      <vt:variant>
        <vt:lpwstr/>
      </vt:variant>
      <vt:variant>
        <vt:lpwstr>_Toc169431298</vt:lpwstr>
      </vt:variant>
      <vt:variant>
        <vt:i4>1900601</vt:i4>
      </vt:variant>
      <vt:variant>
        <vt:i4>449</vt:i4>
      </vt:variant>
      <vt:variant>
        <vt:i4>0</vt:i4>
      </vt:variant>
      <vt:variant>
        <vt:i4>5</vt:i4>
      </vt:variant>
      <vt:variant>
        <vt:lpwstr/>
      </vt:variant>
      <vt:variant>
        <vt:lpwstr>_Toc169431297</vt:lpwstr>
      </vt:variant>
      <vt:variant>
        <vt:i4>1900601</vt:i4>
      </vt:variant>
      <vt:variant>
        <vt:i4>443</vt:i4>
      </vt:variant>
      <vt:variant>
        <vt:i4>0</vt:i4>
      </vt:variant>
      <vt:variant>
        <vt:i4>5</vt:i4>
      </vt:variant>
      <vt:variant>
        <vt:lpwstr/>
      </vt:variant>
      <vt:variant>
        <vt:lpwstr>_Toc169431296</vt:lpwstr>
      </vt:variant>
      <vt:variant>
        <vt:i4>1900601</vt:i4>
      </vt:variant>
      <vt:variant>
        <vt:i4>437</vt:i4>
      </vt:variant>
      <vt:variant>
        <vt:i4>0</vt:i4>
      </vt:variant>
      <vt:variant>
        <vt:i4>5</vt:i4>
      </vt:variant>
      <vt:variant>
        <vt:lpwstr/>
      </vt:variant>
      <vt:variant>
        <vt:lpwstr>_Toc169431295</vt:lpwstr>
      </vt:variant>
      <vt:variant>
        <vt:i4>1900601</vt:i4>
      </vt:variant>
      <vt:variant>
        <vt:i4>431</vt:i4>
      </vt:variant>
      <vt:variant>
        <vt:i4>0</vt:i4>
      </vt:variant>
      <vt:variant>
        <vt:i4>5</vt:i4>
      </vt:variant>
      <vt:variant>
        <vt:lpwstr/>
      </vt:variant>
      <vt:variant>
        <vt:lpwstr>_Toc169431294</vt:lpwstr>
      </vt:variant>
      <vt:variant>
        <vt:i4>1900601</vt:i4>
      </vt:variant>
      <vt:variant>
        <vt:i4>425</vt:i4>
      </vt:variant>
      <vt:variant>
        <vt:i4>0</vt:i4>
      </vt:variant>
      <vt:variant>
        <vt:i4>5</vt:i4>
      </vt:variant>
      <vt:variant>
        <vt:lpwstr/>
      </vt:variant>
      <vt:variant>
        <vt:lpwstr>_Toc169431293</vt:lpwstr>
      </vt:variant>
      <vt:variant>
        <vt:i4>1900601</vt:i4>
      </vt:variant>
      <vt:variant>
        <vt:i4>419</vt:i4>
      </vt:variant>
      <vt:variant>
        <vt:i4>0</vt:i4>
      </vt:variant>
      <vt:variant>
        <vt:i4>5</vt:i4>
      </vt:variant>
      <vt:variant>
        <vt:lpwstr/>
      </vt:variant>
      <vt:variant>
        <vt:lpwstr>_Toc169431292</vt:lpwstr>
      </vt:variant>
      <vt:variant>
        <vt:i4>1900601</vt:i4>
      </vt:variant>
      <vt:variant>
        <vt:i4>413</vt:i4>
      </vt:variant>
      <vt:variant>
        <vt:i4>0</vt:i4>
      </vt:variant>
      <vt:variant>
        <vt:i4>5</vt:i4>
      </vt:variant>
      <vt:variant>
        <vt:lpwstr/>
      </vt:variant>
      <vt:variant>
        <vt:lpwstr>_Toc169431291</vt:lpwstr>
      </vt:variant>
      <vt:variant>
        <vt:i4>1900601</vt:i4>
      </vt:variant>
      <vt:variant>
        <vt:i4>407</vt:i4>
      </vt:variant>
      <vt:variant>
        <vt:i4>0</vt:i4>
      </vt:variant>
      <vt:variant>
        <vt:i4>5</vt:i4>
      </vt:variant>
      <vt:variant>
        <vt:lpwstr/>
      </vt:variant>
      <vt:variant>
        <vt:lpwstr>_Toc169431290</vt:lpwstr>
      </vt:variant>
      <vt:variant>
        <vt:i4>1114168</vt:i4>
      </vt:variant>
      <vt:variant>
        <vt:i4>398</vt:i4>
      </vt:variant>
      <vt:variant>
        <vt:i4>0</vt:i4>
      </vt:variant>
      <vt:variant>
        <vt:i4>5</vt:i4>
      </vt:variant>
      <vt:variant>
        <vt:lpwstr/>
      </vt:variant>
      <vt:variant>
        <vt:lpwstr>_Toc169255571</vt:lpwstr>
      </vt:variant>
      <vt:variant>
        <vt:i4>1114168</vt:i4>
      </vt:variant>
      <vt:variant>
        <vt:i4>392</vt:i4>
      </vt:variant>
      <vt:variant>
        <vt:i4>0</vt:i4>
      </vt:variant>
      <vt:variant>
        <vt:i4>5</vt:i4>
      </vt:variant>
      <vt:variant>
        <vt:lpwstr/>
      </vt:variant>
      <vt:variant>
        <vt:lpwstr>_Toc169255570</vt:lpwstr>
      </vt:variant>
      <vt:variant>
        <vt:i4>1048632</vt:i4>
      </vt:variant>
      <vt:variant>
        <vt:i4>386</vt:i4>
      </vt:variant>
      <vt:variant>
        <vt:i4>0</vt:i4>
      </vt:variant>
      <vt:variant>
        <vt:i4>5</vt:i4>
      </vt:variant>
      <vt:variant>
        <vt:lpwstr/>
      </vt:variant>
      <vt:variant>
        <vt:lpwstr>_Toc169255569</vt:lpwstr>
      </vt:variant>
      <vt:variant>
        <vt:i4>1048632</vt:i4>
      </vt:variant>
      <vt:variant>
        <vt:i4>380</vt:i4>
      </vt:variant>
      <vt:variant>
        <vt:i4>0</vt:i4>
      </vt:variant>
      <vt:variant>
        <vt:i4>5</vt:i4>
      </vt:variant>
      <vt:variant>
        <vt:lpwstr/>
      </vt:variant>
      <vt:variant>
        <vt:lpwstr>_Toc169255568</vt:lpwstr>
      </vt:variant>
      <vt:variant>
        <vt:i4>1048632</vt:i4>
      </vt:variant>
      <vt:variant>
        <vt:i4>374</vt:i4>
      </vt:variant>
      <vt:variant>
        <vt:i4>0</vt:i4>
      </vt:variant>
      <vt:variant>
        <vt:i4>5</vt:i4>
      </vt:variant>
      <vt:variant>
        <vt:lpwstr/>
      </vt:variant>
      <vt:variant>
        <vt:lpwstr>_Toc169255567</vt:lpwstr>
      </vt:variant>
      <vt:variant>
        <vt:i4>1048632</vt:i4>
      </vt:variant>
      <vt:variant>
        <vt:i4>368</vt:i4>
      </vt:variant>
      <vt:variant>
        <vt:i4>0</vt:i4>
      </vt:variant>
      <vt:variant>
        <vt:i4>5</vt:i4>
      </vt:variant>
      <vt:variant>
        <vt:lpwstr/>
      </vt:variant>
      <vt:variant>
        <vt:lpwstr>_Toc169255566</vt:lpwstr>
      </vt:variant>
      <vt:variant>
        <vt:i4>1048632</vt:i4>
      </vt:variant>
      <vt:variant>
        <vt:i4>362</vt:i4>
      </vt:variant>
      <vt:variant>
        <vt:i4>0</vt:i4>
      </vt:variant>
      <vt:variant>
        <vt:i4>5</vt:i4>
      </vt:variant>
      <vt:variant>
        <vt:lpwstr/>
      </vt:variant>
      <vt:variant>
        <vt:lpwstr>_Toc169255565</vt:lpwstr>
      </vt:variant>
      <vt:variant>
        <vt:i4>1048632</vt:i4>
      </vt:variant>
      <vt:variant>
        <vt:i4>356</vt:i4>
      </vt:variant>
      <vt:variant>
        <vt:i4>0</vt:i4>
      </vt:variant>
      <vt:variant>
        <vt:i4>5</vt:i4>
      </vt:variant>
      <vt:variant>
        <vt:lpwstr/>
      </vt:variant>
      <vt:variant>
        <vt:lpwstr>_Toc169255564</vt:lpwstr>
      </vt:variant>
      <vt:variant>
        <vt:i4>1048632</vt:i4>
      </vt:variant>
      <vt:variant>
        <vt:i4>350</vt:i4>
      </vt:variant>
      <vt:variant>
        <vt:i4>0</vt:i4>
      </vt:variant>
      <vt:variant>
        <vt:i4>5</vt:i4>
      </vt:variant>
      <vt:variant>
        <vt:lpwstr/>
      </vt:variant>
      <vt:variant>
        <vt:lpwstr>_Toc169255563</vt:lpwstr>
      </vt:variant>
      <vt:variant>
        <vt:i4>1048632</vt:i4>
      </vt:variant>
      <vt:variant>
        <vt:i4>344</vt:i4>
      </vt:variant>
      <vt:variant>
        <vt:i4>0</vt:i4>
      </vt:variant>
      <vt:variant>
        <vt:i4>5</vt:i4>
      </vt:variant>
      <vt:variant>
        <vt:lpwstr/>
      </vt:variant>
      <vt:variant>
        <vt:lpwstr>_Toc169255562</vt:lpwstr>
      </vt:variant>
      <vt:variant>
        <vt:i4>1048632</vt:i4>
      </vt:variant>
      <vt:variant>
        <vt:i4>338</vt:i4>
      </vt:variant>
      <vt:variant>
        <vt:i4>0</vt:i4>
      </vt:variant>
      <vt:variant>
        <vt:i4>5</vt:i4>
      </vt:variant>
      <vt:variant>
        <vt:lpwstr/>
      </vt:variant>
      <vt:variant>
        <vt:lpwstr>_Toc169255561</vt:lpwstr>
      </vt:variant>
      <vt:variant>
        <vt:i4>1048632</vt:i4>
      </vt:variant>
      <vt:variant>
        <vt:i4>332</vt:i4>
      </vt:variant>
      <vt:variant>
        <vt:i4>0</vt:i4>
      </vt:variant>
      <vt:variant>
        <vt:i4>5</vt:i4>
      </vt:variant>
      <vt:variant>
        <vt:lpwstr/>
      </vt:variant>
      <vt:variant>
        <vt:lpwstr>_Toc169255560</vt:lpwstr>
      </vt:variant>
      <vt:variant>
        <vt:i4>1245240</vt:i4>
      </vt:variant>
      <vt:variant>
        <vt:i4>326</vt:i4>
      </vt:variant>
      <vt:variant>
        <vt:i4>0</vt:i4>
      </vt:variant>
      <vt:variant>
        <vt:i4>5</vt:i4>
      </vt:variant>
      <vt:variant>
        <vt:lpwstr/>
      </vt:variant>
      <vt:variant>
        <vt:lpwstr>_Toc169255559</vt:lpwstr>
      </vt:variant>
      <vt:variant>
        <vt:i4>1245240</vt:i4>
      </vt:variant>
      <vt:variant>
        <vt:i4>320</vt:i4>
      </vt:variant>
      <vt:variant>
        <vt:i4>0</vt:i4>
      </vt:variant>
      <vt:variant>
        <vt:i4>5</vt:i4>
      </vt:variant>
      <vt:variant>
        <vt:lpwstr/>
      </vt:variant>
      <vt:variant>
        <vt:lpwstr>_Toc169255558</vt:lpwstr>
      </vt:variant>
      <vt:variant>
        <vt:i4>1245240</vt:i4>
      </vt:variant>
      <vt:variant>
        <vt:i4>314</vt:i4>
      </vt:variant>
      <vt:variant>
        <vt:i4>0</vt:i4>
      </vt:variant>
      <vt:variant>
        <vt:i4>5</vt:i4>
      </vt:variant>
      <vt:variant>
        <vt:lpwstr/>
      </vt:variant>
      <vt:variant>
        <vt:lpwstr>_Toc169255557</vt:lpwstr>
      </vt:variant>
      <vt:variant>
        <vt:i4>1245240</vt:i4>
      </vt:variant>
      <vt:variant>
        <vt:i4>308</vt:i4>
      </vt:variant>
      <vt:variant>
        <vt:i4>0</vt:i4>
      </vt:variant>
      <vt:variant>
        <vt:i4>5</vt:i4>
      </vt:variant>
      <vt:variant>
        <vt:lpwstr/>
      </vt:variant>
      <vt:variant>
        <vt:lpwstr>_Toc169255556</vt:lpwstr>
      </vt:variant>
      <vt:variant>
        <vt:i4>1245240</vt:i4>
      </vt:variant>
      <vt:variant>
        <vt:i4>302</vt:i4>
      </vt:variant>
      <vt:variant>
        <vt:i4>0</vt:i4>
      </vt:variant>
      <vt:variant>
        <vt:i4>5</vt:i4>
      </vt:variant>
      <vt:variant>
        <vt:lpwstr/>
      </vt:variant>
      <vt:variant>
        <vt:lpwstr>_Toc169255555</vt:lpwstr>
      </vt:variant>
      <vt:variant>
        <vt:i4>1245240</vt:i4>
      </vt:variant>
      <vt:variant>
        <vt:i4>296</vt:i4>
      </vt:variant>
      <vt:variant>
        <vt:i4>0</vt:i4>
      </vt:variant>
      <vt:variant>
        <vt:i4>5</vt:i4>
      </vt:variant>
      <vt:variant>
        <vt:lpwstr/>
      </vt:variant>
      <vt:variant>
        <vt:lpwstr>_Toc169255554</vt:lpwstr>
      </vt:variant>
      <vt:variant>
        <vt:i4>1245240</vt:i4>
      </vt:variant>
      <vt:variant>
        <vt:i4>290</vt:i4>
      </vt:variant>
      <vt:variant>
        <vt:i4>0</vt:i4>
      </vt:variant>
      <vt:variant>
        <vt:i4>5</vt:i4>
      </vt:variant>
      <vt:variant>
        <vt:lpwstr/>
      </vt:variant>
      <vt:variant>
        <vt:lpwstr>_Toc169255553</vt:lpwstr>
      </vt:variant>
      <vt:variant>
        <vt:i4>1245240</vt:i4>
      </vt:variant>
      <vt:variant>
        <vt:i4>284</vt:i4>
      </vt:variant>
      <vt:variant>
        <vt:i4>0</vt:i4>
      </vt:variant>
      <vt:variant>
        <vt:i4>5</vt:i4>
      </vt:variant>
      <vt:variant>
        <vt:lpwstr/>
      </vt:variant>
      <vt:variant>
        <vt:lpwstr>_Toc169255552</vt:lpwstr>
      </vt:variant>
      <vt:variant>
        <vt:i4>1245240</vt:i4>
      </vt:variant>
      <vt:variant>
        <vt:i4>278</vt:i4>
      </vt:variant>
      <vt:variant>
        <vt:i4>0</vt:i4>
      </vt:variant>
      <vt:variant>
        <vt:i4>5</vt:i4>
      </vt:variant>
      <vt:variant>
        <vt:lpwstr/>
      </vt:variant>
      <vt:variant>
        <vt:lpwstr>_Toc169255551</vt:lpwstr>
      </vt:variant>
      <vt:variant>
        <vt:i4>1245240</vt:i4>
      </vt:variant>
      <vt:variant>
        <vt:i4>272</vt:i4>
      </vt:variant>
      <vt:variant>
        <vt:i4>0</vt:i4>
      </vt:variant>
      <vt:variant>
        <vt:i4>5</vt:i4>
      </vt:variant>
      <vt:variant>
        <vt:lpwstr/>
      </vt:variant>
      <vt:variant>
        <vt:lpwstr>_Toc169255550</vt:lpwstr>
      </vt:variant>
      <vt:variant>
        <vt:i4>1179704</vt:i4>
      </vt:variant>
      <vt:variant>
        <vt:i4>266</vt:i4>
      </vt:variant>
      <vt:variant>
        <vt:i4>0</vt:i4>
      </vt:variant>
      <vt:variant>
        <vt:i4>5</vt:i4>
      </vt:variant>
      <vt:variant>
        <vt:lpwstr/>
      </vt:variant>
      <vt:variant>
        <vt:lpwstr>_Toc169255549</vt:lpwstr>
      </vt:variant>
      <vt:variant>
        <vt:i4>1179704</vt:i4>
      </vt:variant>
      <vt:variant>
        <vt:i4>260</vt:i4>
      </vt:variant>
      <vt:variant>
        <vt:i4>0</vt:i4>
      </vt:variant>
      <vt:variant>
        <vt:i4>5</vt:i4>
      </vt:variant>
      <vt:variant>
        <vt:lpwstr/>
      </vt:variant>
      <vt:variant>
        <vt:lpwstr>_Toc169255548</vt:lpwstr>
      </vt:variant>
      <vt:variant>
        <vt:i4>1179704</vt:i4>
      </vt:variant>
      <vt:variant>
        <vt:i4>254</vt:i4>
      </vt:variant>
      <vt:variant>
        <vt:i4>0</vt:i4>
      </vt:variant>
      <vt:variant>
        <vt:i4>5</vt:i4>
      </vt:variant>
      <vt:variant>
        <vt:lpwstr/>
      </vt:variant>
      <vt:variant>
        <vt:lpwstr>_Toc169255547</vt:lpwstr>
      </vt:variant>
      <vt:variant>
        <vt:i4>1179704</vt:i4>
      </vt:variant>
      <vt:variant>
        <vt:i4>248</vt:i4>
      </vt:variant>
      <vt:variant>
        <vt:i4>0</vt:i4>
      </vt:variant>
      <vt:variant>
        <vt:i4>5</vt:i4>
      </vt:variant>
      <vt:variant>
        <vt:lpwstr/>
      </vt:variant>
      <vt:variant>
        <vt:lpwstr>_Toc169255546</vt:lpwstr>
      </vt:variant>
      <vt:variant>
        <vt:i4>1179704</vt:i4>
      </vt:variant>
      <vt:variant>
        <vt:i4>242</vt:i4>
      </vt:variant>
      <vt:variant>
        <vt:i4>0</vt:i4>
      </vt:variant>
      <vt:variant>
        <vt:i4>5</vt:i4>
      </vt:variant>
      <vt:variant>
        <vt:lpwstr/>
      </vt:variant>
      <vt:variant>
        <vt:lpwstr>_Toc169255545</vt:lpwstr>
      </vt:variant>
      <vt:variant>
        <vt:i4>1179704</vt:i4>
      </vt:variant>
      <vt:variant>
        <vt:i4>236</vt:i4>
      </vt:variant>
      <vt:variant>
        <vt:i4>0</vt:i4>
      </vt:variant>
      <vt:variant>
        <vt:i4>5</vt:i4>
      </vt:variant>
      <vt:variant>
        <vt:lpwstr/>
      </vt:variant>
      <vt:variant>
        <vt:lpwstr>_Toc169255544</vt:lpwstr>
      </vt:variant>
      <vt:variant>
        <vt:i4>1179704</vt:i4>
      </vt:variant>
      <vt:variant>
        <vt:i4>230</vt:i4>
      </vt:variant>
      <vt:variant>
        <vt:i4>0</vt:i4>
      </vt:variant>
      <vt:variant>
        <vt:i4>5</vt:i4>
      </vt:variant>
      <vt:variant>
        <vt:lpwstr/>
      </vt:variant>
      <vt:variant>
        <vt:lpwstr>_Toc169255543</vt:lpwstr>
      </vt:variant>
      <vt:variant>
        <vt:i4>1179704</vt:i4>
      </vt:variant>
      <vt:variant>
        <vt:i4>224</vt:i4>
      </vt:variant>
      <vt:variant>
        <vt:i4>0</vt:i4>
      </vt:variant>
      <vt:variant>
        <vt:i4>5</vt:i4>
      </vt:variant>
      <vt:variant>
        <vt:lpwstr/>
      </vt:variant>
      <vt:variant>
        <vt:lpwstr>_Toc169255542</vt:lpwstr>
      </vt:variant>
      <vt:variant>
        <vt:i4>1179704</vt:i4>
      </vt:variant>
      <vt:variant>
        <vt:i4>218</vt:i4>
      </vt:variant>
      <vt:variant>
        <vt:i4>0</vt:i4>
      </vt:variant>
      <vt:variant>
        <vt:i4>5</vt:i4>
      </vt:variant>
      <vt:variant>
        <vt:lpwstr/>
      </vt:variant>
      <vt:variant>
        <vt:lpwstr>_Toc169255541</vt:lpwstr>
      </vt:variant>
      <vt:variant>
        <vt:i4>1179704</vt:i4>
      </vt:variant>
      <vt:variant>
        <vt:i4>212</vt:i4>
      </vt:variant>
      <vt:variant>
        <vt:i4>0</vt:i4>
      </vt:variant>
      <vt:variant>
        <vt:i4>5</vt:i4>
      </vt:variant>
      <vt:variant>
        <vt:lpwstr/>
      </vt:variant>
      <vt:variant>
        <vt:lpwstr>_Toc169255540</vt:lpwstr>
      </vt:variant>
      <vt:variant>
        <vt:i4>1376312</vt:i4>
      </vt:variant>
      <vt:variant>
        <vt:i4>206</vt:i4>
      </vt:variant>
      <vt:variant>
        <vt:i4>0</vt:i4>
      </vt:variant>
      <vt:variant>
        <vt:i4>5</vt:i4>
      </vt:variant>
      <vt:variant>
        <vt:lpwstr/>
      </vt:variant>
      <vt:variant>
        <vt:lpwstr>_Toc169255539</vt:lpwstr>
      </vt:variant>
      <vt:variant>
        <vt:i4>1376312</vt:i4>
      </vt:variant>
      <vt:variant>
        <vt:i4>200</vt:i4>
      </vt:variant>
      <vt:variant>
        <vt:i4>0</vt:i4>
      </vt:variant>
      <vt:variant>
        <vt:i4>5</vt:i4>
      </vt:variant>
      <vt:variant>
        <vt:lpwstr/>
      </vt:variant>
      <vt:variant>
        <vt:lpwstr>_Toc169255538</vt:lpwstr>
      </vt:variant>
      <vt:variant>
        <vt:i4>1376312</vt:i4>
      </vt:variant>
      <vt:variant>
        <vt:i4>194</vt:i4>
      </vt:variant>
      <vt:variant>
        <vt:i4>0</vt:i4>
      </vt:variant>
      <vt:variant>
        <vt:i4>5</vt:i4>
      </vt:variant>
      <vt:variant>
        <vt:lpwstr/>
      </vt:variant>
      <vt:variant>
        <vt:lpwstr>_Toc169255537</vt:lpwstr>
      </vt:variant>
      <vt:variant>
        <vt:i4>1376312</vt:i4>
      </vt:variant>
      <vt:variant>
        <vt:i4>188</vt:i4>
      </vt:variant>
      <vt:variant>
        <vt:i4>0</vt:i4>
      </vt:variant>
      <vt:variant>
        <vt:i4>5</vt:i4>
      </vt:variant>
      <vt:variant>
        <vt:lpwstr/>
      </vt:variant>
      <vt:variant>
        <vt:lpwstr>_Toc169255536</vt:lpwstr>
      </vt:variant>
      <vt:variant>
        <vt:i4>1376312</vt:i4>
      </vt:variant>
      <vt:variant>
        <vt:i4>182</vt:i4>
      </vt:variant>
      <vt:variant>
        <vt:i4>0</vt:i4>
      </vt:variant>
      <vt:variant>
        <vt:i4>5</vt:i4>
      </vt:variant>
      <vt:variant>
        <vt:lpwstr/>
      </vt:variant>
      <vt:variant>
        <vt:lpwstr>_Toc169255535</vt:lpwstr>
      </vt:variant>
      <vt:variant>
        <vt:i4>1376312</vt:i4>
      </vt:variant>
      <vt:variant>
        <vt:i4>176</vt:i4>
      </vt:variant>
      <vt:variant>
        <vt:i4>0</vt:i4>
      </vt:variant>
      <vt:variant>
        <vt:i4>5</vt:i4>
      </vt:variant>
      <vt:variant>
        <vt:lpwstr/>
      </vt:variant>
      <vt:variant>
        <vt:lpwstr>_Toc169255534</vt:lpwstr>
      </vt:variant>
      <vt:variant>
        <vt:i4>1376312</vt:i4>
      </vt:variant>
      <vt:variant>
        <vt:i4>170</vt:i4>
      </vt:variant>
      <vt:variant>
        <vt:i4>0</vt:i4>
      </vt:variant>
      <vt:variant>
        <vt:i4>5</vt:i4>
      </vt:variant>
      <vt:variant>
        <vt:lpwstr/>
      </vt:variant>
      <vt:variant>
        <vt:lpwstr>_Toc169255533</vt:lpwstr>
      </vt:variant>
      <vt:variant>
        <vt:i4>1376312</vt:i4>
      </vt:variant>
      <vt:variant>
        <vt:i4>164</vt:i4>
      </vt:variant>
      <vt:variant>
        <vt:i4>0</vt:i4>
      </vt:variant>
      <vt:variant>
        <vt:i4>5</vt:i4>
      </vt:variant>
      <vt:variant>
        <vt:lpwstr/>
      </vt:variant>
      <vt:variant>
        <vt:lpwstr>_Toc169255532</vt:lpwstr>
      </vt:variant>
      <vt:variant>
        <vt:i4>1376312</vt:i4>
      </vt:variant>
      <vt:variant>
        <vt:i4>158</vt:i4>
      </vt:variant>
      <vt:variant>
        <vt:i4>0</vt:i4>
      </vt:variant>
      <vt:variant>
        <vt:i4>5</vt:i4>
      </vt:variant>
      <vt:variant>
        <vt:lpwstr/>
      </vt:variant>
      <vt:variant>
        <vt:lpwstr>_Toc169255531</vt:lpwstr>
      </vt:variant>
      <vt:variant>
        <vt:i4>1376312</vt:i4>
      </vt:variant>
      <vt:variant>
        <vt:i4>152</vt:i4>
      </vt:variant>
      <vt:variant>
        <vt:i4>0</vt:i4>
      </vt:variant>
      <vt:variant>
        <vt:i4>5</vt:i4>
      </vt:variant>
      <vt:variant>
        <vt:lpwstr/>
      </vt:variant>
      <vt:variant>
        <vt:lpwstr>_Toc169255530</vt:lpwstr>
      </vt:variant>
      <vt:variant>
        <vt:i4>1310776</vt:i4>
      </vt:variant>
      <vt:variant>
        <vt:i4>146</vt:i4>
      </vt:variant>
      <vt:variant>
        <vt:i4>0</vt:i4>
      </vt:variant>
      <vt:variant>
        <vt:i4>5</vt:i4>
      </vt:variant>
      <vt:variant>
        <vt:lpwstr/>
      </vt:variant>
      <vt:variant>
        <vt:lpwstr>_Toc169255529</vt:lpwstr>
      </vt:variant>
      <vt:variant>
        <vt:i4>1310776</vt:i4>
      </vt:variant>
      <vt:variant>
        <vt:i4>140</vt:i4>
      </vt:variant>
      <vt:variant>
        <vt:i4>0</vt:i4>
      </vt:variant>
      <vt:variant>
        <vt:i4>5</vt:i4>
      </vt:variant>
      <vt:variant>
        <vt:lpwstr/>
      </vt:variant>
      <vt:variant>
        <vt:lpwstr>_Toc169255528</vt:lpwstr>
      </vt:variant>
      <vt:variant>
        <vt:i4>1310776</vt:i4>
      </vt:variant>
      <vt:variant>
        <vt:i4>134</vt:i4>
      </vt:variant>
      <vt:variant>
        <vt:i4>0</vt:i4>
      </vt:variant>
      <vt:variant>
        <vt:i4>5</vt:i4>
      </vt:variant>
      <vt:variant>
        <vt:lpwstr/>
      </vt:variant>
      <vt:variant>
        <vt:lpwstr>_Toc169255527</vt:lpwstr>
      </vt:variant>
      <vt:variant>
        <vt:i4>1310776</vt:i4>
      </vt:variant>
      <vt:variant>
        <vt:i4>128</vt:i4>
      </vt:variant>
      <vt:variant>
        <vt:i4>0</vt:i4>
      </vt:variant>
      <vt:variant>
        <vt:i4>5</vt:i4>
      </vt:variant>
      <vt:variant>
        <vt:lpwstr/>
      </vt:variant>
      <vt:variant>
        <vt:lpwstr>_Toc169255526</vt:lpwstr>
      </vt:variant>
      <vt:variant>
        <vt:i4>1310776</vt:i4>
      </vt:variant>
      <vt:variant>
        <vt:i4>122</vt:i4>
      </vt:variant>
      <vt:variant>
        <vt:i4>0</vt:i4>
      </vt:variant>
      <vt:variant>
        <vt:i4>5</vt:i4>
      </vt:variant>
      <vt:variant>
        <vt:lpwstr/>
      </vt:variant>
      <vt:variant>
        <vt:lpwstr>_Toc169255525</vt:lpwstr>
      </vt:variant>
      <vt:variant>
        <vt:i4>1310776</vt:i4>
      </vt:variant>
      <vt:variant>
        <vt:i4>116</vt:i4>
      </vt:variant>
      <vt:variant>
        <vt:i4>0</vt:i4>
      </vt:variant>
      <vt:variant>
        <vt:i4>5</vt:i4>
      </vt:variant>
      <vt:variant>
        <vt:lpwstr/>
      </vt:variant>
      <vt:variant>
        <vt:lpwstr>_Toc169255524</vt:lpwstr>
      </vt:variant>
      <vt:variant>
        <vt:i4>1310776</vt:i4>
      </vt:variant>
      <vt:variant>
        <vt:i4>110</vt:i4>
      </vt:variant>
      <vt:variant>
        <vt:i4>0</vt:i4>
      </vt:variant>
      <vt:variant>
        <vt:i4>5</vt:i4>
      </vt:variant>
      <vt:variant>
        <vt:lpwstr/>
      </vt:variant>
      <vt:variant>
        <vt:lpwstr>_Toc169255523</vt:lpwstr>
      </vt:variant>
      <vt:variant>
        <vt:i4>1310776</vt:i4>
      </vt:variant>
      <vt:variant>
        <vt:i4>104</vt:i4>
      </vt:variant>
      <vt:variant>
        <vt:i4>0</vt:i4>
      </vt:variant>
      <vt:variant>
        <vt:i4>5</vt:i4>
      </vt:variant>
      <vt:variant>
        <vt:lpwstr/>
      </vt:variant>
      <vt:variant>
        <vt:lpwstr>_Toc169255522</vt:lpwstr>
      </vt:variant>
      <vt:variant>
        <vt:i4>1310776</vt:i4>
      </vt:variant>
      <vt:variant>
        <vt:i4>98</vt:i4>
      </vt:variant>
      <vt:variant>
        <vt:i4>0</vt:i4>
      </vt:variant>
      <vt:variant>
        <vt:i4>5</vt:i4>
      </vt:variant>
      <vt:variant>
        <vt:lpwstr/>
      </vt:variant>
      <vt:variant>
        <vt:lpwstr>_Toc169255521</vt:lpwstr>
      </vt:variant>
      <vt:variant>
        <vt:i4>1310776</vt:i4>
      </vt:variant>
      <vt:variant>
        <vt:i4>92</vt:i4>
      </vt:variant>
      <vt:variant>
        <vt:i4>0</vt:i4>
      </vt:variant>
      <vt:variant>
        <vt:i4>5</vt:i4>
      </vt:variant>
      <vt:variant>
        <vt:lpwstr/>
      </vt:variant>
      <vt:variant>
        <vt:lpwstr>_Toc169255520</vt:lpwstr>
      </vt:variant>
      <vt:variant>
        <vt:i4>1507384</vt:i4>
      </vt:variant>
      <vt:variant>
        <vt:i4>86</vt:i4>
      </vt:variant>
      <vt:variant>
        <vt:i4>0</vt:i4>
      </vt:variant>
      <vt:variant>
        <vt:i4>5</vt:i4>
      </vt:variant>
      <vt:variant>
        <vt:lpwstr/>
      </vt:variant>
      <vt:variant>
        <vt:lpwstr>_Toc169255519</vt:lpwstr>
      </vt:variant>
      <vt:variant>
        <vt:i4>1507384</vt:i4>
      </vt:variant>
      <vt:variant>
        <vt:i4>80</vt:i4>
      </vt:variant>
      <vt:variant>
        <vt:i4>0</vt:i4>
      </vt:variant>
      <vt:variant>
        <vt:i4>5</vt:i4>
      </vt:variant>
      <vt:variant>
        <vt:lpwstr/>
      </vt:variant>
      <vt:variant>
        <vt:lpwstr>_Toc169255518</vt:lpwstr>
      </vt:variant>
      <vt:variant>
        <vt:i4>1507384</vt:i4>
      </vt:variant>
      <vt:variant>
        <vt:i4>74</vt:i4>
      </vt:variant>
      <vt:variant>
        <vt:i4>0</vt:i4>
      </vt:variant>
      <vt:variant>
        <vt:i4>5</vt:i4>
      </vt:variant>
      <vt:variant>
        <vt:lpwstr/>
      </vt:variant>
      <vt:variant>
        <vt:lpwstr>_Toc169255517</vt:lpwstr>
      </vt:variant>
      <vt:variant>
        <vt:i4>1507384</vt:i4>
      </vt:variant>
      <vt:variant>
        <vt:i4>68</vt:i4>
      </vt:variant>
      <vt:variant>
        <vt:i4>0</vt:i4>
      </vt:variant>
      <vt:variant>
        <vt:i4>5</vt:i4>
      </vt:variant>
      <vt:variant>
        <vt:lpwstr/>
      </vt:variant>
      <vt:variant>
        <vt:lpwstr>_Toc169255516</vt:lpwstr>
      </vt:variant>
      <vt:variant>
        <vt:i4>1507384</vt:i4>
      </vt:variant>
      <vt:variant>
        <vt:i4>62</vt:i4>
      </vt:variant>
      <vt:variant>
        <vt:i4>0</vt:i4>
      </vt:variant>
      <vt:variant>
        <vt:i4>5</vt:i4>
      </vt:variant>
      <vt:variant>
        <vt:lpwstr/>
      </vt:variant>
      <vt:variant>
        <vt:lpwstr>_Toc169255515</vt:lpwstr>
      </vt:variant>
      <vt:variant>
        <vt:i4>1507384</vt:i4>
      </vt:variant>
      <vt:variant>
        <vt:i4>56</vt:i4>
      </vt:variant>
      <vt:variant>
        <vt:i4>0</vt:i4>
      </vt:variant>
      <vt:variant>
        <vt:i4>5</vt:i4>
      </vt:variant>
      <vt:variant>
        <vt:lpwstr/>
      </vt:variant>
      <vt:variant>
        <vt:lpwstr>_Toc169255514</vt:lpwstr>
      </vt:variant>
      <vt:variant>
        <vt:i4>1507384</vt:i4>
      </vt:variant>
      <vt:variant>
        <vt:i4>50</vt:i4>
      </vt:variant>
      <vt:variant>
        <vt:i4>0</vt:i4>
      </vt:variant>
      <vt:variant>
        <vt:i4>5</vt:i4>
      </vt:variant>
      <vt:variant>
        <vt:lpwstr/>
      </vt:variant>
      <vt:variant>
        <vt:lpwstr>_Toc169255513</vt:lpwstr>
      </vt:variant>
      <vt:variant>
        <vt:i4>1507384</vt:i4>
      </vt:variant>
      <vt:variant>
        <vt:i4>44</vt:i4>
      </vt:variant>
      <vt:variant>
        <vt:i4>0</vt:i4>
      </vt:variant>
      <vt:variant>
        <vt:i4>5</vt:i4>
      </vt:variant>
      <vt:variant>
        <vt:lpwstr/>
      </vt:variant>
      <vt:variant>
        <vt:lpwstr>_Toc169255512</vt:lpwstr>
      </vt:variant>
      <vt:variant>
        <vt:i4>1507384</vt:i4>
      </vt:variant>
      <vt:variant>
        <vt:i4>38</vt:i4>
      </vt:variant>
      <vt:variant>
        <vt:i4>0</vt:i4>
      </vt:variant>
      <vt:variant>
        <vt:i4>5</vt:i4>
      </vt:variant>
      <vt:variant>
        <vt:lpwstr/>
      </vt:variant>
      <vt:variant>
        <vt:lpwstr>_Toc169255511</vt:lpwstr>
      </vt:variant>
      <vt:variant>
        <vt:i4>1507384</vt:i4>
      </vt:variant>
      <vt:variant>
        <vt:i4>32</vt:i4>
      </vt:variant>
      <vt:variant>
        <vt:i4>0</vt:i4>
      </vt:variant>
      <vt:variant>
        <vt:i4>5</vt:i4>
      </vt:variant>
      <vt:variant>
        <vt:lpwstr/>
      </vt:variant>
      <vt:variant>
        <vt:lpwstr>_Toc169255510</vt:lpwstr>
      </vt:variant>
      <vt:variant>
        <vt:i4>1441848</vt:i4>
      </vt:variant>
      <vt:variant>
        <vt:i4>26</vt:i4>
      </vt:variant>
      <vt:variant>
        <vt:i4>0</vt:i4>
      </vt:variant>
      <vt:variant>
        <vt:i4>5</vt:i4>
      </vt:variant>
      <vt:variant>
        <vt:lpwstr/>
      </vt:variant>
      <vt:variant>
        <vt:lpwstr>_Toc169255509</vt:lpwstr>
      </vt:variant>
      <vt:variant>
        <vt:i4>1441848</vt:i4>
      </vt:variant>
      <vt:variant>
        <vt:i4>20</vt:i4>
      </vt:variant>
      <vt:variant>
        <vt:i4>0</vt:i4>
      </vt:variant>
      <vt:variant>
        <vt:i4>5</vt:i4>
      </vt:variant>
      <vt:variant>
        <vt:lpwstr/>
      </vt:variant>
      <vt:variant>
        <vt:lpwstr>_Toc169255508</vt:lpwstr>
      </vt:variant>
      <vt:variant>
        <vt:i4>1441848</vt:i4>
      </vt:variant>
      <vt:variant>
        <vt:i4>14</vt:i4>
      </vt:variant>
      <vt:variant>
        <vt:i4>0</vt:i4>
      </vt:variant>
      <vt:variant>
        <vt:i4>5</vt:i4>
      </vt:variant>
      <vt:variant>
        <vt:lpwstr/>
      </vt:variant>
      <vt:variant>
        <vt:lpwstr>_Toc169255507</vt:lpwstr>
      </vt:variant>
      <vt:variant>
        <vt:i4>1441848</vt:i4>
      </vt:variant>
      <vt:variant>
        <vt:i4>8</vt:i4>
      </vt:variant>
      <vt:variant>
        <vt:i4>0</vt:i4>
      </vt:variant>
      <vt:variant>
        <vt:i4>5</vt:i4>
      </vt:variant>
      <vt:variant>
        <vt:lpwstr/>
      </vt:variant>
      <vt:variant>
        <vt:lpwstr>_Toc169255506</vt:lpwstr>
      </vt:variant>
      <vt:variant>
        <vt:i4>1441848</vt:i4>
      </vt:variant>
      <vt:variant>
        <vt:i4>2</vt:i4>
      </vt:variant>
      <vt:variant>
        <vt:i4>0</vt:i4>
      </vt:variant>
      <vt:variant>
        <vt:i4>5</vt:i4>
      </vt:variant>
      <vt:variant>
        <vt:lpwstr/>
      </vt:variant>
      <vt:variant>
        <vt:lpwstr>_Toc169255505</vt:lpwstr>
      </vt:variant>
      <vt:variant>
        <vt:i4>589906</vt:i4>
      </vt:variant>
      <vt:variant>
        <vt:i4>12</vt:i4>
      </vt:variant>
      <vt:variant>
        <vt:i4>0</vt:i4>
      </vt:variant>
      <vt:variant>
        <vt:i4>5</vt:i4>
      </vt:variant>
      <vt:variant>
        <vt:lpwstr>https://www.bls.gov/ooh/media-and-communication/photographers.htm</vt:lpwstr>
      </vt:variant>
      <vt:variant>
        <vt:lpwstr/>
      </vt:variant>
      <vt:variant>
        <vt:i4>6226003</vt:i4>
      </vt:variant>
      <vt:variant>
        <vt:i4>9</vt:i4>
      </vt:variant>
      <vt:variant>
        <vt:i4>0</vt:i4>
      </vt:variant>
      <vt:variant>
        <vt:i4>5</vt:i4>
      </vt:variant>
      <vt:variant>
        <vt:lpwstr>https://www.businesswire.com/news/home/20210316005902/en/Global-Photographic-Services-Market-Report-2021-A-44.07-Billion-Market---COVID-19-Impact-and-Recovery-to-2025-2030---ResearchAndMarkets.com</vt:lpwstr>
      </vt:variant>
      <vt:variant>
        <vt:lpwstr/>
      </vt:variant>
      <vt:variant>
        <vt:i4>3997749</vt:i4>
      </vt:variant>
      <vt:variant>
        <vt:i4>6</vt:i4>
      </vt:variant>
      <vt:variant>
        <vt:i4>0</vt:i4>
      </vt:variant>
      <vt:variant>
        <vt:i4>5</vt:i4>
      </vt:variant>
      <vt:variant>
        <vt:lpwstr>https://www.researchandmarkets.com/reports/5633519/photographic-services-global-market</vt:lpwstr>
      </vt:variant>
      <vt:variant>
        <vt:lpwstr/>
      </vt:variant>
      <vt:variant>
        <vt:i4>1376285</vt:i4>
      </vt:variant>
      <vt:variant>
        <vt:i4>3</vt:i4>
      </vt:variant>
      <vt:variant>
        <vt:i4>0</vt:i4>
      </vt:variant>
      <vt:variant>
        <vt:i4>5</vt:i4>
      </vt:variant>
      <vt:variant>
        <vt:lpwstr>https://www.globenewswire.com/news-release/2023/08/02/2717287/0/en/Freelance-Platforms-Global-Market-Report-2023.html</vt:lpwstr>
      </vt:variant>
      <vt:variant>
        <vt:lpwstr/>
      </vt:variant>
      <vt:variant>
        <vt:i4>7405668</vt:i4>
      </vt:variant>
      <vt:variant>
        <vt:i4>0</vt:i4>
      </vt:variant>
      <vt:variant>
        <vt:i4>0</vt:i4>
      </vt:variant>
      <vt:variant>
        <vt:i4>5</vt:i4>
      </vt:variant>
      <vt:variant>
        <vt:lpwstr>https://www.statista.com/outlook/cmo/beauty-personal-care/cosmetics/vietna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ễn Thị Minh</dc:creator>
  <cp:keywords/>
  <cp:lastModifiedBy>Nguyễn Thị Minh</cp:lastModifiedBy>
  <cp:revision>2</cp:revision>
  <dcterms:created xsi:type="dcterms:W3CDTF">2024-06-18T04:17:00Z</dcterms:created>
  <dcterms:modified xsi:type="dcterms:W3CDTF">2024-06-18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78CE86A904F764E8EF78DD1427A5C0A</vt:lpwstr>
  </property>
  <property fmtid="{D5CDD505-2E9C-101B-9397-08002B2CF9AE}" pid="3" name="ZOTERO_PREF_2">
    <vt:lpwstr>alAbbreviations" value="true"/&gt;&lt;/prefs&gt;&lt;/data&gt;</vt:lpwstr>
  </property>
  <property fmtid="{D5CDD505-2E9C-101B-9397-08002B2CF9AE}" pid="4" name="ZOTERO_PREF_1">
    <vt:lpwstr>&lt;data data-version="3" zotero-version="6.0.36"&gt;&lt;session id="FdRiXqkS"/&gt;&lt;style id="http://www.zotero.org/styles/apa" locale="en-US" hasBibliography="1" bibliographyStyleHasBeenSet="1"/&gt;&lt;prefs&gt;&lt;pref name="fieldType" value="Field"/&gt;&lt;pref name="automaticJourn</vt:lpwstr>
  </property>
</Properties>
</file>